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64364C" w14:textId="77777777" w:rsidR="00FA0D44" w:rsidRDefault="00FA0D44" w:rsidP="00FA0D44">
      <w:pPr>
        <w:rPr>
          <w:color w:val="000000" w:themeColor="text1"/>
          <w:sz w:val="56"/>
          <w:szCs w:val="56"/>
          <w14:textOutline w14:w="0" w14:cap="flat" w14:cmpd="sng" w14:algn="ctr">
            <w14:noFill/>
            <w14:prstDash w14:val="solid"/>
            <w14:round/>
          </w14:textOutline>
        </w:rPr>
      </w:pPr>
    </w:p>
    <w:p w14:paraId="26A5E614" w14:textId="2ED1E5A8" w:rsidR="00280CDB" w:rsidRPr="00502352" w:rsidRDefault="007B403B" w:rsidP="00FA0D44">
      <w:pPr>
        <w:jc w:val="center"/>
        <w:rPr>
          <w:color w:val="000000" w:themeColor="text1"/>
          <w:sz w:val="48"/>
          <w:szCs w:val="48"/>
          <w14:textOutline w14:w="0" w14:cap="flat" w14:cmpd="sng" w14:algn="ctr">
            <w14:noFill/>
            <w14:prstDash w14:val="solid"/>
            <w14:round/>
          </w14:textOutline>
        </w:rPr>
      </w:pPr>
      <w:r w:rsidRPr="00502352">
        <w:rPr>
          <w:color w:val="000000" w:themeColor="text1"/>
          <w:sz w:val="48"/>
          <w:szCs w:val="48"/>
          <w14:textOutline w14:w="0" w14:cap="flat" w14:cmpd="sng" w14:algn="ctr">
            <w14:noFill/>
            <w14:prstDash w14:val="solid"/>
            <w14:round/>
          </w14:textOutline>
        </w:rPr>
        <w:t xml:space="preserve">Using Machine Learning to Investigate Customer </w:t>
      </w:r>
      <w:r w:rsidR="00F42149" w:rsidRPr="00502352">
        <w:rPr>
          <w:color w:val="000000" w:themeColor="text1"/>
          <w:sz w:val="48"/>
          <w:szCs w:val="48"/>
          <w14:textOutline w14:w="0" w14:cap="flat" w14:cmpd="sng" w14:algn="ctr">
            <w14:noFill/>
            <w14:prstDash w14:val="solid"/>
            <w14:round/>
          </w14:textOutline>
        </w:rPr>
        <w:t>Segmentation – R</w:t>
      </w:r>
      <w:r w:rsidR="00FA0D44" w:rsidRPr="00502352">
        <w:rPr>
          <w:color w:val="000000" w:themeColor="text1"/>
          <w:sz w:val="48"/>
          <w:szCs w:val="48"/>
          <w14:textOutline w14:w="0" w14:cap="flat" w14:cmpd="sng" w14:algn="ctr">
            <w14:noFill/>
            <w14:prstDash w14:val="solid"/>
            <w14:round/>
          </w14:textOutline>
        </w:rPr>
        <w:t xml:space="preserve">ecency Frequency Monetary model, </w:t>
      </w:r>
      <w:r w:rsidR="00F42149" w:rsidRPr="00502352">
        <w:rPr>
          <w:color w:val="000000" w:themeColor="text1"/>
          <w:sz w:val="48"/>
          <w:szCs w:val="48"/>
          <w14:textOutline w14:w="0" w14:cap="flat" w14:cmpd="sng" w14:algn="ctr">
            <w14:noFill/>
            <w14:prstDash w14:val="solid"/>
            <w14:round/>
          </w14:textOutline>
        </w:rPr>
        <w:t>P</w:t>
      </w:r>
      <w:r w:rsidR="00FA0D44" w:rsidRPr="00502352">
        <w:rPr>
          <w:color w:val="000000" w:themeColor="text1"/>
          <w:sz w:val="48"/>
          <w:szCs w:val="48"/>
          <w14:textOutline w14:w="0" w14:cap="flat" w14:cmpd="sng" w14:algn="ctr">
            <w14:noFill/>
            <w14:prstDash w14:val="solid"/>
            <w14:round/>
          </w14:textOutline>
        </w:rPr>
        <w:t>rincipal Component Analysis</w:t>
      </w:r>
      <w:r w:rsidR="00F42149" w:rsidRPr="00502352">
        <w:rPr>
          <w:color w:val="000000" w:themeColor="text1"/>
          <w:sz w:val="48"/>
          <w:szCs w:val="48"/>
          <w14:textOutline w14:w="0" w14:cap="flat" w14:cmpd="sng" w14:algn="ctr">
            <w14:noFill/>
            <w14:prstDash w14:val="solid"/>
            <w14:round/>
          </w14:textOutline>
        </w:rPr>
        <w:t xml:space="preserve"> and </w:t>
      </w:r>
      <w:r w:rsidR="002B1A03" w:rsidRPr="00502352">
        <w:rPr>
          <w:color w:val="000000" w:themeColor="text1"/>
          <w:sz w:val="48"/>
          <w:szCs w:val="48"/>
          <w14:textOutline w14:w="0" w14:cap="flat" w14:cmpd="sng" w14:algn="ctr">
            <w14:noFill/>
            <w14:prstDash w14:val="solid"/>
            <w14:round/>
          </w14:textOutline>
        </w:rPr>
        <w:t>t-</w:t>
      </w:r>
      <w:r w:rsidR="00FA0D44" w:rsidRPr="00502352">
        <w:rPr>
          <w:color w:val="000000" w:themeColor="text1"/>
          <w:sz w:val="48"/>
          <w:szCs w:val="48"/>
          <w14:textOutline w14:w="0" w14:cap="flat" w14:cmpd="sng" w14:algn="ctr">
            <w14:noFill/>
            <w14:prstDash w14:val="solid"/>
            <w14:round/>
          </w14:textOutline>
        </w:rPr>
        <w:t>distributed Stochastic Neighbour Embedding</w:t>
      </w:r>
    </w:p>
    <w:p w14:paraId="1D21501D" w14:textId="30E139DC" w:rsidR="00280CDB" w:rsidRDefault="00280CDB" w:rsidP="00280CDB">
      <w:pPr>
        <w:rPr>
          <w:color w:val="000000" w:themeColor="text1"/>
          <w:sz w:val="52"/>
          <w:szCs w:val="52"/>
          <w14:textOutline w14:w="0" w14:cap="flat" w14:cmpd="sng" w14:algn="ctr">
            <w14:noFill/>
            <w14:prstDash w14:val="solid"/>
            <w14:round/>
          </w14:textOutline>
        </w:rPr>
      </w:pPr>
    </w:p>
    <w:p w14:paraId="22B03B45" w14:textId="4B756C89" w:rsidR="00115152" w:rsidRDefault="00502352" w:rsidP="00280CDB">
      <w:pPr>
        <w:rPr>
          <w:sz w:val="28"/>
          <w:szCs w:val="28"/>
        </w:rPr>
      </w:pPr>
      <w:r w:rsidRPr="00502352">
        <w:rPr>
          <w:noProof/>
        </w:rPr>
        <w:drawing>
          <wp:anchor distT="0" distB="0" distL="114300" distR="114300" simplePos="0" relativeHeight="251709440" behindDoc="0" locked="0" layoutInCell="1" allowOverlap="1" wp14:anchorId="5EB0843C" wp14:editId="12B6C522">
            <wp:simplePos x="0" y="0"/>
            <wp:positionH relativeFrom="margin">
              <wp:align>center</wp:align>
            </wp:positionH>
            <wp:positionV relativeFrom="paragraph">
              <wp:posOffset>3810</wp:posOffset>
            </wp:positionV>
            <wp:extent cx="1454785" cy="1454785"/>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454785" cy="1454785"/>
                    </a:xfrm>
                    <a:prstGeom prst="rect">
                      <a:avLst/>
                    </a:prstGeom>
                  </pic:spPr>
                </pic:pic>
              </a:graphicData>
            </a:graphic>
            <wp14:sizeRelH relativeFrom="page">
              <wp14:pctWidth>0</wp14:pctWidth>
            </wp14:sizeRelH>
            <wp14:sizeRelV relativeFrom="page">
              <wp14:pctHeight>0</wp14:pctHeight>
            </wp14:sizeRelV>
          </wp:anchor>
        </w:drawing>
      </w:r>
    </w:p>
    <w:p w14:paraId="3ED1EE2A" w14:textId="34578CBE" w:rsidR="00115152" w:rsidRDefault="00115152" w:rsidP="00280CDB">
      <w:pPr>
        <w:rPr>
          <w:sz w:val="28"/>
          <w:szCs w:val="28"/>
        </w:rPr>
      </w:pPr>
    </w:p>
    <w:p w14:paraId="1FC1D82B" w14:textId="1E445B45" w:rsidR="00502352" w:rsidRDefault="00502352" w:rsidP="00502352">
      <w:pPr>
        <w:jc w:val="center"/>
        <w:rPr>
          <w:sz w:val="28"/>
          <w:szCs w:val="28"/>
        </w:rPr>
      </w:pPr>
    </w:p>
    <w:p w14:paraId="0115C13E" w14:textId="77777777" w:rsidR="00502352" w:rsidRDefault="00502352" w:rsidP="00502352">
      <w:pPr>
        <w:jc w:val="center"/>
        <w:rPr>
          <w:sz w:val="28"/>
          <w:szCs w:val="28"/>
        </w:rPr>
      </w:pPr>
    </w:p>
    <w:p w14:paraId="1E91BDB3" w14:textId="77777777" w:rsidR="00502352" w:rsidRDefault="00502352" w:rsidP="00502352">
      <w:pPr>
        <w:jc w:val="center"/>
        <w:rPr>
          <w:sz w:val="28"/>
          <w:szCs w:val="28"/>
        </w:rPr>
      </w:pPr>
    </w:p>
    <w:p w14:paraId="7707C379" w14:textId="77777777" w:rsidR="00502352" w:rsidRDefault="00502352" w:rsidP="00502352">
      <w:pPr>
        <w:jc w:val="center"/>
        <w:rPr>
          <w:sz w:val="28"/>
          <w:szCs w:val="28"/>
        </w:rPr>
      </w:pPr>
    </w:p>
    <w:p w14:paraId="41FBE5F4" w14:textId="77777777" w:rsidR="00502352" w:rsidRDefault="00502352" w:rsidP="00502352">
      <w:pPr>
        <w:jc w:val="center"/>
        <w:rPr>
          <w:sz w:val="28"/>
          <w:szCs w:val="28"/>
        </w:rPr>
      </w:pPr>
    </w:p>
    <w:p w14:paraId="27C839E1" w14:textId="7FE2FC74" w:rsidR="00115152" w:rsidRPr="00502352" w:rsidRDefault="00502352" w:rsidP="00502352">
      <w:pPr>
        <w:jc w:val="center"/>
        <w:rPr>
          <w:sz w:val="28"/>
          <w:szCs w:val="28"/>
        </w:rPr>
      </w:pPr>
      <w:r w:rsidRPr="00502352">
        <w:rPr>
          <w:sz w:val="28"/>
          <w:szCs w:val="28"/>
        </w:rPr>
        <w:t>By</w:t>
      </w:r>
    </w:p>
    <w:p w14:paraId="78118220" w14:textId="3E406106" w:rsidR="00115152" w:rsidRDefault="00115152" w:rsidP="00280CDB">
      <w:pPr>
        <w:rPr>
          <w:sz w:val="28"/>
          <w:szCs w:val="28"/>
        </w:rPr>
      </w:pPr>
    </w:p>
    <w:p w14:paraId="46811C1F" w14:textId="0E1A96EA" w:rsidR="00115152" w:rsidRDefault="00115152" w:rsidP="00115152">
      <w:pPr>
        <w:jc w:val="center"/>
        <w:rPr>
          <w:sz w:val="28"/>
          <w:szCs w:val="28"/>
        </w:rPr>
      </w:pPr>
      <w:r>
        <w:rPr>
          <w:sz w:val="28"/>
          <w:szCs w:val="28"/>
        </w:rPr>
        <w:t>Desmond Leung</w:t>
      </w:r>
    </w:p>
    <w:p w14:paraId="2D1C3F43" w14:textId="1ECA82F0" w:rsidR="00502352" w:rsidRDefault="00502352" w:rsidP="00502352">
      <w:pPr>
        <w:rPr>
          <w:sz w:val="28"/>
          <w:szCs w:val="28"/>
        </w:rPr>
      </w:pPr>
    </w:p>
    <w:p w14:paraId="40B56A7E" w14:textId="0C0099D7" w:rsidR="00115152" w:rsidRDefault="00502352" w:rsidP="00115152">
      <w:pPr>
        <w:jc w:val="center"/>
        <w:rPr>
          <w:sz w:val="28"/>
          <w:szCs w:val="28"/>
        </w:rPr>
      </w:pPr>
      <w:r>
        <w:rPr>
          <w:sz w:val="28"/>
          <w:szCs w:val="28"/>
        </w:rPr>
        <w:t xml:space="preserve">Faculty of Engineering and Technology </w:t>
      </w:r>
    </w:p>
    <w:p w14:paraId="0010F6D9" w14:textId="25DA94F6" w:rsidR="00115152" w:rsidRDefault="00115152" w:rsidP="00115152">
      <w:pPr>
        <w:jc w:val="center"/>
        <w:rPr>
          <w:sz w:val="28"/>
          <w:szCs w:val="28"/>
        </w:rPr>
      </w:pPr>
    </w:p>
    <w:p w14:paraId="4D9168B3" w14:textId="5E6A7F81" w:rsidR="00115152" w:rsidRDefault="00115152" w:rsidP="00115152">
      <w:pPr>
        <w:jc w:val="center"/>
        <w:rPr>
          <w:sz w:val="28"/>
          <w:szCs w:val="28"/>
        </w:rPr>
      </w:pPr>
    </w:p>
    <w:p w14:paraId="36AA67F5" w14:textId="24021590" w:rsidR="00115152" w:rsidRDefault="00502352" w:rsidP="00115152">
      <w:pPr>
        <w:jc w:val="center"/>
        <w:rPr>
          <w:sz w:val="28"/>
          <w:szCs w:val="28"/>
        </w:rPr>
      </w:pPr>
      <w:r>
        <w:rPr>
          <w:sz w:val="28"/>
          <w:szCs w:val="28"/>
        </w:rPr>
        <w:t>Supervised by Dr Ivan Olier-Caparroso</w:t>
      </w:r>
    </w:p>
    <w:p w14:paraId="4E9C7E6F" w14:textId="77777777" w:rsidR="00FA0D44" w:rsidRDefault="00115152" w:rsidP="00FA0D44">
      <w:pPr>
        <w:jc w:val="center"/>
        <w:rPr>
          <w:sz w:val="28"/>
          <w:szCs w:val="28"/>
        </w:rPr>
      </w:pPr>
      <w:r>
        <w:rPr>
          <w:sz w:val="28"/>
          <w:szCs w:val="28"/>
        </w:rPr>
        <w:t>April 2021</w:t>
      </w:r>
    </w:p>
    <w:p w14:paraId="041F3A98" w14:textId="77777777" w:rsidR="00502352" w:rsidRDefault="00502352" w:rsidP="00502352"/>
    <w:p w14:paraId="67EAE75E" w14:textId="0A5F4679" w:rsidR="008C2460" w:rsidRDefault="008C2460" w:rsidP="008C2460">
      <w:pPr>
        <w:pStyle w:val="Heading1"/>
      </w:pPr>
      <w:bookmarkStart w:id="0" w:name="_Toc69486503"/>
      <w:r>
        <w:lastRenderedPageBreak/>
        <w:t>Abstract</w:t>
      </w:r>
      <w:bookmarkEnd w:id="0"/>
    </w:p>
    <w:p w14:paraId="433670FA" w14:textId="77777777" w:rsidR="008C2460" w:rsidRPr="008C2460" w:rsidRDefault="008C2460" w:rsidP="008C2460">
      <w:pPr>
        <w:rPr>
          <w:lang w:val="en-US"/>
        </w:rPr>
      </w:pPr>
    </w:p>
    <w:p w14:paraId="069657C5" w14:textId="77777777" w:rsidR="005A7364" w:rsidRDefault="00263981" w:rsidP="00280CDB">
      <w:r w:rsidRPr="003456CD">
        <w:t>Within the marketing</w:t>
      </w:r>
      <w:r w:rsidR="00197D41" w:rsidRPr="003456CD">
        <w:t xml:space="preserve"> industry, </w:t>
      </w:r>
      <w:r w:rsidR="007644F7" w:rsidRPr="003456CD">
        <w:t xml:space="preserve">it is essential that a company can recognise </w:t>
      </w:r>
      <w:r w:rsidR="001A2C98" w:rsidRPr="003456CD">
        <w:t xml:space="preserve">future </w:t>
      </w:r>
      <w:r w:rsidR="007644F7" w:rsidRPr="003456CD">
        <w:t>potential customers and</w:t>
      </w:r>
      <w:r w:rsidR="00DA5003" w:rsidRPr="003456CD">
        <w:t xml:space="preserve"> identify current </w:t>
      </w:r>
      <w:r w:rsidR="00626700" w:rsidRPr="003456CD">
        <w:t xml:space="preserve">most </w:t>
      </w:r>
      <w:r w:rsidR="00DA5003" w:rsidRPr="003456CD">
        <w:t xml:space="preserve">valuable customers. </w:t>
      </w:r>
      <w:r w:rsidR="00952906" w:rsidRPr="003456CD">
        <w:t xml:space="preserve">This can be done using </w:t>
      </w:r>
      <w:r w:rsidR="00475619" w:rsidRPr="003456CD">
        <w:t xml:space="preserve">clustering techniques in which customers of similar </w:t>
      </w:r>
      <w:r w:rsidR="007533B8" w:rsidRPr="003456CD">
        <w:t xml:space="preserve">shopping </w:t>
      </w:r>
      <w:r w:rsidR="00742402" w:rsidRPr="003456CD">
        <w:t xml:space="preserve">behaviour are </w:t>
      </w:r>
      <w:r w:rsidR="0000289E" w:rsidRPr="003456CD">
        <w:t>categorised into groups.</w:t>
      </w:r>
      <w:r w:rsidR="00657B66" w:rsidRPr="003456CD">
        <w:t xml:space="preserve"> Effective use of these techniques can </w:t>
      </w:r>
      <w:r w:rsidR="00502FE6" w:rsidRPr="003456CD">
        <w:t xml:space="preserve">help </w:t>
      </w:r>
      <w:r w:rsidR="00823B49" w:rsidRPr="003456CD">
        <w:t xml:space="preserve">recognise </w:t>
      </w:r>
      <w:r w:rsidR="00502FE6" w:rsidRPr="003456CD">
        <w:t xml:space="preserve">customers’ needs </w:t>
      </w:r>
      <w:r w:rsidR="00E7455D" w:rsidRPr="003456CD">
        <w:t>and therefore makes it easier to tailor to them</w:t>
      </w:r>
      <w:r w:rsidR="00AC5CEA" w:rsidRPr="003456CD">
        <w:t xml:space="preserve">, increasing </w:t>
      </w:r>
      <w:r w:rsidR="008E08A2" w:rsidRPr="003456CD">
        <w:t>the likelihood of retaining high-value customers</w:t>
      </w:r>
      <w:r w:rsidR="00E7455D" w:rsidRPr="003456CD">
        <w:t xml:space="preserve">. Additionally, </w:t>
      </w:r>
      <w:r w:rsidR="00337FD4" w:rsidRPr="003456CD">
        <w:t>companies can</w:t>
      </w:r>
      <w:r w:rsidR="00A23C18">
        <w:t xml:space="preserve"> </w:t>
      </w:r>
      <w:r w:rsidR="00337FD4" w:rsidRPr="003456CD">
        <w:t>recognise future potential customers</w:t>
      </w:r>
      <w:r w:rsidR="008E08A2" w:rsidRPr="003456CD">
        <w:t xml:space="preserve">, for example </w:t>
      </w:r>
      <w:r w:rsidR="00337FD4" w:rsidRPr="003456CD">
        <w:t>if they belong in a valuable cluster</w:t>
      </w:r>
      <w:r w:rsidR="008E08A2" w:rsidRPr="003456CD">
        <w:t xml:space="preserve">. </w:t>
      </w:r>
      <w:r w:rsidR="008F2BFE" w:rsidRPr="003456CD">
        <w:t>Overall, this can boost the performance of a business and therefore increase revenue of the company.</w:t>
      </w:r>
    </w:p>
    <w:p w14:paraId="305C1B5F" w14:textId="77777777" w:rsidR="005A7364" w:rsidRDefault="005A7364" w:rsidP="00280CDB">
      <w:r>
        <w:t>This report uses</w:t>
      </w:r>
      <w:r w:rsidR="00F91341" w:rsidRPr="003456CD">
        <w:t xml:space="preserve"> </w:t>
      </w:r>
      <w:r w:rsidR="00813AB2" w:rsidRPr="003456CD">
        <w:t xml:space="preserve">an online UK-based </w:t>
      </w:r>
      <w:r w:rsidR="00C03BBC" w:rsidRPr="003456CD">
        <w:t>retail datase</w:t>
      </w:r>
      <w:r>
        <w:t>t</w:t>
      </w:r>
      <w:r w:rsidR="00136482" w:rsidRPr="003456CD">
        <w:t>. The data contain</w:t>
      </w:r>
      <w:r>
        <w:t>s</w:t>
      </w:r>
      <w:r w:rsidR="00C03BBC" w:rsidRPr="003456CD">
        <w:t xml:space="preserve"> all </w:t>
      </w:r>
      <w:r w:rsidR="00F865BF" w:rsidRPr="003456CD">
        <w:t xml:space="preserve">transactions </w:t>
      </w:r>
      <w:r w:rsidR="00F865BF" w:rsidRPr="003456CD">
        <w:rPr>
          <w:rFonts w:cstheme="minorHAnsi"/>
        </w:rPr>
        <w:t>between 01/12/2009 and 09/12/2011</w:t>
      </w:r>
      <w:r w:rsidR="00136482" w:rsidRPr="003456CD">
        <w:rPr>
          <w:rFonts w:cstheme="minorHAnsi"/>
        </w:rPr>
        <w:t xml:space="preserve">, </w:t>
      </w:r>
      <w:r w:rsidR="00AD6A13" w:rsidRPr="003456CD">
        <w:rPr>
          <w:rFonts w:cstheme="minorHAnsi"/>
        </w:rPr>
        <w:t>in which the company mainly sells</w:t>
      </w:r>
      <w:r w:rsidR="003E7714" w:rsidRPr="003456CD">
        <w:rPr>
          <w:rFonts w:cstheme="minorHAnsi"/>
        </w:rPr>
        <w:t xml:space="preserve"> unique giftware. </w:t>
      </w:r>
      <w:r w:rsidR="00F91341" w:rsidRPr="003456CD">
        <w:t xml:space="preserve">This project </w:t>
      </w:r>
      <w:r w:rsidR="003E7714" w:rsidRPr="003456CD">
        <w:t xml:space="preserve">first </w:t>
      </w:r>
      <w:r w:rsidR="00F91341" w:rsidRPr="003456CD">
        <w:t>uses the recency, frequency, monetary (RFM) model</w:t>
      </w:r>
      <w:r w:rsidR="00771C48" w:rsidRPr="003456CD">
        <w:t xml:space="preserve"> to identify </w:t>
      </w:r>
      <w:r>
        <w:t>customers’ RFM score</w:t>
      </w:r>
      <w:r w:rsidR="00C32C02" w:rsidRPr="003456CD">
        <w:t xml:space="preserve">. </w:t>
      </w:r>
      <w:r>
        <w:t xml:space="preserve">This was based on how recent a customer’s last purchase was, how often they buy and the total price of the items purchased. The RFM scores range from 111 which is considered most valuable to a business to 444 which is considered least valuable. The features recency, frequency and monetary were defined into certain scores based on their quartiles. </w:t>
      </w:r>
    </w:p>
    <w:p w14:paraId="620EAB97" w14:textId="36CE0D48" w:rsidR="005A7364" w:rsidRDefault="003A2BB4" w:rsidP="00280CDB">
      <w:r w:rsidRPr="003456CD">
        <w:t>Then</w:t>
      </w:r>
      <w:r w:rsidR="00254EFE" w:rsidRPr="003456CD">
        <w:t>,</w:t>
      </w:r>
      <w:r w:rsidRPr="003456CD">
        <w:t xml:space="preserve"> </w:t>
      </w:r>
      <w:r w:rsidR="0013568B" w:rsidRPr="003456CD">
        <w:t>principal component analysis (PCA)</w:t>
      </w:r>
      <w:r w:rsidRPr="003456CD">
        <w:t xml:space="preserve"> </w:t>
      </w:r>
      <w:r w:rsidR="00F05FAC">
        <w:t>is</w:t>
      </w:r>
      <w:r w:rsidRPr="003456CD">
        <w:t xml:space="preserve"> carried out </w:t>
      </w:r>
      <w:r w:rsidR="00254EFE" w:rsidRPr="003456CD">
        <w:t xml:space="preserve">for dimensionality reduction </w:t>
      </w:r>
      <w:r w:rsidR="00F05FAC">
        <w:t xml:space="preserve">of the RFM features </w:t>
      </w:r>
      <w:r w:rsidR="0090193D" w:rsidRPr="003456CD">
        <w:t xml:space="preserve">and </w:t>
      </w:r>
      <w:r w:rsidR="0013568B" w:rsidRPr="003456CD">
        <w:t>clustering</w:t>
      </w:r>
      <w:r w:rsidR="00F05FAC">
        <w:t xml:space="preserve"> of the RFM scores</w:t>
      </w:r>
      <w:r w:rsidR="005A7364">
        <w:t>. The feature</w:t>
      </w:r>
      <w:r w:rsidR="00F05FAC">
        <w:t xml:space="preserve"> of lowest variance is excluded which allows a two dimensional map to be produced, where variance of the features are determined by the eigenvalues of the covariance matrix of the standardised data. </w:t>
      </w:r>
    </w:p>
    <w:p w14:paraId="3DF3B5DA" w14:textId="217A0EAE" w:rsidR="00F91341" w:rsidRDefault="00F05FAC" w:rsidP="00280CDB">
      <w:pPr>
        <w:rPr>
          <w:rFonts w:cstheme="minorHAnsi"/>
          <w:shd w:val="clear" w:color="auto" w:fill="FFFFFF"/>
        </w:rPr>
      </w:pPr>
      <w:r>
        <w:t>Finally,</w:t>
      </w:r>
      <w:r w:rsidR="0013568B" w:rsidRPr="003456CD">
        <w:rPr>
          <w:rFonts w:cstheme="minorHAnsi"/>
        </w:rPr>
        <w:t xml:space="preserve"> </w:t>
      </w:r>
      <w:r w:rsidR="00BE77BA" w:rsidRPr="003456CD">
        <w:rPr>
          <w:rFonts w:cstheme="minorHAnsi"/>
          <w:shd w:val="clear" w:color="auto" w:fill="FFFFFF"/>
        </w:rPr>
        <w:t>t-distributed stochastic neighbour embedding (t-SNE)</w:t>
      </w:r>
      <w:r>
        <w:rPr>
          <w:rFonts w:cstheme="minorHAnsi"/>
          <w:shd w:val="clear" w:color="auto" w:fill="FFFFFF"/>
        </w:rPr>
        <w:t xml:space="preserve"> will be used to see if there is an improvement in the two dimensional embeddings compared to PCA, which unlike t-SNE, </w:t>
      </w:r>
      <w:r w:rsidR="00657246">
        <w:rPr>
          <w:rFonts w:cstheme="minorHAnsi"/>
          <w:shd w:val="clear" w:color="auto" w:fill="FFFFFF"/>
        </w:rPr>
        <w:t>is a linear dimensionality reduction algorithm. In contrast to PCA, t-SNE preserves local structure as best it can instead of larger pairwise distances that PCA tries to preserve.</w:t>
      </w:r>
    </w:p>
    <w:p w14:paraId="6291DE8F" w14:textId="071C0417" w:rsidR="00657246" w:rsidRPr="003456CD" w:rsidRDefault="00657246" w:rsidP="00280CDB">
      <w:r>
        <w:t>The results of the embeddings for PCA and t-SNE show that t-SNE only gives a slight improvement to the map compared to PCA. This may indicate that there is no real structure present in the original data to begin with or that a different way of distinguishing the RFM scores is more suitable.</w:t>
      </w:r>
    </w:p>
    <w:p w14:paraId="344304BC" w14:textId="77777777" w:rsidR="00115152" w:rsidRDefault="00115152" w:rsidP="00115152">
      <w:pPr>
        <w:rPr>
          <w:sz w:val="28"/>
          <w:szCs w:val="28"/>
        </w:rPr>
      </w:pPr>
    </w:p>
    <w:p w14:paraId="3422F9D4" w14:textId="365C9095" w:rsidR="00115152" w:rsidRDefault="00115152"/>
    <w:p w14:paraId="0A197E43" w14:textId="77777777" w:rsidR="00115152" w:rsidRDefault="00115152" w:rsidP="00115152">
      <w:pPr>
        <w:rPr>
          <w:sz w:val="28"/>
          <w:szCs w:val="28"/>
        </w:rPr>
      </w:pPr>
    </w:p>
    <w:p w14:paraId="2AF5DB46" w14:textId="448B12D3" w:rsidR="00592952" w:rsidRDefault="00592952" w:rsidP="00280CDB">
      <w:pPr>
        <w:rPr>
          <w:sz w:val="28"/>
          <w:szCs w:val="28"/>
        </w:rPr>
      </w:pPr>
    </w:p>
    <w:p w14:paraId="6CFF51A9" w14:textId="61661B69" w:rsidR="00115152" w:rsidRDefault="00115152" w:rsidP="00115152">
      <w:pPr>
        <w:pStyle w:val="TOCHeading"/>
      </w:pPr>
    </w:p>
    <w:p w14:paraId="01EDA71E" w14:textId="1530DAFB" w:rsidR="00115152" w:rsidRDefault="00115152" w:rsidP="00280CDB">
      <w:pPr>
        <w:rPr>
          <w:sz w:val="28"/>
          <w:szCs w:val="28"/>
        </w:rPr>
      </w:pPr>
    </w:p>
    <w:p w14:paraId="0E4D81B1" w14:textId="4E7517C0" w:rsidR="00115152" w:rsidRDefault="00115152" w:rsidP="00280CDB">
      <w:pPr>
        <w:rPr>
          <w:sz w:val="28"/>
          <w:szCs w:val="28"/>
        </w:rPr>
      </w:pPr>
    </w:p>
    <w:p w14:paraId="7D1D0048" w14:textId="5CA0BAB2" w:rsidR="00115152" w:rsidRDefault="00115152" w:rsidP="00280CDB">
      <w:pPr>
        <w:rPr>
          <w:sz w:val="28"/>
          <w:szCs w:val="28"/>
        </w:rPr>
      </w:pPr>
    </w:p>
    <w:p w14:paraId="1D273846" w14:textId="04A6A7B4" w:rsidR="00115152" w:rsidRDefault="00115152" w:rsidP="00280CDB">
      <w:pPr>
        <w:rPr>
          <w:sz w:val="28"/>
          <w:szCs w:val="28"/>
        </w:rPr>
      </w:pPr>
    </w:p>
    <w:p w14:paraId="4748C004" w14:textId="0184C331" w:rsidR="005D6C20" w:rsidRDefault="005D6C20" w:rsidP="00280CDB">
      <w:pPr>
        <w:rPr>
          <w:sz w:val="28"/>
          <w:szCs w:val="28"/>
        </w:rPr>
      </w:pPr>
    </w:p>
    <w:sdt>
      <w:sdtPr>
        <w:rPr>
          <w:rFonts w:asciiTheme="minorHAnsi" w:eastAsiaTheme="minorHAnsi" w:hAnsiTheme="minorHAnsi" w:cstheme="minorBidi"/>
          <w:color w:val="auto"/>
          <w:sz w:val="22"/>
          <w:szCs w:val="22"/>
          <w:lang w:val="en-GB"/>
        </w:rPr>
        <w:id w:val="-1507741366"/>
        <w:docPartObj>
          <w:docPartGallery w:val="Table of Contents"/>
          <w:docPartUnique/>
        </w:docPartObj>
      </w:sdtPr>
      <w:sdtEndPr>
        <w:rPr>
          <w:b/>
          <w:bCs/>
          <w:noProof/>
        </w:rPr>
      </w:sdtEndPr>
      <w:sdtContent>
        <w:p w14:paraId="1FB7785F" w14:textId="0F8F6B59" w:rsidR="005D6C20" w:rsidRDefault="005D6C20">
          <w:pPr>
            <w:pStyle w:val="TOCHeading"/>
          </w:pPr>
          <w:r>
            <w:t>Contents</w:t>
          </w:r>
        </w:p>
        <w:p w14:paraId="0C15EB0F" w14:textId="77777777" w:rsidR="008C2460" w:rsidRPr="008C2460" w:rsidRDefault="008C2460" w:rsidP="008C2460">
          <w:pPr>
            <w:rPr>
              <w:lang w:val="en-US"/>
            </w:rPr>
          </w:pPr>
        </w:p>
        <w:p w14:paraId="4D1BC237" w14:textId="0DBA9386" w:rsidR="00A92CD3" w:rsidRDefault="005D6C20">
          <w:pPr>
            <w:pStyle w:val="TOC1"/>
            <w:tabs>
              <w:tab w:val="right" w:leader="dot" w:pos="9016"/>
            </w:tabs>
            <w:rPr>
              <w:rFonts w:cstheme="minorBidi"/>
              <w:noProof/>
              <w:lang w:val="en-GB" w:eastAsia="en-GB"/>
            </w:rPr>
          </w:pPr>
          <w:r>
            <w:fldChar w:fldCharType="begin"/>
          </w:r>
          <w:r>
            <w:instrText xml:space="preserve"> TOC \o "1-3" \h \z \u </w:instrText>
          </w:r>
          <w:r>
            <w:fldChar w:fldCharType="separate"/>
          </w:r>
          <w:hyperlink w:anchor="_Toc69486503" w:history="1">
            <w:r w:rsidR="00A92CD3" w:rsidRPr="00857E92">
              <w:rPr>
                <w:rStyle w:val="Hyperlink"/>
                <w:noProof/>
              </w:rPr>
              <w:t>Abstract</w:t>
            </w:r>
            <w:r w:rsidR="00A92CD3">
              <w:rPr>
                <w:noProof/>
                <w:webHidden/>
              </w:rPr>
              <w:tab/>
            </w:r>
            <w:r w:rsidR="00A92CD3">
              <w:rPr>
                <w:noProof/>
                <w:webHidden/>
              </w:rPr>
              <w:fldChar w:fldCharType="begin"/>
            </w:r>
            <w:r w:rsidR="00A92CD3">
              <w:rPr>
                <w:noProof/>
                <w:webHidden/>
              </w:rPr>
              <w:instrText xml:space="preserve"> PAGEREF _Toc69486503 \h </w:instrText>
            </w:r>
            <w:r w:rsidR="00A92CD3">
              <w:rPr>
                <w:noProof/>
                <w:webHidden/>
              </w:rPr>
            </w:r>
            <w:r w:rsidR="00A92CD3">
              <w:rPr>
                <w:noProof/>
                <w:webHidden/>
              </w:rPr>
              <w:fldChar w:fldCharType="separate"/>
            </w:r>
            <w:r w:rsidR="00A92CD3">
              <w:rPr>
                <w:noProof/>
                <w:webHidden/>
              </w:rPr>
              <w:t>2</w:t>
            </w:r>
            <w:r w:rsidR="00A92CD3">
              <w:rPr>
                <w:noProof/>
                <w:webHidden/>
              </w:rPr>
              <w:fldChar w:fldCharType="end"/>
            </w:r>
          </w:hyperlink>
        </w:p>
        <w:p w14:paraId="3CF69CC2" w14:textId="3E6B206C" w:rsidR="00A92CD3" w:rsidRDefault="002441F1">
          <w:pPr>
            <w:pStyle w:val="TOC1"/>
            <w:tabs>
              <w:tab w:val="right" w:leader="dot" w:pos="9016"/>
            </w:tabs>
            <w:rPr>
              <w:rFonts w:cstheme="minorBidi"/>
              <w:noProof/>
              <w:lang w:val="en-GB" w:eastAsia="en-GB"/>
            </w:rPr>
          </w:pPr>
          <w:hyperlink w:anchor="_Toc69486504" w:history="1">
            <w:r w:rsidR="00A92CD3" w:rsidRPr="00857E92">
              <w:rPr>
                <w:rStyle w:val="Hyperlink"/>
                <w:noProof/>
              </w:rPr>
              <w:t>Introduction</w:t>
            </w:r>
            <w:r w:rsidR="00A92CD3">
              <w:rPr>
                <w:noProof/>
                <w:webHidden/>
              </w:rPr>
              <w:tab/>
            </w:r>
            <w:r w:rsidR="00A92CD3">
              <w:rPr>
                <w:noProof/>
                <w:webHidden/>
              </w:rPr>
              <w:fldChar w:fldCharType="begin"/>
            </w:r>
            <w:r w:rsidR="00A92CD3">
              <w:rPr>
                <w:noProof/>
                <w:webHidden/>
              </w:rPr>
              <w:instrText xml:space="preserve"> PAGEREF _Toc69486504 \h </w:instrText>
            </w:r>
            <w:r w:rsidR="00A92CD3">
              <w:rPr>
                <w:noProof/>
                <w:webHidden/>
              </w:rPr>
            </w:r>
            <w:r w:rsidR="00A92CD3">
              <w:rPr>
                <w:noProof/>
                <w:webHidden/>
              </w:rPr>
              <w:fldChar w:fldCharType="separate"/>
            </w:r>
            <w:r w:rsidR="00A92CD3">
              <w:rPr>
                <w:noProof/>
                <w:webHidden/>
              </w:rPr>
              <w:t>4</w:t>
            </w:r>
            <w:r w:rsidR="00A92CD3">
              <w:rPr>
                <w:noProof/>
                <w:webHidden/>
              </w:rPr>
              <w:fldChar w:fldCharType="end"/>
            </w:r>
          </w:hyperlink>
        </w:p>
        <w:p w14:paraId="5BE8A414" w14:textId="302E864F" w:rsidR="00A92CD3" w:rsidRDefault="002441F1">
          <w:pPr>
            <w:pStyle w:val="TOC2"/>
            <w:tabs>
              <w:tab w:val="right" w:leader="dot" w:pos="9016"/>
            </w:tabs>
            <w:rPr>
              <w:rFonts w:cstheme="minorBidi"/>
              <w:noProof/>
              <w:lang w:val="en-GB" w:eastAsia="en-GB"/>
            </w:rPr>
          </w:pPr>
          <w:hyperlink w:anchor="_Toc69486505" w:history="1">
            <w:r w:rsidR="00A92CD3" w:rsidRPr="00857E92">
              <w:rPr>
                <w:rStyle w:val="Hyperlink"/>
                <w:noProof/>
              </w:rPr>
              <w:t>Literature Review</w:t>
            </w:r>
            <w:r w:rsidR="00A92CD3">
              <w:rPr>
                <w:noProof/>
                <w:webHidden/>
              </w:rPr>
              <w:tab/>
            </w:r>
            <w:r w:rsidR="00A92CD3">
              <w:rPr>
                <w:noProof/>
                <w:webHidden/>
              </w:rPr>
              <w:fldChar w:fldCharType="begin"/>
            </w:r>
            <w:r w:rsidR="00A92CD3">
              <w:rPr>
                <w:noProof/>
                <w:webHidden/>
              </w:rPr>
              <w:instrText xml:space="preserve"> PAGEREF _Toc69486505 \h </w:instrText>
            </w:r>
            <w:r w:rsidR="00A92CD3">
              <w:rPr>
                <w:noProof/>
                <w:webHidden/>
              </w:rPr>
            </w:r>
            <w:r w:rsidR="00A92CD3">
              <w:rPr>
                <w:noProof/>
                <w:webHidden/>
              </w:rPr>
              <w:fldChar w:fldCharType="separate"/>
            </w:r>
            <w:r w:rsidR="00A92CD3">
              <w:rPr>
                <w:noProof/>
                <w:webHidden/>
              </w:rPr>
              <w:t>4</w:t>
            </w:r>
            <w:r w:rsidR="00A92CD3">
              <w:rPr>
                <w:noProof/>
                <w:webHidden/>
              </w:rPr>
              <w:fldChar w:fldCharType="end"/>
            </w:r>
          </w:hyperlink>
        </w:p>
        <w:p w14:paraId="06EB78CC" w14:textId="21536359" w:rsidR="00A92CD3" w:rsidRDefault="002441F1">
          <w:pPr>
            <w:pStyle w:val="TOC1"/>
            <w:tabs>
              <w:tab w:val="right" w:leader="dot" w:pos="9016"/>
            </w:tabs>
            <w:rPr>
              <w:rFonts w:cstheme="minorBidi"/>
              <w:noProof/>
              <w:lang w:val="en-GB" w:eastAsia="en-GB"/>
            </w:rPr>
          </w:pPr>
          <w:hyperlink w:anchor="_Toc69486506" w:history="1">
            <w:r w:rsidR="00A92CD3" w:rsidRPr="00857E92">
              <w:rPr>
                <w:rStyle w:val="Hyperlink"/>
                <w:noProof/>
              </w:rPr>
              <w:t>Methods</w:t>
            </w:r>
            <w:r w:rsidR="00A92CD3">
              <w:rPr>
                <w:noProof/>
                <w:webHidden/>
              </w:rPr>
              <w:tab/>
            </w:r>
            <w:r w:rsidR="00A92CD3">
              <w:rPr>
                <w:noProof/>
                <w:webHidden/>
              </w:rPr>
              <w:fldChar w:fldCharType="begin"/>
            </w:r>
            <w:r w:rsidR="00A92CD3">
              <w:rPr>
                <w:noProof/>
                <w:webHidden/>
              </w:rPr>
              <w:instrText xml:space="preserve"> PAGEREF _Toc69486506 \h </w:instrText>
            </w:r>
            <w:r w:rsidR="00A92CD3">
              <w:rPr>
                <w:noProof/>
                <w:webHidden/>
              </w:rPr>
            </w:r>
            <w:r w:rsidR="00A92CD3">
              <w:rPr>
                <w:noProof/>
                <w:webHidden/>
              </w:rPr>
              <w:fldChar w:fldCharType="separate"/>
            </w:r>
            <w:r w:rsidR="00A92CD3">
              <w:rPr>
                <w:noProof/>
                <w:webHidden/>
              </w:rPr>
              <w:t>6</w:t>
            </w:r>
            <w:r w:rsidR="00A92CD3">
              <w:rPr>
                <w:noProof/>
                <w:webHidden/>
              </w:rPr>
              <w:fldChar w:fldCharType="end"/>
            </w:r>
          </w:hyperlink>
        </w:p>
        <w:p w14:paraId="1285E24F" w14:textId="3949672B" w:rsidR="00A92CD3" w:rsidRDefault="002441F1">
          <w:pPr>
            <w:pStyle w:val="TOC2"/>
            <w:tabs>
              <w:tab w:val="right" w:leader="dot" w:pos="9016"/>
            </w:tabs>
            <w:rPr>
              <w:rFonts w:cstheme="minorBidi"/>
              <w:noProof/>
              <w:lang w:val="en-GB" w:eastAsia="en-GB"/>
            </w:rPr>
          </w:pPr>
          <w:hyperlink w:anchor="_Toc69486507" w:history="1">
            <w:r w:rsidR="00A92CD3" w:rsidRPr="00857E92">
              <w:rPr>
                <w:rStyle w:val="Hyperlink"/>
                <w:noProof/>
              </w:rPr>
              <w:t>Data Source and Description</w:t>
            </w:r>
            <w:r w:rsidR="00A92CD3">
              <w:rPr>
                <w:noProof/>
                <w:webHidden/>
              </w:rPr>
              <w:tab/>
            </w:r>
            <w:r w:rsidR="00A92CD3">
              <w:rPr>
                <w:noProof/>
                <w:webHidden/>
              </w:rPr>
              <w:fldChar w:fldCharType="begin"/>
            </w:r>
            <w:r w:rsidR="00A92CD3">
              <w:rPr>
                <w:noProof/>
                <w:webHidden/>
              </w:rPr>
              <w:instrText xml:space="preserve"> PAGEREF _Toc69486507 \h </w:instrText>
            </w:r>
            <w:r w:rsidR="00A92CD3">
              <w:rPr>
                <w:noProof/>
                <w:webHidden/>
              </w:rPr>
            </w:r>
            <w:r w:rsidR="00A92CD3">
              <w:rPr>
                <w:noProof/>
                <w:webHidden/>
              </w:rPr>
              <w:fldChar w:fldCharType="separate"/>
            </w:r>
            <w:r w:rsidR="00A92CD3">
              <w:rPr>
                <w:noProof/>
                <w:webHidden/>
              </w:rPr>
              <w:t>6</w:t>
            </w:r>
            <w:r w:rsidR="00A92CD3">
              <w:rPr>
                <w:noProof/>
                <w:webHidden/>
              </w:rPr>
              <w:fldChar w:fldCharType="end"/>
            </w:r>
          </w:hyperlink>
        </w:p>
        <w:p w14:paraId="3547AD04" w14:textId="6F222CC9" w:rsidR="00A92CD3" w:rsidRDefault="002441F1">
          <w:pPr>
            <w:pStyle w:val="TOC2"/>
            <w:tabs>
              <w:tab w:val="right" w:leader="dot" w:pos="9016"/>
            </w:tabs>
            <w:rPr>
              <w:rFonts w:cstheme="minorBidi"/>
              <w:noProof/>
              <w:lang w:val="en-GB" w:eastAsia="en-GB"/>
            </w:rPr>
          </w:pPr>
          <w:hyperlink w:anchor="_Toc69486508" w:history="1">
            <w:r w:rsidR="00A92CD3" w:rsidRPr="00857E92">
              <w:rPr>
                <w:rStyle w:val="Hyperlink"/>
                <w:noProof/>
              </w:rPr>
              <w:t>Software Information</w:t>
            </w:r>
            <w:r w:rsidR="00A92CD3">
              <w:rPr>
                <w:noProof/>
                <w:webHidden/>
              </w:rPr>
              <w:tab/>
            </w:r>
            <w:r w:rsidR="00A92CD3">
              <w:rPr>
                <w:noProof/>
                <w:webHidden/>
              </w:rPr>
              <w:fldChar w:fldCharType="begin"/>
            </w:r>
            <w:r w:rsidR="00A92CD3">
              <w:rPr>
                <w:noProof/>
                <w:webHidden/>
              </w:rPr>
              <w:instrText xml:space="preserve"> PAGEREF _Toc69486508 \h </w:instrText>
            </w:r>
            <w:r w:rsidR="00A92CD3">
              <w:rPr>
                <w:noProof/>
                <w:webHidden/>
              </w:rPr>
            </w:r>
            <w:r w:rsidR="00A92CD3">
              <w:rPr>
                <w:noProof/>
                <w:webHidden/>
              </w:rPr>
              <w:fldChar w:fldCharType="separate"/>
            </w:r>
            <w:r w:rsidR="00A92CD3">
              <w:rPr>
                <w:noProof/>
                <w:webHidden/>
              </w:rPr>
              <w:t>7</w:t>
            </w:r>
            <w:r w:rsidR="00A92CD3">
              <w:rPr>
                <w:noProof/>
                <w:webHidden/>
              </w:rPr>
              <w:fldChar w:fldCharType="end"/>
            </w:r>
          </w:hyperlink>
        </w:p>
        <w:p w14:paraId="19C554C3" w14:textId="580F2F53" w:rsidR="00A92CD3" w:rsidRDefault="002441F1">
          <w:pPr>
            <w:pStyle w:val="TOC2"/>
            <w:tabs>
              <w:tab w:val="right" w:leader="dot" w:pos="9016"/>
            </w:tabs>
            <w:rPr>
              <w:rFonts w:cstheme="minorBidi"/>
              <w:noProof/>
              <w:lang w:val="en-GB" w:eastAsia="en-GB"/>
            </w:rPr>
          </w:pPr>
          <w:hyperlink w:anchor="_Toc69486509" w:history="1">
            <w:r w:rsidR="00A92CD3" w:rsidRPr="00857E92">
              <w:rPr>
                <w:rStyle w:val="Hyperlink"/>
                <w:noProof/>
              </w:rPr>
              <w:t>Data Pre-processing</w:t>
            </w:r>
            <w:r w:rsidR="00A92CD3">
              <w:rPr>
                <w:noProof/>
                <w:webHidden/>
              </w:rPr>
              <w:tab/>
            </w:r>
            <w:r w:rsidR="00A92CD3">
              <w:rPr>
                <w:noProof/>
                <w:webHidden/>
              </w:rPr>
              <w:fldChar w:fldCharType="begin"/>
            </w:r>
            <w:r w:rsidR="00A92CD3">
              <w:rPr>
                <w:noProof/>
                <w:webHidden/>
              </w:rPr>
              <w:instrText xml:space="preserve"> PAGEREF _Toc69486509 \h </w:instrText>
            </w:r>
            <w:r w:rsidR="00A92CD3">
              <w:rPr>
                <w:noProof/>
                <w:webHidden/>
              </w:rPr>
            </w:r>
            <w:r w:rsidR="00A92CD3">
              <w:rPr>
                <w:noProof/>
                <w:webHidden/>
              </w:rPr>
              <w:fldChar w:fldCharType="separate"/>
            </w:r>
            <w:r w:rsidR="00A92CD3">
              <w:rPr>
                <w:noProof/>
                <w:webHidden/>
              </w:rPr>
              <w:t>7</w:t>
            </w:r>
            <w:r w:rsidR="00A92CD3">
              <w:rPr>
                <w:noProof/>
                <w:webHidden/>
              </w:rPr>
              <w:fldChar w:fldCharType="end"/>
            </w:r>
          </w:hyperlink>
        </w:p>
        <w:p w14:paraId="42517C4E" w14:textId="0A72E2F6" w:rsidR="00A92CD3" w:rsidRDefault="002441F1">
          <w:pPr>
            <w:pStyle w:val="TOC2"/>
            <w:tabs>
              <w:tab w:val="right" w:leader="dot" w:pos="9016"/>
            </w:tabs>
            <w:rPr>
              <w:rFonts w:cstheme="minorBidi"/>
              <w:noProof/>
              <w:lang w:val="en-GB" w:eastAsia="en-GB"/>
            </w:rPr>
          </w:pPr>
          <w:hyperlink w:anchor="_Toc69486510" w:history="1">
            <w:r w:rsidR="00A92CD3" w:rsidRPr="00857E92">
              <w:rPr>
                <w:rStyle w:val="Hyperlink"/>
                <w:noProof/>
              </w:rPr>
              <w:t>Recency, Frequency, Monetary</w:t>
            </w:r>
            <w:r w:rsidR="00A92CD3">
              <w:rPr>
                <w:noProof/>
                <w:webHidden/>
              </w:rPr>
              <w:tab/>
            </w:r>
            <w:r w:rsidR="00A92CD3">
              <w:rPr>
                <w:noProof/>
                <w:webHidden/>
              </w:rPr>
              <w:fldChar w:fldCharType="begin"/>
            </w:r>
            <w:r w:rsidR="00A92CD3">
              <w:rPr>
                <w:noProof/>
                <w:webHidden/>
              </w:rPr>
              <w:instrText xml:space="preserve"> PAGEREF _Toc69486510 \h </w:instrText>
            </w:r>
            <w:r w:rsidR="00A92CD3">
              <w:rPr>
                <w:noProof/>
                <w:webHidden/>
              </w:rPr>
            </w:r>
            <w:r w:rsidR="00A92CD3">
              <w:rPr>
                <w:noProof/>
                <w:webHidden/>
              </w:rPr>
              <w:fldChar w:fldCharType="separate"/>
            </w:r>
            <w:r w:rsidR="00A92CD3">
              <w:rPr>
                <w:noProof/>
                <w:webHidden/>
              </w:rPr>
              <w:t>9</w:t>
            </w:r>
            <w:r w:rsidR="00A92CD3">
              <w:rPr>
                <w:noProof/>
                <w:webHidden/>
              </w:rPr>
              <w:fldChar w:fldCharType="end"/>
            </w:r>
          </w:hyperlink>
        </w:p>
        <w:p w14:paraId="4B1A9068" w14:textId="100AE5E0" w:rsidR="00A92CD3" w:rsidRDefault="002441F1">
          <w:pPr>
            <w:pStyle w:val="TOC2"/>
            <w:tabs>
              <w:tab w:val="right" w:leader="dot" w:pos="9016"/>
            </w:tabs>
            <w:rPr>
              <w:rFonts w:cstheme="minorBidi"/>
              <w:noProof/>
              <w:lang w:val="en-GB" w:eastAsia="en-GB"/>
            </w:rPr>
          </w:pPr>
          <w:hyperlink w:anchor="_Toc69486511" w:history="1">
            <w:r w:rsidR="00A92CD3" w:rsidRPr="00857E92">
              <w:rPr>
                <w:rStyle w:val="Hyperlink"/>
                <w:noProof/>
              </w:rPr>
              <w:t>Principal Component Analysis</w:t>
            </w:r>
            <w:r w:rsidR="00A92CD3">
              <w:rPr>
                <w:noProof/>
                <w:webHidden/>
              </w:rPr>
              <w:tab/>
            </w:r>
            <w:r w:rsidR="00A92CD3">
              <w:rPr>
                <w:noProof/>
                <w:webHidden/>
              </w:rPr>
              <w:fldChar w:fldCharType="begin"/>
            </w:r>
            <w:r w:rsidR="00A92CD3">
              <w:rPr>
                <w:noProof/>
                <w:webHidden/>
              </w:rPr>
              <w:instrText xml:space="preserve"> PAGEREF _Toc69486511 \h </w:instrText>
            </w:r>
            <w:r w:rsidR="00A92CD3">
              <w:rPr>
                <w:noProof/>
                <w:webHidden/>
              </w:rPr>
            </w:r>
            <w:r w:rsidR="00A92CD3">
              <w:rPr>
                <w:noProof/>
                <w:webHidden/>
              </w:rPr>
              <w:fldChar w:fldCharType="separate"/>
            </w:r>
            <w:r w:rsidR="00A92CD3">
              <w:rPr>
                <w:noProof/>
                <w:webHidden/>
              </w:rPr>
              <w:t>9</w:t>
            </w:r>
            <w:r w:rsidR="00A92CD3">
              <w:rPr>
                <w:noProof/>
                <w:webHidden/>
              </w:rPr>
              <w:fldChar w:fldCharType="end"/>
            </w:r>
          </w:hyperlink>
        </w:p>
        <w:p w14:paraId="5522B7FA" w14:textId="24970696" w:rsidR="00A92CD3" w:rsidRDefault="002441F1">
          <w:pPr>
            <w:pStyle w:val="TOC2"/>
            <w:tabs>
              <w:tab w:val="right" w:leader="dot" w:pos="9016"/>
            </w:tabs>
            <w:rPr>
              <w:rFonts w:cstheme="minorBidi"/>
              <w:noProof/>
              <w:lang w:val="en-GB" w:eastAsia="en-GB"/>
            </w:rPr>
          </w:pPr>
          <w:hyperlink w:anchor="_Toc69486512" w:history="1">
            <w:r w:rsidR="00A92CD3" w:rsidRPr="00857E92">
              <w:rPr>
                <w:rStyle w:val="Hyperlink"/>
                <w:noProof/>
              </w:rPr>
              <w:t>t-SNE</w:t>
            </w:r>
            <w:r w:rsidR="00A92CD3">
              <w:rPr>
                <w:noProof/>
                <w:webHidden/>
              </w:rPr>
              <w:tab/>
            </w:r>
            <w:r w:rsidR="00A92CD3">
              <w:rPr>
                <w:noProof/>
                <w:webHidden/>
              </w:rPr>
              <w:fldChar w:fldCharType="begin"/>
            </w:r>
            <w:r w:rsidR="00A92CD3">
              <w:rPr>
                <w:noProof/>
                <w:webHidden/>
              </w:rPr>
              <w:instrText xml:space="preserve"> PAGEREF _Toc69486512 \h </w:instrText>
            </w:r>
            <w:r w:rsidR="00A92CD3">
              <w:rPr>
                <w:noProof/>
                <w:webHidden/>
              </w:rPr>
            </w:r>
            <w:r w:rsidR="00A92CD3">
              <w:rPr>
                <w:noProof/>
                <w:webHidden/>
              </w:rPr>
              <w:fldChar w:fldCharType="separate"/>
            </w:r>
            <w:r w:rsidR="00A92CD3">
              <w:rPr>
                <w:noProof/>
                <w:webHidden/>
              </w:rPr>
              <w:t>10</w:t>
            </w:r>
            <w:r w:rsidR="00A92CD3">
              <w:rPr>
                <w:noProof/>
                <w:webHidden/>
              </w:rPr>
              <w:fldChar w:fldCharType="end"/>
            </w:r>
          </w:hyperlink>
        </w:p>
        <w:p w14:paraId="2FF8D5A0" w14:textId="6CE9FFCA" w:rsidR="00A92CD3" w:rsidRDefault="002441F1">
          <w:pPr>
            <w:pStyle w:val="TOC1"/>
            <w:tabs>
              <w:tab w:val="right" w:leader="dot" w:pos="9016"/>
            </w:tabs>
            <w:rPr>
              <w:rFonts w:cstheme="minorBidi"/>
              <w:noProof/>
              <w:lang w:val="en-GB" w:eastAsia="en-GB"/>
            </w:rPr>
          </w:pPr>
          <w:hyperlink w:anchor="_Toc69486513" w:history="1">
            <w:r w:rsidR="00A92CD3" w:rsidRPr="00857E92">
              <w:rPr>
                <w:rStyle w:val="Hyperlink"/>
                <w:noProof/>
              </w:rPr>
              <w:t>Results and Discussion</w:t>
            </w:r>
            <w:r w:rsidR="00A92CD3">
              <w:rPr>
                <w:noProof/>
                <w:webHidden/>
              </w:rPr>
              <w:tab/>
            </w:r>
            <w:r w:rsidR="00A92CD3">
              <w:rPr>
                <w:noProof/>
                <w:webHidden/>
              </w:rPr>
              <w:fldChar w:fldCharType="begin"/>
            </w:r>
            <w:r w:rsidR="00A92CD3">
              <w:rPr>
                <w:noProof/>
                <w:webHidden/>
              </w:rPr>
              <w:instrText xml:space="preserve"> PAGEREF _Toc69486513 \h </w:instrText>
            </w:r>
            <w:r w:rsidR="00A92CD3">
              <w:rPr>
                <w:noProof/>
                <w:webHidden/>
              </w:rPr>
            </w:r>
            <w:r w:rsidR="00A92CD3">
              <w:rPr>
                <w:noProof/>
                <w:webHidden/>
              </w:rPr>
              <w:fldChar w:fldCharType="separate"/>
            </w:r>
            <w:r w:rsidR="00A92CD3">
              <w:rPr>
                <w:noProof/>
                <w:webHidden/>
              </w:rPr>
              <w:t>11</w:t>
            </w:r>
            <w:r w:rsidR="00A92CD3">
              <w:rPr>
                <w:noProof/>
                <w:webHidden/>
              </w:rPr>
              <w:fldChar w:fldCharType="end"/>
            </w:r>
          </w:hyperlink>
        </w:p>
        <w:p w14:paraId="782832DD" w14:textId="0D721882" w:rsidR="00A92CD3" w:rsidRDefault="002441F1">
          <w:pPr>
            <w:pStyle w:val="TOC2"/>
            <w:tabs>
              <w:tab w:val="right" w:leader="dot" w:pos="9016"/>
            </w:tabs>
            <w:rPr>
              <w:rFonts w:cstheme="minorBidi"/>
              <w:noProof/>
              <w:lang w:val="en-GB" w:eastAsia="en-GB"/>
            </w:rPr>
          </w:pPr>
          <w:hyperlink w:anchor="_Toc69486514" w:history="1">
            <w:r w:rsidR="00A92CD3" w:rsidRPr="00857E92">
              <w:rPr>
                <w:rStyle w:val="Hyperlink"/>
                <w:noProof/>
              </w:rPr>
              <w:t>RFM Analysis</w:t>
            </w:r>
            <w:r w:rsidR="00A92CD3">
              <w:rPr>
                <w:noProof/>
                <w:webHidden/>
              </w:rPr>
              <w:tab/>
            </w:r>
            <w:r w:rsidR="00A92CD3">
              <w:rPr>
                <w:noProof/>
                <w:webHidden/>
              </w:rPr>
              <w:fldChar w:fldCharType="begin"/>
            </w:r>
            <w:r w:rsidR="00A92CD3">
              <w:rPr>
                <w:noProof/>
                <w:webHidden/>
              </w:rPr>
              <w:instrText xml:space="preserve"> PAGEREF _Toc69486514 \h </w:instrText>
            </w:r>
            <w:r w:rsidR="00A92CD3">
              <w:rPr>
                <w:noProof/>
                <w:webHidden/>
              </w:rPr>
            </w:r>
            <w:r w:rsidR="00A92CD3">
              <w:rPr>
                <w:noProof/>
                <w:webHidden/>
              </w:rPr>
              <w:fldChar w:fldCharType="separate"/>
            </w:r>
            <w:r w:rsidR="00A92CD3">
              <w:rPr>
                <w:noProof/>
                <w:webHidden/>
              </w:rPr>
              <w:t>11</w:t>
            </w:r>
            <w:r w:rsidR="00A92CD3">
              <w:rPr>
                <w:noProof/>
                <w:webHidden/>
              </w:rPr>
              <w:fldChar w:fldCharType="end"/>
            </w:r>
          </w:hyperlink>
        </w:p>
        <w:p w14:paraId="39343D06" w14:textId="6B575EA5" w:rsidR="00A92CD3" w:rsidRDefault="002441F1">
          <w:pPr>
            <w:pStyle w:val="TOC2"/>
            <w:tabs>
              <w:tab w:val="right" w:leader="dot" w:pos="9016"/>
            </w:tabs>
            <w:rPr>
              <w:rFonts w:cstheme="minorBidi"/>
              <w:noProof/>
              <w:lang w:val="en-GB" w:eastAsia="en-GB"/>
            </w:rPr>
          </w:pPr>
          <w:hyperlink w:anchor="_Toc69486515" w:history="1">
            <w:r w:rsidR="00A92CD3">
              <w:rPr>
                <w:noProof/>
                <w:webHidden/>
              </w:rPr>
              <w:tab/>
            </w:r>
            <w:r w:rsidR="00A92CD3">
              <w:rPr>
                <w:noProof/>
                <w:webHidden/>
              </w:rPr>
              <w:fldChar w:fldCharType="begin"/>
            </w:r>
            <w:r w:rsidR="00A92CD3">
              <w:rPr>
                <w:noProof/>
                <w:webHidden/>
              </w:rPr>
              <w:instrText xml:space="preserve"> PAGEREF _Toc69486515 \h </w:instrText>
            </w:r>
            <w:r w:rsidR="00A92CD3">
              <w:rPr>
                <w:noProof/>
                <w:webHidden/>
              </w:rPr>
            </w:r>
            <w:r w:rsidR="00A92CD3">
              <w:rPr>
                <w:noProof/>
                <w:webHidden/>
              </w:rPr>
              <w:fldChar w:fldCharType="separate"/>
            </w:r>
            <w:r w:rsidR="00A92CD3">
              <w:rPr>
                <w:noProof/>
                <w:webHidden/>
              </w:rPr>
              <w:t>13</w:t>
            </w:r>
            <w:r w:rsidR="00A92CD3">
              <w:rPr>
                <w:noProof/>
                <w:webHidden/>
              </w:rPr>
              <w:fldChar w:fldCharType="end"/>
            </w:r>
          </w:hyperlink>
        </w:p>
        <w:p w14:paraId="2415E905" w14:textId="1ECAF16B" w:rsidR="00A92CD3" w:rsidRDefault="002441F1">
          <w:pPr>
            <w:pStyle w:val="TOC2"/>
            <w:tabs>
              <w:tab w:val="right" w:leader="dot" w:pos="9016"/>
            </w:tabs>
            <w:rPr>
              <w:rFonts w:cstheme="minorBidi"/>
              <w:noProof/>
              <w:lang w:val="en-GB" w:eastAsia="en-GB"/>
            </w:rPr>
          </w:pPr>
          <w:hyperlink w:anchor="_Toc69486516" w:history="1">
            <w:r w:rsidR="00A92CD3" w:rsidRPr="00857E92">
              <w:rPr>
                <w:rStyle w:val="Hyperlink"/>
                <w:noProof/>
              </w:rPr>
              <w:t>PCA</w:t>
            </w:r>
            <w:r w:rsidR="00A92CD3">
              <w:rPr>
                <w:noProof/>
                <w:webHidden/>
              </w:rPr>
              <w:tab/>
            </w:r>
            <w:r w:rsidR="00A92CD3">
              <w:rPr>
                <w:noProof/>
                <w:webHidden/>
              </w:rPr>
              <w:fldChar w:fldCharType="begin"/>
            </w:r>
            <w:r w:rsidR="00A92CD3">
              <w:rPr>
                <w:noProof/>
                <w:webHidden/>
              </w:rPr>
              <w:instrText xml:space="preserve"> PAGEREF _Toc69486516 \h </w:instrText>
            </w:r>
            <w:r w:rsidR="00A92CD3">
              <w:rPr>
                <w:noProof/>
                <w:webHidden/>
              </w:rPr>
            </w:r>
            <w:r w:rsidR="00A92CD3">
              <w:rPr>
                <w:noProof/>
                <w:webHidden/>
              </w:rPr>
              <w:fldChar w:fldCharType="separate"/>
            </w:r>
            <w:r w:rsidR="00A92CD3">
              <w:rPr>
                <w:noProof/>
                <w:webHidden/>
              </w:rPr>
              <w:t>14</w:t>
            </w:r>
            <w:r w:rsidR="00A92CD3">
              <w:rPr>
                <w:noProof/>
                <w:webHidden/>
              </w:rPr>
              <w:fldChar w:fldCharType="end"/>
            </w:r>
          </w:hyperlink>
        </w:p>
        <w:p w14:paraId="7799367C" w14:textId="495639EB" w:rsidR="00A92CD3" w:rsidRDefault="002441F1">
          <w:pPr>
            <w:pStyle w:val="TOC1"/>
            <w:tabs>
              <w:tab w:val="right" w:leader="dot" w:pos="9016"/>
            </w:tabs>
            <w:rPr>
              <w:rFonts w:cstheme="minorBidi"/>
              <w:noProof/>
              <w:lang w:val="en-GB" w:eastAsia="en-GB"/>
            </w:rPr>
          </w:pPr>
          <w:hyperlink w:anchor="_Toc69486517" w:history="1">
            <w:r w:rsidR="00A92CD3">
              <w:rPr>
                <w:noProof/>
                <w:webHidden/>
              </w:rPr>
              <w:tab/>
            </w:r>
            <w:r w:rsidR="00A92CD3">
              <w:rPr>
                <w:noProof/>
                <w:webHidden/>
              </w:rPr>
              <w:fldChar w:fldCharType="begin"/>
            </w:r>
            <w:r w:rsidR="00A92CD3">
              <w:rPr>
                <w:noProof/>
                <w:webHidden/>
              </w:rPr>
              <w:instrText xml:space="preserve"> PAGEREF _Toc69486517 \h </w:instrText>
            </w:r>
            <w:r w:rsidR="00A92CD3">
              <w:rPr>
                <w:noProof/>
                <w:webHidden/>
              </w:rPr>
            </w:r>
            <w:r w:rsidR="00A92CD3">
              <w:rPr>
                <w:noProof/>
                <w:webHidden/>
              </w:rPr>
              <w:fldChar w:fldCharType="separate"/>
            </w:r>
            <w:r w:rsidR="00A92CD3">
              <w:rPr>
                <w:noProof/>
                <w:webHidden/>
              </w:rPr>
              <w:t>17</w:t>
            </w:r>
            <w:r w:rsidR="00A92CD3">
              <w:rPr>
                <w:noProof/>
                <w:webHidden/>
              </w:rPr>
              <w:fldChar w:fldCharType="end"/>
            </w:r>
          </w:hyperlink>
        </w:p>
        <w:p w14:paraId="4BCC32CD" w14:textId="522C0C48" w:rsidR="00A92CD3" w:rsidRDefault="002441F1">
          <w:pPr>
            <w:pStyle w:val="TOC2"/>
            <w:tabs>
              <w:tab w:val="right" w:leader="dot" w:pos="9016"/>
            </w:tabs>
            <w:rPr>
              <w:rFonts w:cstheme="minorBidi"/>
              <w:noProof/>
              <w:lang w:val="en-GB" w:eastAsia="en-GB"/>
            </w:rPr>
          </w:pPr>
          <w:hyperlink w:anchor="_Toc69486518" w:history="1">
            <w:r w:rsidR="00A92CD3" w:rsidRPr="00857E92">
              <w:rPr>
                <w:rStyle w:val="Hyperlink"/>
                <w:noProof/>
                <w:shd w:val="clear" w:color="auto" w:fill="FFFFFF"/>
              </w:rPr>
              <w:t>t-SNE</w:t>
            </w:r>
            <w:r w:rsidR="00A92CD3">
              <w:rPr>
                <w:noProof/>
                <w:webHidden/>
              </w:rPr>
              <w:tab/>
            </w:r>
            <w:r w:rsidR="00A92CD3">
              <w:rPr>
                <w:noProof/>
                <w:webHidden/>
              </w:rPr>
              <w:fldChar w:fldCharType="begin"/>
            </w:r>
            <w:r w:rsidR="00A92CD3">
              <w:rPr>
                <w:noProof/>
                <w:webHidden/>
              </w:rPr>
              <w:instrText xml:space="preserve"> PAGEREF _Toc69486518 \h </w:instrText>
            </w:r>
            <w:r w:rsidR="00A92CD3">
              <w:rPr>
                <w:noProof/>
                <w:webHidden/>
              </w:rPr>
            </w:r>
            <w:r w:rsidR="00A92CD3">
              <w:rPr>
                <w:noProof/>
                <w:webHidden/>
              </w:rPr>
              <w:fldChar w:fldCharType="separate"/>
            </w:r>
            <w:r w:rsidR="00A92CD3">
              <w:rPr>
                <w:noProof/>
                <w:webHidden/>
              </w:rPr>
              <w:t>18</w:t>
            </w:r>
            <w:r w:rsidR="00A92CD3">
              <w:rPr>
                <w:noProof/>
                <w:webHidden/>
              </w:rPr>
              <w:fldChar w:fldCharType="end"/>
            </w:r>
          </w:hyperlink>
        </w:p>
        <w:p w14:paraId="73C5B0C5" w14:textId="70F8CBED" w:rsidR="00A92CD3" w:rsidRDefault="002441F1">
          <w:pPr>
            <w:pStyle w:val="TOC1"/>
            <w:tabs>
              <w:tab w:val="right" w:leader="dot" w:pos="9016"/>
            </w:tabs>
            <w:rPr>
              <w:rFonts w:cstheme="minorBidi"/>
              <w:noProof/>
              <w:lang w:val="en-GB" w:eastAsia="en-GB"/>
            </w:rPr>
          </w:pPr>
          <w:hyperlink w:anchor="_Toc69486519" w:history="1">
            <w:r w:rsidR="00A92CD3" w:rsidRPr="00857E92">
              <w:rPr>
                <w:rStyle w:val="Hyperlink"/>
                <w:noProof/>
              </w:rPr>
              <w:t>Conclusion</w:t>
            </w:r>
            <w:r w:rsidR="00A92CD3">
              <w:rPr>
                <w:noProof/>
                <w:webHidden/>
              </w:rPr>
              <w:tab/>
            </w:r>
            <w:r w:rsidR="00A92CD3">
              <w:rPr>
                <w:noProof/>
                <w:webHidden/>
              </w:rPr>
              <w:fldChar w:fldCharType="begin"/>
            </w:r>
            <w:r w:rsidR="00A92CD3">
              <w:rPr>
                <w:noProof/>
                <w:webHidden/>
              </w:rPr>
              <w:instrText xml:space="preserve"> PAGEREF _Toc69486519 \h </w:instrText>
            </w:r>
            <w:r w:rsidR="00A92CD3">
              <w:rPr>
                <w:noProof/>
                <w:webHidden/>
              </w:rPr>
            </w:r>
            <w:r w:rsidR="00A92CD3">
              <w:rPr>
                <w:noProof/>
                <w:webHidden/>
              </w:rPr>
              <w:fldChar w:fldCharType="separate"/>
            </w:r>
            <w:r w:rsidR="00A92CD3">
              <w:rPr>
                <w:noProof/>
                <w:webHidden/>
              </w:rPr>
              <w:t>19</w:t>
            </w:r>
            <w:r w:rsidR="00A92CD3">
              <w:rPr>
                <w:noProof/>
                <w:webHidden/>
              </w:rPr>
              <w:fldChar w:fldCharType="end"/>
            </w:r>
          </w:hyperlink>
        </w:p>
        <w:p w14:paraId="021B6EA8" w14:textId="6D9A977B" w:rsidR="00A92CD3" w:rsidRDefault="002441F1">
          <w:pPr>
            <w:pStyle w:val="TOC1"/>
            <w:tabs>
              <w:tab w:val="right" w:leader="dot" w:pos="9016"/>
            </w:tabs>
            <w:rPr>
              <w:rFonts w:cstheme="minorBidi"/>
              <w:noProof/>
              <w:lang w:val="en-GB" w:eastAsia="en-GB"/>
            </w:rPr>
          </w:pPr>
          <w:hyperlink w:anchor="_Toc69486520" w:history="1">
            <w:r w:rsidR="00A92CD3" w:rsidRPr="00857E92">
              <w:rPr>
                <w:rStyle w:val="Hyperlink"/>
                <w:noProof/>
              </w:rPr>
              <w:t>References</w:t>
            </w:r>
            <w:r w:rsidR="00A92CD3">
              <w:rPr>
                <w:noProof/>
                <w:webHidden/>
              </w:rPr>
              <w:tab/>
            </w:r>
            <w:r w:rsidR="00A92CD3">
              <w:rPr>
                <w:noProof/>
                <w:webHidden/>
              </w:rPr>
              <w:fldChar w:fldCharType="begin"/>
            </w:r>
            <w:r w:rsidR="00A92CD3">
              <w:rPr>
                <w:noProof/>
                <w:webHidden/>
              </w:rPr>
              <w:instrText xml:space="preserve"> PAGEREF _Toc69486520 \h </w:instrText>
            </w:r>
            <w:r w:rsidR="00A92CD3">
              <w:rPr>
                <w:noProof/>
                <w:webHidden/>
              </w:rPr>
            </w:r>
            <w:r w:rsidR="00A92CD3">
              <w:rPr>
                <w:noProof/>
                <w:webHidden/>
              </w:rPr>
              <w:fldChar w:fldCharType="separate"/>
            </w:r>
            <w:r w:rsidR="00A92CD3">
              <w:rPr>
                <w:noProof/>
                <w:webHidden/>
              </w:rPr>
              <w:t>20</w:t>
            </w:r>
            <w:r w:rsidR="00A92CD3">
              <w:rPr>
                <w:noProof/>
                <w:webHidden/>
              </w:rPr>
              <w:fldChar w:fldCharType="end"/>
            </w:r>
          </w:hyperlink>
        </w:p>
        <w:p w14:paraId="7170C486" w14:textId="24CF05F8" w:rsidR="00A92CD3" w:rsidRDefault="002441F1">
          <w:pPr>
            <w:pStyle w:val="TOC1"/>
            <w:tabs>
              <w:tab w:val="right" w:leader="dot" w:pos="9016"/>
            </w:tabs>
            <w:rPr>
              <w:rFonts w:cstheme="minorBidi"/>
              <w:noProof/>
              <w:lang w:val="en-GB" w:eastAsia="en-GB"/>
            </w:rPr>
          </w:pPr>
          <w:hyperlink w:anchor="_Toc69486521" w:history="1">
            <w:r w:rsidR="00A92CD3" w:rsidRPr="00857E92">
              <w:rPr>
                <w:rStyle w:val="Hyperlink"/>
                <w:noProof/>
              </w:rPr>
              <w:t>Appendix</w:t>
            </w:r>
            <w:r w:rsidR="00A92CD3">
              <w:rPr>
                <w:noProof/>
                <w:webHidden/>
              </w:rPr>
              <w:tab/>
            </w:r>
            <w:r w:rsidR="00A92CD3">
              <w:rPr>
                <w:noProof/>
                <w:webHidden/>
              </w:rPr>
              <w:fldChar w:fldCharType="begin"/>
            </w:r>
            <w:r w:rsidR="00A92CD3">
              <w:rPr>
                <w:noProof/>
                <w:webHidden/>
              </w:rPr>
              <w:instrText xml:space="preserve"> PAGEREF _Toc69486521 \h </w:instrText>
            </w:r>
            <w:r w:rsidR="00A92CD3">
              <w:rPr>
                <w:noProof/>
                <w:webHidden/>
              </w:rPr>
            </w:r>
            <w:r w:rsidR="00A92CD3">
              <w:rPr>
                <w:noProof/>
                <w:webHidden/>
              </w:rPr>
              <w:fldChar w:fldCharType="separate"/>
            </w:r>
            <w:r w:rsidR="00A92CD3">
              <w:rPr>
                <w:noProof/>
                <w:webHidden/>
              </w:rPr>
              <w:t>23</w:t>
            </w:r>
            <w:r w:rsidR="00A92CD3">
              <w:rPr>
                <w:noProof/>
                <w:webHidden/>
              </w:rPr>
              <w:fldChar w:fldCharType="end"/>
            </w:r>
          </w:hyperlink>
        </w:p>
        <w:p w14:paraId="5C918823" w14:textId="0E3029F1" w:rsidR="005D6C20" w:rsidRDefault="005D6C20">
          <w:r>
            <w:rPr>
              <w:b/>
              <w:bCs/>
              <w:noProof/>
            </w:rPr>
            <w:fldChar w:fldCharType="end"/>
          </w:r>
        </w:p>
      </w:sdtContent>
    </w:sdt>
    <w:p w14:paraId="5D40DB62" w14:textId="1C2D1B5E" w:rsidR="005D6C20" w:rsidRDefault="005D6C20" w:rsidP="00280CDB">
      <w:pPr>
        <w:rPr>
          <w:sz w:val="28"/>
          <w:szCs w:val="28"/>
        </w:rPr>
      </w:pPr>
    </w:p>
    <w:p w14:paraId="097F9F26" w14:textId="0009188D" w:rsidR="005D6C20" w:rsidRDefault="005D6C20" w:rsidP="00280CDB">
      <w:pPr>
        <w:rPr>
          <w:sz w:val="28"/>
          <w:szCs w:val="28"/>
        </w:rPr>
      </w:pPr>
    </w:p>
    <w:p w14:paraId="77FF7EFC" w14:textId="77777777" w:rsidR="005D6C20" w:rsidRDefault="005D6C20" w:rsidP="00280CDB">
      <w:pPr>
        <w:rPr>
          <w:sz w:val="28"/>
          <w:szCs w:val="28"/>
        </w:rPr>
      </w:pPr>
    </w:p>
    <w:p w14:paraId="2508FB20" w14:textId="12DA9156" w:rsidR="00592952" w:rsidRDefault="004D1914" w:rsidP="00280CDB">
      <w:pPr>
        <w:rPr>
          <w:sz w:val="28"/>
          <w:szCs w:val="28"/>
        </w:rPr>
      </w:pPr>
      <w:r>
        <w:rPr>
          <w:sz w:val="28"/>
          <w:szCs w:val="28"/>
        </w:rPr>
        <w:fldChar w:fldCharType="begin"/>
      </w:r>
      <w:r>
        <w:rPr>
          <w:sz w:val="28"/>
          <w:szCs w:val="28"/>
        </w:rPr>
        <w:instrText xml:space="preserve"> TOC \h \z \c "Figure" </w:instrText>
      </w:r>
      <w:r>
        <w:rPr>
          <w:sz w:val="28"/>
          <w:szCs w:val="28"/>
        </w:rPr>
        <w:fldChar w:fldCharType="end"/>
      </w:r>
    </w:p>
    <w:p w14:paraId="289BD83B" w14:textId="7DC3114B" w:rsidR="00592952" w:rsidRDefault="00592952" w:rsidP="00280CDB">
      <w:pPr>
        <w:rPr>
          <w:sz w:val="28"/>
          <w:szCs w:val="28"/>
        </w:rPr>
      </w:pPr>
    </w:p>
    <w:p w14:paraId="152B9741" w14:textId="77777777" w:rsidR="006555CE" w:rsidRDefault="006555CE" w:rsidP="00C678D5">
      <w:pPr>
        <w:pStyle w:val="Heading1"/>
      </w:pPr>
    </w:p>
    <w:p w14:paraId="3E75573C" w14:textId="77777777" w:rsidR="006555CE" w:rsidRDefault="006555CE" w:rsidP="006555CE"/>
    <w:p w14:paraId="4288FDD6" w14:textId="77777777" w:rsidR="006555CE" w:rsidRDefault="006555CE" w:rsidP="00C678D5">
      <w:pPr>
        <w:pStyle w:val="Heading1"/>
      </w:pPr>
    </w:p>
    <w:p w14:paraId="4AED0FEF" w14:textId="77777777" w:rsidR="006555CE" w:rsidRDefault="006555CE" w:rsidP="006555CE"/>
    <w:p w14:paraId="708F38D2" w14:textId="1C7EE392" w:rsidR="00592952" w:rsidRDefault="006D653B" w:rsidP="00C678D5">
      <w:pPr>
        <w:pStyle w:val="Heading1"/>
      </w:pPr>
      <w:bookmarkStart w:id="1" w:name="_Toc69486504"/>
      <w:r>
        <w:lastRenderedPageBreak/>
        <w:t>Introduction</w:t>
      </w:r>
      <w:bookmarkEnd w:id="1"/>
    </w:p>
    <w:p w14:paraId="536B0342" w14:textId="77777777" w:rsidR="00C678D5" w:rsidRPr="00C678D5" w:rsidRDefault="00C678D5" w:rsidP="00C678D5">
      <w:pPr>
        <w:rPr>
          <w:lang w:val="en-US"/>
        </w:rPr>
      </w:pPr>
    </w:p>
    <w:p w14:paraId="1B248BCC" w14:textId="4ACBF67B" w:rsidR="00C678D5" w:rsidRDefault="005D6C20" w:rsidP="00280CDB">
      <w:r w:rsidRPr="005D6C20">
        <w:t xml:space="preserve">This </w:t>
      </w:r>
      <w:r>
        <w:t xml:space="preserve">project </w:t>
      </w:r>
      <w:r w:rsidR="00C678D5">
        <w:t>looks</w:t>
      </w:r>
      <w:r>
        <w:t xml:space="preserve"> at how Python can be used to carry out RFM Analysis, PCA and t-SNE to investigate customer segmentation. </w:t>
      </w:r>
      <w:r w:rsidR="001862A3">
        <w:t>The dataset used</w:t>
      </w:r>
      <w:r w:rsidR="008C2460">
        <w:t xml:space="preserve"> is an o</w:t>
      </w:r>
      <w:r w:rsidR="008C2460" w:rsidRPr="008C2460">
        <w:t>nline retail dataset for a UK-based company that mainly sells giftware</w:t>
      </w:r>
      <w:r w:rsidR="008C2460">
        <w:t>. Firstly, RFM assigns a recency, frequency and monetary value for each customer</w:t>
      </w:r>
      <w:r w:rsidR="00C678D5">
        <w:t xml:space="preserve"> which allows an RFM score to be assigned to each customer to reflect how valuable they are to the business</w:t>
      </w:r>
      <w:r w:rsidR="008C2460">
        <w:t xml:space="preserve">. Then PCA is used to identify the two most features with most variation which will be used in the cluster analysis with t-SNE. </w:t>
      </w:r>
      <w:r w:rsidR="00C678D5">
        <w:t xml:space="preserve">Both embeddings of PCA and t-SNE will be compared. </w:t>
      </w:r>
    </w:p>
    <w:p w14:paraId="0DBBAA46" w14:textId="77777777" w:rsidR="00C678D5" w:rsidRPr="008C2460" w:rsidRDefault="00C678D5" w:rsidP="00280CDB"/>
    <w:p w14:paraId="0DD5E89F" w14:textId="6249D66E" w:rsidR="00C678D5" w:rsidRPr="00C678D5" w:rsidRDefault="00D976A9" w:rsidP="00C678D5">
      <w:pPr>
        <w:pStyle w:val="Heading2"/>
      </w:pPr>
      <w:bookmarkStart w:id="2" w:name="_Toc69486505"/>
      <w:r>
        <w:t>Literature Review</w:t>
      </w:r>
      <w:bookmarkEnd w:id="2"/>
    </w:p>
    <w:p w14:paraId="060BAD34" w14:textId="535DF443" w:rsidR="001713F7" w:rsidRPr="008F42E9" w:rsidRDefault="00F101EA" w:rsidP="004C6ACD">
      <w:pPr>
        <w:pStyle w:val="NormalWeb"/>
        <w:rPr>
          <w:rFonts w:asciiTheme="minorHAnsi" w:hAnsiTheme="minorHAnsi" w:cstheme="minorHAnsi"/>
          <w:sz w:val="22"/>
          <w:szCs w:val="22"/>
        </w:rPr>
      </w:pPr>
      <w:r w:rsidRPr="008F42E9">
        <w:rPr>
          <w:rFonts w:asciiTheme="minorHAnsi" w:hAnsiTheme="minorHAnsi" w:cstheme="minorHAnsi"/>
          <w:sz w:val="22"/>
          <w:szCs w:val="22"/>
        </w:rPr>
        <w:t xml:space="preserve">Because </w:t>
      </w:r>
      <w:r w:rsidR="009D3799" w:rsidRPr="008F42E9">
        <w:rPr>
          <w:rFonts w:asciiTheme="minorHAnsi" w:hAnsiTheme="minorHAnsi" w:cstheme="minorHAnsi"/>
          <w:sz w:val="22"/>
          <w:szCs w:val="22"/>
        </w:rPr>
        <w:t xml:space="preserve">customer </w:t>
      </w:r>
      <w:r w:rsidR="00BE5C22" w:rsidRPr="008F42E9">
        <w:rPr>
          <w:rFonts w:asciiTheme="minorHAnsi" w:hAnsiTheme="minorHAnsi" w:cstheme="minorHAnsi"/>
          <w:sz w:val="22"/>
          <w:szCs w:val="22"/>
        </w:rPr>
        <w:t xml:space="preserve">satisfaction </w:t>
      </w:r>
      <w:r w:rsidR="00F216F3" w:rsidRPr="008F42E9">
        <w:rPr>
          <w:rFonts w:asciiTheme="minorHAnsi" w:hAnsiTheme="minorHAnsi" w:cstheme="minorHAnsi"/>
          <w:sz w:val="22"/>
          <w:szCs w:val="22"/>
        </w:rPr>
        <w:t xml:space="preserve">and retention </w:t>
      </w:r>
      <w:r w:rsidR="00F42EEE" w:rsidRPr="008F42E9">
        <w:rPr>
          <w:rFonts w:asciiTheme="minorHAnsi" w:hAnsiTheme="minorHAnsi" w:cstheme="minorHAnsi"/>
          <w:sz w:val="22"/>
          <w:szCs w:val="22"/>
        </w:rPr>
        <w:t>in the marketing industry</w:t>
      </w:r>
      <w:r w:rsidR="00F216F3" w:rsidRPr="008F42E9">
        <w:rPr>
          <w:rFonts w:asciiTheme="minorHAnsi" w:hAnsiTheme="minorHAnsi" w:cstheme="minorHAnsi"/>
          <w:sz w:val="22"/>
          <w:szCs w:val="22"/>
        </w:rPr>
        <w:t xml:space="preserve"> are becoming </w:t>
      </w:r>
      <w:r w:rsidR="00161A4F" w:rsidRPr="008F42E9">
        <w:rPr>
          <w:rFonts w:asciiTheme="minorHAnsi" w:hAnsiTheme="minorHAnsi" w:cstheme="minorHAnsi"/>
          <w:sz w:val="22"/>
          <w:szCs w:val="22"/>
        </w:rPr>
        <w:t>in</w:t>
      </w:r>
      <w:r w:rsidR="00965D04" w:rsidRPr="008F42E9">
        <w:rPr>
          <w:rFonts w:asciiTheme="minorHAnsi" w:hAnsiTheme="minorHAnsi" w:cstheme="minorHAnsi"/>
          <w:sz w:val="22"/>
          <w:szCs w:val="22"/>
        </w:rPr>
        <w:t>creasingly</w:t>
      </w:r>
      <w:r w:rsidR="00F216F3" w:rsidRPr="008F42E9">
        <w:rPr>
          <w:rFonts w:asciiTheme="minorHAnsi" w:hAnsiTheme="minorHAnsi" w:cstheme="minorHAnsi"/>
          <w:sz w:val="22"/>
          <w:szCs w:val="22"/>
        </w:rPr>
        <w:t xml:space="preserve"> important </w:t>
      </w:r>
      <w:r w:rsidR="00E753D8" w:rsidRPr="008F42E9">
        <w:rPr>
          <w:rFonts w:asciiTheme="minorHAnsi" w:hAnsiTheme="minorHAnsi" w:cstheme="minorHAnsi"/>
          <w:sz w:val="22"/>
          <w:szCs w:val="22"/>
        </w:rPr>
        <w:t>each</w:t>
      </w:r>
      <w:r w:rsidR="00F216F3" w:rsidRPr="008F42E9">
        <w:rPr>
          <w:rFonts w:asciiTheme="minorHAnsi" w:hAnsiTheme="minorHAnsi" w:cstheme="minorHAnsi"/>
          <w:sz w:val="22"/>
          <w:szCs w:val="22"/>
        </w:rPr>
        <w:t xml:space="preserve"> year</w:t>
      </w:r>
      <w:r w:rsidR="002B1F27" w:rsidRPr="008F42E9">
        <w:rPr>
          <w:rFonts w:asciiTheme="minorHAnsi" w:hAnsiTheme="minorHAnsi" w:cstheme="minorHAnsi"/>
          <w:sz w:val="22"/>
          <w:szCs w:val="22"/>
        </w:rPr>
        <w:t xml:space="preserve">, </w:t>
      </w:r>
      <w:r w:rsidR="00983C55" w:rsidRPr="008F42E9">
        <w:rPr>
          <w:rFonts w:asciiTheme="minorHAnsi" w:hAnsiTheme="minorHAnsi" w:cstheme="minorHAnsi"/>
          <w:sz w:val="22"/>
          <w:szCs w:val="22"/>
        </w:rPr>
        <w:t xml:space="preserve">businesses need to </w:t>
      </w:r>
      <w:r w:rsidR="00F42EEE" w:rsidRPr="008F42E9">
        <w:rPr>
          <w:rFonts w:asciiTheme="minorHAnsi" w:hAnsiTheme="minorHAnsi" w:cstheme="minorHAnsi"/>
          <w:sz w:val="22"/>
          <w:szCs w:val="22"/>
        </w:rPr>
        <w:t>be</w:t>
      </w:r>
      <w:r w:rsidR="00983C55" w:rsidRPr="008F42E9">
        <w:rPr>
          <w:rFonts w:asciiTheme="minorHAnsi" w:hAnsiTheme="minorHAnsi" w:cstheme="minorHAnsi"/>
          <w:sz w:val="22"/>
          <w:szCs w:val="22"/>
        </w:rPr>
        <w:t xml:space="preserve"> </w:t>
      </w:r>
      <w:r w:rsidR="00011D96" w:rsidRPr="008F42E9">
        <w:rPr>
          <w:rFonts w:asciiTheme="minorHAnsi" w:hAnsiTheme="minorHAnsi" w:cstheme="minorHAnsi"/>
          <w:sz w:val="22"/>
          <w:szCs w:val="22"/>
        </w:rPr>
        <w:t>accurately</w:t>
      </w:r>
      <w:r w:rsidR="00983C55" w:rsidRPr="008F42E9">
        <w:rPr>
          <w:rFonts w:asciiTheme="minorHAnsi" w:hAnsiTheme="minorHAnsi" w:cstheme="minorHAnsi"/>
          <w:sz w:val="22"/>
          <w:szCs w:val="22"/>
        </w:rPr>
        <w:t xml:space="preserve"> </w:t>
      </w:r>
      <w:r w:rsidR="00792FB9" w:rsidRPr="008F42E9">
        <w:rPr>
          <w:rFonts w:asciiTheme="minorHAnsi" w:hAnsiTheme="minorHAnsi" w:cstheme="minorHAnsi"/>
          <w:sz w:val="22"/>
          <w:szCs w:val="22"/>
        </w:rPr>
        <w:t xml:space="preserve">identify customers’ needs and behavioural </w:t>
      </w:r>
      <w:r w:rsidR="001D52AF" w:rsidRPr="008F42E9">
        <w:rPr>
          <w:rFonts w:asciiTheme="minorHAnsi" w:hAnsiTheme="minorHAnsi" w:cstheme="minorHAnsi"/>
          <w:sz w:val="22"/>
          <w:szCs w:val="22"/>
        </w:rPr>
        <w:t>attributes</w:t>
      </w:r>
      <w:r w:rsidR="00792FB9" w:rsidRPr="008F42E9">
        <w:rPr>
          <w:rFonts w:asciiTheme="minorHAnsi" w:hAnsiTheme="minorHAnsi" w:cstheme="minorHAnsi"/>
          <w:sz w:val="22"/>
          <w:szCs w:val="22"/>
        </w:rPr>
        <w:t xml:space="preserve"> to increase the </w:t>
      </w:r>
      <w:r w:rsidR="001D52AF" w:rsidRPr="008F42E9">
        <w:rPr>
          <w:rFonts w:asciiTheme="minorHAnsi" w:hAnsiTheme="minorHAnsi" w:cstheme="minorHAnsi"/>
          <w:sz w:val="22"/>
          <w:szCs w:val="22"/>
        </w:rPr>
        <w:t>revenue</w:t>
      </w:r>
      <w:r w:rsidR="00AF54E4" w:rsidRPr="008F42E9">
        <w:rPr>
          <w:rFonts w:asciiTheme="minorHAnsi" w:hAnsiTheme="minorHAnsi" w:cstheme="minorHAnsi"/>
          <w:sz w:val="22"/>
          <w:szCs w:val="22"/>
        </w:rPr>
        <w:t xml:space="preserve">, </w:t>
      </w:r>
      <w:r w:rsidR="000E4E52" w:rsidRPr="008F42E9">
        <w:rPr>
          <w:rFonts w:asciiTheme="minorHAnsi" w:hAnsiTheme="minorHAnsi" w:cstheme="minorHAnsi"/>
          <w:sz w:val="22"/>
          <w:szCs w:val="22"/>
        </w:rPr>
        <w:t xml:space="preserve">performance </w:t>
      </w:r>
      <w:r w:rsidR="00AF54E4" w:rsidRPr="008F42E9">
        <w:rPr>
          <w:rFonts w:asciiTheme="minorHAnsi" w:hAnsiTheme="minorHAnsi" w:cstheme="minorHAnsi"/>
          <w:sz w:val="22"/>
          <w:szCs w:val="22"/>
        </w:rPr>
        <w:t xml:space="preserve">and sustainability </w:t>
      </w:r>
      <w:r w:rsidR="00792FB9" w:rsidRPr="008F42E9">
        <w:rPr>
          <w:rFonts w:asciiTheme="minorHAnsi" w:hAnsiTheme="minorHAnsi" w:cstheme="minorHAnsi"/>
          <w:sz w:val="22"/>
          <w:szCs w:val="22"/>
        </w:rPr>
        <w:t xml:space="preserve">of </w:t>
      </w:r>
      <w:r w:rsidR="000E4E52" w:rsidRPr="008F42E9">
        <w:rPr>
          <w:rFonts w:asciiTheme="minorHAnsi" w:hAnsiTheme="minorHAnsi" w:cstheme="minorHAnsi"/>
          <w:sz w:val="22"/>
          <w:szCs w:val="22"/>
        </w:rPr>
        <w:t>the</w:t>
      </w:r>
      <w:r w:rsidR="00792FB9" w:rsidRPr="008F42E9">
        <w:rPr>
          <w:rFonts w:asciiTheme="minorHAnsi" w:hAnsiTheme="minorHAnsi" w:cstheme="minorHAnsi"/>
          <w:sz w:val="22"/>
          <w:szCs w:val="22"/>
        </w:rPr>
        <w:t xml:space="preserve"> </w:t>
      </w:r>
      <w:r w:rsidR="00011D96" w:rsidRPr="008F42E9">
        <w:rPr>
          <w:rFonts w:asciiTheme="minorHAnsi" w:hAnsiTheme="minorHAnsi" w:cstheme="minorHAnsi"/>
          <w:sz w:val="22"/>
          <w:szCs w:val="22"/>
        </w:rPr>
        <w:t>company</w:t>
      </w:r>
      <w:hyperlink w:anchor="Ref1" w:history="1"/>
      <w:r w:rsidR="00EF62A0" w:rsidRPr="008F42E9">
        <w:rPr>
          <w:rFonts w:asciiTheme="minorHAnsi" w:hAnsiTheme="minorHAnsi" w:cstheme="minorHAnsi"/>
          <w:sz w:val="22"/>
          <w:szCs w:val="22"/>
        </w:rPr>
        <w:t xml:space="preserve"> </w:t>
      </w:r>
      <w:r w:rsidR="00E753D8" w:rsidRPr="008F42E9">
        <w:rPr>
          <w:rFonts w:asciiTheme="minorHAnsi" w:hAnsiTheme="minorHAnsi" w:cstheme="minorHAnsi"/>
          <w:sz w:val="22"/>
          <w:szCs w:val="22"/>
        </w:rPr>
        <w:t xml:space="preserve">in such a competitive sector </w:t>
      </w:r>
      <w:r w:rsidR="00F1232F" w:rsidRPr="008F42E9">
        <w:rPr>
          <w:rFonts w:asciiTheme="minorHAnsi" w:hAnsiTheme="minorHAnsi" w:cstheme="minorHAnsi"/>
          <w:sz w:val="22"/>
          <w:szCs w:val="22"/>
        </w:rPr>
        <w:fldChar w:fldCharType="begin" w:fldLock="1"/>
      </w:r>
      <w:r w:rsidR="00D97BF2">
        <w:rPr>
          <w:rFonts w:asciiTheme="minorHAnsi" w:hAnsiTheme="minorHAnsi" w:cstheme="minorHAnsi"/>
          <w:sz w:val="22"/>
          <w:szCs w:val="22"/>
        </w:rPr>
        <w:instrText>ADDIN CSL_CITATION {"citationItems":[{"id":"ITEM-1","itemData":{"DOI":"10.1016/0022-4359(93)90003-2","ISSN":"00224359","abstract":"We provide a mathematical framework for assessing the value of customer satisfaction. The framework enables managers to determine which customer satisfaction elements have the greatest impact, and how much money should be spent to improve particular customer satisfaction elements. This makes it possible to hold customer satisfaction programs accountable, in the way that other business programs are held accountable, by forcing them to demonstrate their benefits with respect to bottom-line profitability. We use an individual-level model of loyalty and retention, and then build up to market share by aggregation. We demonstrate the application of our approach in a pilot study of a city's retail banking market. © 1993.","author":[{"dropping-particle":"","family":"Rust","given":"Roland T.","non-dropping-particle":"","parse-names":false,"suffix":""},{"dropping-particle":"","family":"Zahorik","given":"Anthony J.","non-dropping-particle":"","parse-names":false,"suffix":""}],"container-title":"Journal of Retailing","id":"ITEM-1","issued":{"date-parts":[["1993"]]},"title":"Customer satisfaction, customer retention, and market share","type":"article-journal"},"uris":["http://www.mendeley.com/documents/?uuid=1cd28946-b654-4ac0-8de8-b5d54e0ab14e"]}],"mendeley":{"formattedCitation":"(Rust and Zahorik, 1993)","plainTextFormattedCitation":"(Rust and Zahorik, 1993)","previouslyFormattedCitation":"(Rust and Zahorik, 1993)"},"properties":{"noteIndex":0},"schema":"https://github.com/citation-style-language/schema/raw/master/csl-citation.json"}</w:instrText>
      </w:r>
      <w:r w:rsidR="00F1232F" w:rsidRPr="008F42E9">
        <w:rPr>
          <w:rFonts w:asciiTheme="minorHAnsi" w:hAnsiTheme="minorHAnsi" w:cstheme="minorHAnsi"/>
          <w:sz w:val="22"/>
          <w:szCs w:val="22"/>
        </w:rPr>
        <w:fldChar w:fldCharType="separate"/>
      </w:r>
      <w:r w:rsidR="00A166E3" w:rsidRPr="00A166E3">
        <w:rPr>
          <w:rFonts w:asciiTheme="minorHAnsi" w:hAnsiTheme="minorHAnsi" w:cstheme="minorHAnsi"/>
          <w:noProof/>
          <w:sz w:val="22"/>
          <w:szCs w:val="22"/>
        </w:rPr>
        <w:t>(Rust and Zahorik, 1993)</w:t>
      </w:r>
      <w:r w:rsidR="00F1232F" w:rsidRPr="008F42E9">
        <w:rPr>
          <w:rFonts w:asciiTheme="minorHAnsi" w:hAnsiTheme="minorHAnsi" w:cstheme="minorHAnsi"/>
          <w:sz w:val="22"/>
          <w:szCs w:val="22"/>
        </w:rPr>
        <w:fldChar w:fldCharType="end"/>
      </w:r>
      <w:r w:rsidR="00720844" w:rsidRPr="008F42E9">
        <w:rPr>
          <w:rFonts w:asciiTheme="minorHAnsi" w:hAnsiTheme="minorHAnsi" w:cstheme="minorHAnsi"/>
          <w:sz w:val="22"/>
          <w:szCs w:val="22"/>
        </w:rPr>
        <w:t xml:space="preserve">. </w:t>
      </w:r>
      <w:r w:rsidR="00F916C7" w:rsidRPr="008F42E9">
        <w:rPr>
          <w:rFonts w:asciiTheme="minorHAnsi" w:hAnsiTheme="minorHAnsi" w:cstheme="minorHAnsi"/>
          <w:sz w:val="22"/>
          <w:szCs w:val="22"/>
        </w:rPr>
        <w:t xml:space="preserve">One way of </w:t>
      </w:r>
      <w:r w:rsidR="007650AA" w:rsidRPr="008F42E9">
        <w:rPr>
          <w:rFonts w:asciiTheme="minorHAnsi" w:hAnsiTheme="minorHAnsi" w:cstheme="minorHAnsi"/>
          <w:sz w:val="22"/>
          <w:szCs w:val="22"/>
        </w:rPr>
        <w:t>doing</w:t>
      </w:r>
      <w:r w:rsidR="00F916C7" w:rsidRPr="008F42E9">
        <w:rPr>
          <w:rFonts w:asciiTheme="minorHAnsi" w:hAnsiTheme="minorHAnsi" w:cstheme="minorHAnsi"/>
          <w:sz w:val="22"/>
          <w:szCs w:val="22"/>
        </w:rPr>
        <w:t xml:space="preserve"> this is by </w:t>
      </w:r>
      <w:r w:rsidR="004D5B68" w:rsidRPr="008F42E9">
        <w:rPr>
          <w:rFonts w:asciiTheme="minorHAnsi" w:hAnsiTheme="minorHAnsi" w:cstheme="minorHAnsi"/>
          <w:sz w:val="22"/>
          <w:szCs w:val="22"/>
        </w:rPr>
        <w:t>creating a</w:t>
      </w:r>
      <w:r w:rsidR="00901400" w:rsidRPr="008F42E9">
        <w:rPr>
          <w:rFonts w:asciiTheme="minorHAnsi" w:hAnsiTheme="minorHAnsi" w:cstheme="minorHAnsi"/>
          <w:sz w:val="22"/>
          <w:szCs w:val="22"/>
        </w:rPr>
        <w:t xml:space="preserve"> working</w:t>
      </w:r>
      <w:r w:rsidR="00860000" w:rsidRPr="008F42E9">
        <w:rPr>
          <w:rFonts w:asciiTheme="minorHAnsi" w:hAnsiTheme="minorHAnsi" w:cstheme="minorHAnsi"/>
          <w:sz w:val="22"/>
          <w:szCs w:val="22"/>
        </w:rPr>
        <w:t xml:space="preserve"> customer relationship management (CRM) </w:t>
      </w:r>
      <w:r w:rsidR="000B6A2A" w:rsidRPr="008F42E9">
        <w:rPr>
          <w:rFonts w:asciiTheme="minorHAnsi" w:hAnsiTheme="minorHAnsi" w:cstheme="minorHAnsi"/>
          <w:sz w:val="22"/>
          <w:szCs w:val="22"/>
        </w:rPr>
        <w:t>process</w:t>
      </w:r>
      <w:r w:rsidR="00B74895" w:rsidRPr="008F42E9">
        <w:rPr>
          <w:rFonts w:asciiTheme="minorHAnsi" w:hAnsiTheme="minorHAnsi" w:cstheme="minorHAnsi"/>
          <w:sz w:val="22"/>
          <w:szCs w:val="22"/>
        </w:rPr>
        <w:t xml:space="preserve"> </w:t>
      </w:r>
      <w:r w:rsidR="0033427C" w:rsidRPr="008F42E9">
        <w:rPr>
          <w:rFonts w:asciiTheme="minorHAnsi" w:hAnsiTheme="minorHAnsi" w:cstheme="minorHAnsi"/>
          <w:sz w:val="22"/>
          <w:szCs w:val="22"/>
        </w:rPr>
        <w:fldChar w:fldCharType="begin" w:fldLock="1"/>
      </w:r>
      <w:r w:rsidR="00D97BF2">
        <w:rPr>
          <w:rFonts w:asciiTheme="minorHAnsi" w:hAnsiTheme="minorHAnsi" w:cstheme="minorHAnsi"/>
          <w:sz w:val="22"/>
          <w:szCs w:val="22"/>
        </w:rPr>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1f69d091-88d6-4a93-bdb0-ed72dbe9dda2"]}],"mendeley":{"formattedCitation":"(Ngai, Xiu and Chau, 2009)","plainTextFormattedCitation":"(Ngai, Xiu and Chau, 2009)","previouslyFormattedCitation":"(Ngai, Xiu and Chau, 2009)"},"properties":{"noteIndex":0},"schema":"https://github.com/citation-style-language/schema/raw/master/csl-citation.json"}</w:instrText>
      </w:r>
      <w:r w:rsidR="0033427C" w:rsidRPr="008F42E9">
        <w:rPr>
          <w:rFonts w:asciiTheme="minorHAnsi" w:hAnsiTheme="minorHAnsi" w:cstheme="minorHAnsi"/>
          <w:sz w:val="22"/>
          <w:szCs w:val="22"/>
        </w:rPr>
        <w:fldChar w:fldCharType="separate"/>
      </w:r>
      <w:r w:rsidR="00A166E3" w:rsidRPr="00A166E3">
        <w:rPr>
          <w:rFonts w:asciiTheme="minorHAnsi" w:hAnsiTheme="minorHAnsi" w:cstheme="minorHAnsi"/>
          <w:noProof/>
          <w:sz w:val="22"/>
          <w:szCs w:val="22"/>
        </w:rPr>
        <w:t>(Ngai, Xiu and Chau, 2009)</w:t>
      </w:r>
      <w:r w:rsidR="0033427C" w:rsidRPr="008F42E9">
        <w:rPr>
          <w:rFonts w:asciiTheme="minorHAnsi" w:hAnsiTheme="minorHAnsi" w:cstheme="minorHAnsi"/>
          <w:sz w:val="22"/>
          <w:szCs w:val="22"/>
        </w:rPr>
        <w:fldChar w:fldCharType="end"/>
      </w:r>
      <w:r w:rsidR="009661AF" w:rsidRPr="008F42E9">
        <w:rPr>
          <w:rFonts w:asciiTheme="minorHAnsi" w:hAnsiTheme="minorHAnsi" w:cstheme="minorHAnsi"/>
          <w:sz w:val="22"/>
          <w:szCs w:val="22"/>
        </w:rPr>
        <w:t xml:space="preserve">. </w:t>
      </w:r>
    </w:p>
    <w:p w14:paraId="5DE39756" w14:textId="07A80083" w:rsidR="000C54FA" w:rsidRPr="008F42E9" w:rsidRDefault="00B27DB8" w:rsidP="004C6ACD">
      <w:pPr>
        <w:pStyle w:val="NormalWeb"/>
        <w:rPr>
          <w:rFonts w:asciiTheme="minorHAnsi" w:hAnsiTheme="minorHAnsi" w:cstheme="minorHAnsi"/>
          <w:sz w:val="22"/>
          <w:szCs w:val="22"/>
        </w:rPr>
      </w:pPr>
      <w:r w:rsidRPr="008F42E9">
        <w:rPr>
          <w:rFonts w:asciiTheme="minorHAnsi" w:hAnsiTheme="minorHAnsi" w:cstheme="minorHAnsi"/>
          <w:sz w:val="22"/>
          <w:szCs w:val="22"/>
        </w:rPr>
        <w:t xml:space="preserve">Efficient use of CRM </w:t>
      </w:r>
      <w:r w:rsidR="002F0652" w:rsidRPr="008F42E9">
        <w:rPr>
          <w:rFonts w:asciiTheme="minorHAnsi" w:hAnsiTheme="minorHAnsi" w:cstheme="minorHAnsi"/>
          <w:sz w:val="22"/>
          <w:szCs w:val="22"/>
        </w:rPr>
        <w:t xml:space="preserve">means being able to </w:t>
      </w:r>
      <w:r w:rsidR="00A74EAD" w:rsidRPr="008F42E9">
        <w:rPr>
          <w:rFonts w:asciiTheme="minorHAnsi" w:hAnsiTheme="minorHAnsi" w:cstheme="minorHAnsi"/>
          <w:sz w:val="22"/>
          <w:szCs w:val="22"/>
        </w:rPr>
        <w:t>maintai</w:t>
      </w:r>
      <w:r w:rsidR="00D842F6" w:rsidRPr="008F42E9">
        <w:rPr>
          <w:rFonts w:asciiTheme="minorHAnsi" w:hAnsiTheme="minorHAnsi" w:cstheme="minorHAnsi"/>
          <w:sz w:val="22"/>
          <w:szCs w:val="22"/>
        </w:rPr>
        <w:t>n</w:t>
      </w:r>
      <w:r w:rsidR="00A74EAD" w:rsidRPr="008F42E9">
        <w:rPr>
          <w:rFonts w:asciiTheme="minorHAnsi" w:hAnsiTheme="minorHAnsi" w:cstheme="minorHAnsi"/>
          <w:sz w:val="22"/>
          <w:szCs w:val="22"/>
        </w:rPr>
        <w:t xml:space="preserve"> long-term</w:t>
      </w:r>
      <w:r w:rsidR="00EA75A6" w:rsidRPr="008F42E9">
        <w:rPr>
          <w:rFonts w:asciiTheme="minorHAnsi" w:hAnsiTheme="minorHAnsi" w:cstheme="minorHAnsi"/>
          <w:sz w:val="22"/>
          <w:szCs w:val="22"/>
        </w:rPr>
        <w:t xml:space="preserve"> and </w:t>
      </w:r>
      <w:r w:rsidR="002A27D0">
        <w:rPr>
          <w:rFonts w:asciiTheme="minorHAnsi" w:hAnsiTheme="minorHAnsi" w:cstheme="minorHAnsi"/>
          <w:sz w:val="22"/>
          <w:szCs w:val="22"/>
        </w:rPr>
        <w:t>valuable</w:t>
      </w:r>
      <w:r w:rsidR="00EA75A6" w:rsidRPr="008F42E9">
        <w:rPr>
          <w:rFonts w:asciiTheme="minorHAnsi" w:hAnsiTheme="minorHAnsi" w:cstheme="minorHAnsi"/>
          <w:sz w:val="22"/>
          <w:szCs w:val="22"/>
        </w:rPr>
        <w:t xml:space="preserve"> relationships with the most </w:t>
      </w:r>
      <w:r w:rsidR="002A27D0">
        <w:rPr>
          <w:rFonts w:asciiTheme="minorHAnsi" w:hAnsiTheme="minorHAnsi" w:cstheme="minorHAnsi"/>
          <w:sz w:val="22"/>
          <w:szCs w:val="22"/>
        </w:rPr>
        <w:t xml:space="preserve">loyal </w:t>
      </w:r>
      <w:r w:rsidR="00EA75A6" w:rsidRPr="008F42E9">
        <w:rPr>
          <w:rFonts w:asciiTheme="minorHAnsi" w:hAnsiTheme="minorHAnsi" w:cstheme="minorHAnsi"/>
          <w:sz w:val="22"/>
          <w:szCs w:val="22"/>
        </w:rPr>
        <w:t>customers</w:t>
      </w:r>
      <w:r w:rsidR="002A27D0">
        <w:rPr>
          <w:rFonts w:asciiTheme="minorHAnsi" w:hAnsiTheme="minorHAnsi" w:cstheme="minorHAnsi"/>
          <w:sz w:val="22"/>
          <w:szCs w:val="22"/>
        </w:rPr>
        <w:t xml:space="preserve"> which will ultimately grow the business</w:t>
      </w:r>
      <w:r w:rsidR="00C46751" w:rsidRPr="008F42E9">
        <w:rPr>
          <w:rFonts w:asciiTheme="minorHAnsi" w:hAnsiTheme="minorHAnsi" w:cstheme="minorHAnsi"/>
          <w:sz w:val="22"/>
          <w:szCs w:val="22"/>
        </w:rPr>
        <w:t xml:space="preserve"> </w:t>
      </w:r>
      <w:r w:rsidR="00C46751" w:rsidRPr="008F42E9">
        <w:rPr>
          <w:rFonts w:asciiTheme="minorHAnsi" w:hAnsiTheme="minorHAnsi" w:cstheme="minorHAnsi"/>
          <w:sz w:val="22"/>
          <w:szCs w:val="22"/>
        </w:rPr>
        <w:fldChar w:fldCharType="begin" w:fldLock="1"/>
      </w:r>
      <w:r w:rsidR="00D97BF2">
        <w:rPr>
          <w:rFonts w:asciiTheme="minorHAnsi" w:hAnsiTheme="minorHAnsi" w:cstheme="minorHAnsi"/>
          <w:sz w:val="22"/>
          <w:szCs w:val="22"/>
        </w:rPr>
        <w:instrText>ADDIN CSL_CITATION {"citationItems":[{"id":"ITEM-1","itemData":{"DOI":"10.1016/j.eswa.2008.02.021","ISSN":"09574174","abstract":"Despite the importance of data mining techniques to customer relationship management (CRM), there is a lack of a comprehensive literature review and a classification scheme for it. This is the first identifiable academic literature review of the application of data mining techniques to CRM. It provides an academic database of literature between the period of 2000-2006 covering 24 journals and proposes a classification scheme to classify the articles. Nine hundred articles were identified and reviewed for their direct relevance to applying data mining techniques to CRM. Eighty-seven articles were subsequently selected, reviewed and classified. Each of the 87 selected papers was categorized on four CRM dimensions (Customer Identification, Customer Attraction, Customer Retention and Customer Development) and seven data mining functions (Association, Classification, Clustering, Forecasting, Regression, Sequence Discovery and Visualization). Papers were further classified into nine sub-categories of CRM elements under different data mining techniques based on the major focus of each paper. The review and classification process was independently verified. Findings of this paper indicate that the research area of customer retention received most research attention. Of these, most are related to one-to-one marketing and loyalty programs respectively. On the other hand, classification and association models are the two commonly used models for data mining in CRM. Our analysis provides a roadmap to guide future research and facilitate knowledge accumulation and creation concerning the application of data mining techniques in CRM. © 2008 Elsevier Ltd. All rights reserved.","author":[{"dropping-particle":"","family":"Ngai","given":"E. W.T.","non-dropping-particle":"","parse-names":false,"suffix":""},{"dropping-particle":"","family":"Xiu","given":"Li","non-dropping-particle":"","parse-names":false,"suffix":""},{"dropping-particle":"","family":"Chau","given":"D. C.K.","non-dropping-particle":"","parse-names":false,"suffix":""}],"container-title":"Expert Systems with Applications","id":"ITEM-1","issued":{"date-parts":[["2009"]]},"title":"Application of data mining techniques in customer relationship management: A literature review and classification","type":"article"},"uris":["http://www.mendeley.com/documents/?uuid=1f69d091-88d6-4a93-bdb0-ed72dbe9dda2"]}],"mendeley":{"formattedCitation":"(Ngai, Xiu and Chau, 2009)","plainTextFormattedCitation":"(Ngai, Xiu and Chau, 2009)","previouslyFormattedCitation":"(Ngai, Xiu and Chau, 2009)"},"properties":{"noteIndex":0},"schema":"https://github.com/citation-style-language/schema/raw/master/csl-citation.json"}</w:instrText>
      </w:r>
      <w:r w:rsidR="00C46751" w:rsidRPr="008F42E9">
        <w:rPr>
          <w:rFonts w:asciiTheme="minorHAnsi" w:hAnsiTheme="minorHAnsi" w:cstheme="minorHAnsi"/>
          <w:sz w:val="22"/>
          <w:szCs w:val="22"/>
        </w:rPr>
        <w:fldChar w:fldCharType="separate"/>
      </w:r>
      <w:r w:rsidR="00A166E3" w:rsidRPr="00A166E3">
        <w:rPr>
          <w:rFonts w:asciiTheme="minorHAnsi" w:hAnsiTheme="minorHAnsi" w:cstheme="minorHAnsi"/>
          <w:noProof/>
          <w:sz w:val="22"/>
          <w:szCs w:val="22"/>
        </w:rPr>
        <w:t>(Ngai, Xiu and Chau, 2009)</w:t>
      </w:r>
      <w:r w:rsidR="00C46751" w:rsidRPr="008F42E9">
        <w:rPr>
          <w:rFonts w:asciiTheme="minorHAnsi" w:hAnsiTheme="minorHAnsi" w:cstheme="minorHAnsi"/>
          <w:sz w:val="22"/>
          <w:szCs w:val="22"/>
        </w:rPr>
        <w:fldChar w:fldCharType="end"/>
      </w:r>
      <w:r w:rsidR="000531C4" w:rsidRPr="008F42E9">
        <w:rPr>
          <w:rFonts w:asciiTheme="minorHAnsi" w:hAnsiTheme="minorHAnsi" w:cstheme="minorHAnsi"/>
          <w:sz w:val="22"/>
          <w:szCs w:val="22"/>
        </w:rPr>
        <w:t>.</w:t>
      </w:r>
      <w:r w:rsidR="00A74EAD" w:rsidRPr="008F42E9">
        <w:rPr>
          <w:rFonts w:asciiTheme="minorHAnsi" w:hAnsiTheme="minorHAnsi" w:cstheme="minorHAnsi"/>
          <w:sz w:val="22"/>
          <w:szCs w:val="22"/>
        </w:rPr>
        <w:t xml:space="preserve"> </w:t>
      </w:r>
      <w:r w:rsidR="008E7E54" w:rsidRPr="008F42E9">
        <w:rPr>
          <w:rFonts w:asciiTheme="minorHAnsi" w:hAnsiTheme="minorHAnsi" w:cstheme="minorHAnsi"/>
          <w:sz w:val="22"/>
          <w:szCs w:val="22"/>
        </w:rPr>
        <w:t xml:space="preserve">This is done by focusing </w:t>
      </w:r>
      <w:r w:rsidR="00785766" w:rsidRPr="008F42E9">
        <w:rPr>
          <w:rFonts w:asciiTheme="minorHAnsi" w:hAnsiTheme="minorHAnsi" w:cstheme="minorHAnsi"/>
          <w:sz w:val="22"/>
          <w:szCs w:val="22"/>
        </w:rPr>
        <w:t xml:space="preserve">on customer retention and relationship development using </w:t>
      </w:r>
      <w:r w:rsidR="00097EF1" w:rsidRPr="008F42E9">
        <w:rPr>
          <w:rFonts w:asciiTheme="minorHAnsi" w:hAnsiTheme="minorHAnsi" w:cstheme="minorHAnsi"/>
          <w:sz w:val="22"/>
          <w:szCs w:val="22"/>
        </w:rPr>
        <w:t>people, processes and information technology</w:t>
      </w:r>
      <w:r w:rsidR="00F102BE" w:rsidRPr="008F42E9">
        <w:rPr>
          <w:rFonts w:asciiTheme="minorHAnsi" w:hAnsiTheme="minorHAnsi" w:cstheme="minorHAnsi"/>
          <w:sz w:val="22"/>
          <w:szCs w:val="22"/>
        </w:rPr>
        <w:t xml:space="preserve"> </w:t>
      </w:r>
      <w:r w:rsidR="00F102BE" w:rsidRPr="008F42E9">
        <w:rPr>
          <w:rFonts w:asciiTheme="minorHAnsi" w:hAnsiTheme="minorHAnsi" w:cstheme="minorHAnsi"/>
          <w:sz w:val="22"/>
          <w:szCs w:val="22"/>
        </w:rPr>
        <w:fldChar w:fldCharType="begin" w:fldLock="1"/>
      </w:r>
      <w:r w:rsidR="00D97BF2">
        <w:rPr>
          <w:rFonts w:asciiTheme="minorHAnsi" w:hAnsiTheme="minorHAnsi" w:cstheme="minorHAnsi"/>
          <w:sz w:val="22"/>
          <w:szCs w:val="22"/>
        </w:rPr>
        <w:instrText>ADDIN CSL_CITATION {"citationItems":[{"id":"ITEM-1","itemData":{"DOI":"10.1108/14637150310496758","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 © 2003, MCB UP Limited","author":[{"dropping-particle":"","family":"Chen","given":"Injazz J.","non-dropping-particle":"","parse-names":false,"suffix":""},{"dropping-particle":"","family":"Popovich","given":"Karen","non-dropping-particle":"","parse-names":false,"suffix":""}],"container-title":"Business Process Management Journal","id":"ITEM-1","issued":{"date-parts":[["2003"]]},"title":"Understanding customer relationship management (CRM): People, process and technology","type":"article-journal"},"uris":["http://www.mendeley.com/documents/?uuid=2e05b8f9-98ab-4101-b3dd-750825e90fbf"]}],"mendeley":{"formattedCitation":"(Chen and Popovich, 2003)","plainTextFormattedCitation":"(Chen and Popovich, 2003)","previouslyFormattedCitation":"(Chen and Popovich, 2003)"},"properties":{"noteIndex":0},"schema":"https://github.com/citation-style-language/schema/raw/master/csl-citation.json"}</w:instrText>
      </w:r>
      <w:r w:rsidR="00F102BE" w:rsidRPr="008F42E9">
        <w:rPr>
          <w:rFonts w:asciiTheme="minorHAnsi" w:hAnsiTheme="minorHAnsi" w:cstheme="minorHAnsi"/>
          <w:sz w:val="22"/>
          <w:szCs w:val="22"/>
        </w:rPr>
        <w:fldChar w:fldCharType="separate"/>
      </w:r>
      <w:r w:rsidR="00A166E3" w:rsidRPr="00A166E3">
        <w:rPr>
          <w:rFonts w:asciiTheme="minorHAnsi" w:hAnsiTheme="minorHAnsi" w:cstheme="minorHAnsi"/>
          <w:noProof/>
          <w:sz w:val="22"/>
          <w:szCs w:val="22"/>
        </w:rPr>
        <w:t>(Chen and Popovich, 2003)</w:t>
      </w:r>
      <w:r w:rsidR="00F102BE" w:rsidRPr="008F42E9">
        <w:rPr>
          <w:rFonts w:asciiTheme="minorHAnsi" w:hAnsiTheme="minorHAnsi" w:cstheme="minorHAnsi"/>
          <w:sz w:val="22"/>
          <w:szCs w:val="22"/>
        </w:rPr>
        <w:fldChar w:fldCharType="end"/>
      </w:r>
      <w:r w:rsidR="00F102BE" w:rsidRPr="008F42E9">
        <w:rPr>
          <w:rFonts w:asciiTheme="minorHAnsi" w:hAnsiTheme="minorHAnsi" w:cstheme="minorHAnsi"/>
          <w:sz w:val="22"/>
          <w:szCs w:val="22"/>
        </w:rPr>
        <w:t xml:space="preserve">. </w:t>
      </w:r>
      <w:r w:rsidR="000C54FA" w:rsidRPr="008F42E9">
        <w:rPr>
          <w:rFonts w:asciiTheme="minorHAnsi" w:hAnsiTheme="minorHAnsi" w:cstheme="minorHAnsi"/>
          <w:sz w:val="22"/>
          <w:szCs w:val="22"/>
        </w:rPr>
        <w:t>CRM</w:t>
      </w:r>
      <w:r w:rsidR="000C7B93" w:rsidRPr="008F42E9">
        <w:rPr>
          <w:rFonts w:asciiTheme="minorHAnsi" w:hAnsiTheme="minorHAnsi" w:cstheme="minorHAnsi"/>
          <w:color w:val="000000" w:themeColor="text1"/>
          <w:sz w:val="22"/>
          <w:szCs w:val="22"/>
        </w:rPr>
        <w:t xml:space="preserve"> can give </w:t>
      </w:r>
      <w:r w:rsidR="0056714F" w:rsidRPr="008F42E9">
        <w:rPr>
          <w:rFonts w:asciiTheme="minorHAnsi" w:hAnsiTheme="minorHAnsi" w:cstheme="minorHAnsi"/>
          <w:color w:val="000000" w:themeColor="text1"/>
          <w:sz w:val="22"/>
          <w:szCs w:val="22"/>
        </w:rPr>
        <w:t xml:space="preserve">varying knowledge of customers </w:t>
      </w:r>
      <w:r w:rsidR="008371AF" w:rsidRPr="008F42E9">
        <w:rPr>
          <w:rFonts w:asciiTheme="minorHAnsi" w:hAnsiTheme="minorHAnsi" w:cstheme="minorHAnsi"/>
          <w:color w:val="000000" w:themeColor="text1"/>
          <w:sz w:val="22"/>
          <w:szCs w:val="22"/>
        </w:rPr>
        <w:t xml:space="preserve">on the </w:t>
      </w:r>
      <w:r w:rsidR="006E189E" w:rsidRPr="008F42E9">
        <w:rPr>
          <w:rFonts w:asciiTheme="minorHAnsi" w:hAnsiTheme="minorHAnsi" w:cstheme="minorHAnsi"/>
          <w:color w:val="000000" w:themeColor="text1"/>
          <w:sz w:val="22"/>
          <w:szCs w:val="22"/>
          <w:shd w:val="clear" w:color="auto" w:fill="FFFFFF"/>
        </w:rPr>
        <w:t>socialisation, externalisation, combination, and internalisation</w:t>
      </w:r>
      <w:r w:rsidR="00A730A2" w:rsidRPr="008F42E9">
        <w:rPr>
          <w:rFonts w:asciiTheme="minorHAnsi" w:hAnsiTheme="minorHAnsi" w:cstheme="minorHAnsi"/>
          <w:color w:val="000000" w:themeColor="text1"/>
          <w:sz w:val="22"/>
          <w:szCs w:val="22"/>
          <w:shd w:val="clear" w:color="auto" w:fill="FFFFFF"/>
        </w:rPr>
        <w:t xml:space="preserve"> (SECI) model</w:t>
      </w:r>
      <w:r w:rsidR="00BF210F" w:rsidRPr="008F42E9">
        <w:rPr>
          <w:rFonts w:asciiTheme="minorHAnsi" w:hAnsiTheme="minorHAnsi" w:cstheme="minorHAnsi"/>
          <w:color w:val="000000" w:themeColor="text1"/>
          <w:sz w:val="22"/>
          <w:szCs w:val="22"/>
          <w:shd w:val="clear" w:color="auto" w:fill="FFFFFF"/>
        </w:rPr>
        <w:t xml:space="preserve"> </w:t>
      </w:r>
      <w:r w:rsidR="004B265C" w:rsidRPr="008F42E9">
        <w:rPr>
          <w:rFonts w:asciiTheme="minorHAnsi" w:hAnsiTheme="minorHAnsi" w:cstheme="minorHAnsi"/>
          <w:color w:val="000000" w:themeColor="text1"/>
          <w:sz w:val="22"/>
          <w:szCs w:val="22"/>
          <w:shd w:val="clear" w:color="auto" w:fill="FFFFFF"/>
        </w:rPr>
        <w:fldChar w:fldCharType="begin" w:fldLock="1"/>
      </w:r>
      <w:r w:rsidR="00D97BF2">
        <w:rPr>
          <w:rFonts w:asciiTheme="minorHAnsi" w:hAnsiTheme="minorHAnsi" w:cstheme="minorHAnsi"/>
          <w:color w:val="000000" w:themeColor="text1"/>
          <w:sz w:val="22"/>
          <w:szCs w:val="22"/>
          <w:shd w:val="clear" w:color="auto" w:fill="FFFFFF"/>
        </w:rPr>
        <w:instrText>ADDIN CSL_CITATION {"citationItems":[{"id":"ITEM-1","itemData":{"DOI":"10.19030/jabr.v30i2.8410","ISSN":"08927626","abstract":"As the pace of today's world increases with advances in technology and globalization, the heat of rivalry and competition in the business world is also rising. It is a wake-up call for many firms that they can no longer just convince customers to buy whatever they sell. They have to understand their customers. Customer Relationship Management (CRM) can assist firms to \"know your customer\" and \"construct good relationships with customers.\" In order to know your customer and construct a good relationship, customer knowledge must be acquired and managed. However, this is no easy task since customer knowledge can be subjective and difficult to extract or manage. An approach is needed to acquire and manage customer knowledge. Knowledge management, including knowledge creation, can assist in terms of acquiring and managing customer knowledge. Knowledge management not only improves understanding of the customer, but also improves business process performance by enabling response to customer needs in a timely manner with better quality of service. Customer-Centric Knowledge Creation is the process for the creation of knowledge based on customer knowledge within the CRM contexts which are enterprise-wide, customer-centric, technology-driven, and cross-functional. The aims of this process are to assist organizations to gain more understanding of the customer, embedding customer knowledge into organization knowledge, and creating a customer-focused mindset in organizational members. In other words, it is to sustainably create knowledge focusing on customer knowledge in an organization. © by author(s); CC-BY.","author":[{"dropping-particle":"","family":"Srisamran","given":"Phocharapol","non-dropping-particle":"","parse-names":false,"suffix":""},{"dropping-particle":"","family":"Ractham","given":"Vichita Vathanophas","non-dropping-particle":"","parse-names":false,"suffix":""}],"container-title":"Journal of Applied Business Research","id":"ITEM-1","issued":{"date-parts":[["2014"]]},"title":"Customer-centric knowledge creation for customer relationship management","type":"article-journal"},"uris":["http://www.mendeley.com/documents/?uuid=9905232e-c852-41ec-9be5-696603508a1b"]}],"mendeley":{"formattedCitation":"(Srisamran and Ractham, 2014)","plainTextFormattedCitation":"(Srisamran and Ractham, 2014)","previouslyFormattedCitation":"(Srisamran and Ractham, 2014)"},"properties":{"noteIndex":0},"schema":"https://github.com/citation-style-language/schema/raw/master/csl-citation.json"}</w:instrText>
      </w:r>
      <w:r w:rsidR="004B265C" w:rsidRPr="008F42E9">
        <w:rPr>
          <w:rFonts w:asciiTheme="minorHAnsi" w:hAnsiTheme="minorHAnsi" w:cstheme="minorHAnsi"/>
          <w:color w:val="000000" w:themeColor="text1"/>
          <w:sz w:val="22"/>
          <w:szCs w:val="22"/>
          <w:shd w:val="clear" w:color="auto" w:fill="FFFFFF"/>
        </w:rPr>
        <w:fldChar w:fldCharType="separate"/>
      </w:r>
      <w:r w:rsidR="00A166E3" w:rsidRPr="00A166E3">
        <w:rPr>
          <w:rFonts w:asciiTheme="minorHAnsi" w:hAnsiTheme="minorHAnsi" w:cstheme="minorHAnsi"/>
          <w:noProof/>
          <w:color w:val="000000" w:themeColor="text1"/>
          <w:sz w:val="22"/>
          <w:szCs w:val="22"/>
          <w:shd w:val="clear" w:color="auto" w:fill="FFFFFF"/>
        </w:rPr>
        <w:t>(Srisamran and Ractham, 2014)</w:t>
      </w:r>
      <w:r w:rsidR="004B265C" w:rsidRPr="008F42E9">
        <w:rPr>
          <w:rFonts w:asciiTheme="minorHAnsi" w:hAnsiTheme="minorHAnsi" w:cstheme="minorHAnsi"/>
          <w:color w:val="000000" w:themeColor="text1"/>
          <w:sz w:val="22"/>
          <w:szCs w:val="22"/>
          <w:shd w:val="clear" w:color="auto" w:fill="FFFFFF"/>
        </w:rPr>
        <w:fldChar w:fldCharType="end"/>
      </w:r>
      <w:r w:rsidR="00DC6766" w:rsidRPr="008F42E9">
        <w:rPr>
          <w:rFonts w:asciiTheme="minorHAnsi" w:hAnsiTheme="minorHAnsi" w:cstheme="minorHAnsi"/>
          <w:color w:val="000000" w:themeColor="text1"/>
          <w:sz w:val="22"/>
          <w:szCs w:val="22"/>
          <w:shd w:val="clear" w:color="auto" w:fill="FFFFFF"/>
        </w:rPr>
        <w:t>.</w:t>
      </w:r>
      <w:r w:rsidR="006F5EAF" w:rsidRPr="008F42E9">
        <w:rPr>
          <w:rFonts w:asciiTheme="minorHAnsi" w:hAnsiTheme="minorHAnsi" w:cstheme="minorHAnsi"/>
          <w:color w:val="000000" w:themeColor="text1"/>
          <w:sz w:val="22"/>
          <w:szCs w:val="22"/>
          <w:shd w:val="clear" w:color="auto" w:fill="FFFFFF"/>
        </w:rPr>
        <w:t xml:space="preserve"> In addition to</w:t>
      </w:r>
      <w:r w:rsidR="00D83DF6" w:rsidRPr="008F42E9">
        <w:rPr>
          <w:rFonts w:asciiTheme="minorHAnsi" w:hAnsiTheme="minorHAnsi" w:cstheme="minorHAnsi"/>
          <w:color w:val="000000" w:themeColor="text1"/>
          <w:sz w:val="22"/>
          <w:szCs w:val="22"/>
          <w:shd w:val="clear" w:color="auto" w:fill="FFFFFF"/>
        </w:rPr>
        <w:t xml:space="preserve"> knowledge </w:t>
      </w:r>
      <w:r w:rsidR="00CA1BA7" w:rsidRPr="008F42E9">
        <w:rPr>
          <w:rFonts w:asciiTheme="minorHAnsi" w:hAnsiTheme="minorHAnsi" w:cstheme="minorHAnsi"/>
          <w:color w:val="000000" w:themeColor="text1"/>
          <w:sz w:val="22"/>
          <w:szCs w:val="22"/>
          <w:shd w:val="clear" w:color="auto" w:fill="FFFFFF"/>
        </w:rPr>
        <w:t xml:space="preserve">about customers, there are two other types of knowledge in CRM processes: </w:t>
      </w:r>
      <w:r w:rsidR="006A779B" w:rsidRPr="008F42E9">
        <w:rPr>
          <w:rFonts w:asciiTheme="minorHAnsi" w:hAnsiTheme="minorHAnsi" w:cstheme="minorHAnsi"/>
          <w:color w:val="000000" w:themeColor="text1"/>
          <w:sz w:val="22"/>
          <w:szCs w:val="22"/>
          <w:shd w:val="clear" w:color="auto" w:fill="FFFFFF"/>
        </w:rPr>
        <w:t xml:space="preserve">knowledge for customers and knowledge from customers </w:t>
      </w:r>
      <w:r w:rsidR="00D20A36" w:rsidRPr="008F42E9">
        <w:rPr>
          <w:rFonts w:asciiTheme="minorHAnsi" w:hAnsiTheme="minorHAnsi" w:cstheme="minorHAnsi"/>
          <w:color w:val="000000" w:themeColor="text1"/>
          <w:sz w:val="22"/>
          <w:szCs w:val="22"/>
          <w:shd w:val="clear" w:color="auto" w:fill="FFFFFF"/>
        </w:rPr>
        <w:fldChar w:fldCharType="begin" w:fldLock="1"/>
      </w:r>
      <w:r w:rsidR="00D97BF2">
        <w:rPr>
          <w:rFonts w:asciiTheme="minorHAnsi" w:hAnsiTheme="minorHAnsi" w:cstheme="minorHAnsi"/>
          <w:color w:val="000000" w:themeColor="text1"/>
          <w:sz w:val="22"/>
          <w:szCs w:val="22"/>
          <w:shd w:val="clear" w:color="auto" w:fill="FFFFFF"/>
        </w:rPr>
        <w:instrText>ADDIN CSL_CITATION {"citationItems":[{"id":"ITEM-1","itemData":{"DOI":"10.1108/13673270310505421","ISSN":"17587484","abstract":"The concepts of customer relationship management (CRM) and knowledge management (KM) both focus on allocating resources to supportive business activities in order to gain competitive advantages. CRM focuses on managing the relationship between a company and its current and prospective customer base as a key to success, while KM recognizes the knowledge available to a company as a major success factor. From a business process manager's perspective both the CRM and KM approaches promise a positive impact on cost structures and revenue streams in return for the allocation of resources. However, investments in CRM and KM projects are not without risk, as demonstrated by many failed projects. In this paper we show that the benefit of using CRM and KM can be enhanced and the risk of failure reduced by integrating both approaches into a customer knowledge management (CKM) model. In this regard, managing relationships requires managing customer knowledge - knowledge about as well as from and for customers. In CKM, KM plays the role of a service provider, managing the four knowledge aspects: content, competence, collaboration and composition. Our findings are based on a literature analysis and six years of action research, supplemented by case studies and surveys. © 2003, MCB UP Limited","author":[{"dropping-particle":"","family":"Gebert","given":"Henning","non-dropping-particle":"","parse-names":false,"suffix":""},{"dropping-particle":"","family":"Geib","given":"Malte","non-dropping-particle":"","parse-names":false,"suffix":""},{"dropping-particle":"","family":"Kolbe","given":"Lutz","non-dropping-particle":"","parse-names":false,"suffix":""},{"dropping-particle":"","family":"Brenner","given":"Walter","non-dropping-particle":"","parse-names":false,"suffix":""}],"container-title":"Journal of Knowledge Management","id":"ITEM-1","issued":{"date-parts":[["2003"]]},"title":"Knowledge-enabled customer relationship management: Integrating customer relationship management and knowledge management concepts[1]","type":"article-journal"},"uris":["http://www.mendeley.com/documents/?uuid=623a8483-e51e-4b21-915f-6501c4c56ffb"]}],"mendeley":{"formattedCitation":"(Gebert &lt;i&gt;et al.&lt;/i&gt;, 2003)","plainTextFormattedCitation":"(Gebert et al., 2003)","previouslyFormattedCitation":"(Gebert &lt;i&gt;et al.&lt;/i&gt;, 2003)"},"properties":{"noteIndex":0},"schema":"https://github.com/citation-style-language/schema/raw/master/csl-citation.json"}</w:instrText>
      </w:r>
      <w:r w:rsidR="00D20A36" w:rsidRPr="008F42E9">
        <w:rPr>
          <w:rFonts w:asciiTheme="minorHAnsi" w:hAnsiTheme="minorHAnsi" w:cstheme="minorHAnsi"/>
          <w:color w:val="000000" w:themeColor="text1"/>
          <w:sz w:val="22"/>
          <w:szCs w:val="22"/>
          <w:shd w:val="clear" w:color="auto" w:fill="FFFFFF"/>
        </w:rPr>
        <w:fldChar w:fldCharType="separate"/>
      </w:r>
      <w:r w:rsidR="00A166E3" w:rsidRPr="00A166E3">
        <w:rPr>
          <w:rFonts w:asciiTheme="minorHAnsi" w:hAnsiTheme="minorHAnsi" w:cstheme="minorHAnsi"/>
          <w:noProof/>
          <w:color w:val="000000" w:themeColor="text1"/>
          <w:sz w:val="22"/>
          <w:szCs w:val="22"/>
          <w:shd w:val="clear" w:color="auto" w:fill="FFFFFF"/>
        </w:rPr>
        <w:t xml:space="preserve">(Gebert </w:t>
      </w:r>
      <w:r w:rsidR="00A166E3" w:rsidRPr="00A166E3">
        <w:rPr>
          <w:rFonts w:asciiTheme="minorHAnsi" w:hAnsiTheme="minorHAnsi" w:cstheme="minorHAnsi"/>
          <w:i/>
          <w:noProof/>
          <w:color w:val="000000" w:themeColor="text1"/>
          <w:sz w:val="22"/>
          <w:szCs w:val="22"/>
          <w:shd w:val="clear" w:color="auto" w:fill="FFFFFF"/>
        </w:rPr>
        <w:t>et al.</w:t>
      </w:r>
      <w:r w:rsidR="00A166E3" w:rsidRPr="00A166E3">
        <w:rPr>
          <w:rFonts w:asciiTheme="minorHAnsi" w:hAnsiTheme="minorHAnsi" w:cstheme="minorHAnsi"/>
          <w:noProof/>
          <w:color w:val="000000" w:themeColor="text1"/>
          <w:sz w:val="22"/>
          <w:szCs w:val="22"/>
          <w:shd w:val="clear" w:color="auto" w:fill="FFFFFF"/>
        </w:rPr>
        <w:t>, 2003)</w:t>
      </w:r>
      <w:r w:rsidR="00D20A36" w:rsidRPr="008F42E9">
        <w:rPr>
          <w:rFonts w:asciiTheme="minorHAnsi" w:hAnsiTheme="minorHAnsi" w:cstheme="minorHAnsi"/>
          <w:color w:val="000000" w:themeColor="text1"/>
          <w:sz w:val="22"/>
          <w:szCs w:val="22"/>
          <w:shd w:val="clear" w:color="auto" w:fill="FFFFFF"/>
        </w:rPr>
        <w:fldChar w:fldCharType="end"/>
      </w:r>
      <w:r w:rsidR="00D20A36" w:rsidRPr="008F42E9">
        <w:rPr>
          <w:rFonts w:asciiTheme="minorHAnsi" w:hAnsiTheme="minorHAnsi" w:cstheme="minorHAnsi"/>
          <w:color w:val="000000" w:themeColor="text1"/>
          <w:sz w:val="22"/>
          <w:szCs w:val="22"/>
          <w:shd w:val="clear" w:color="auto" w:fill="FFFFFF"/>
        </w:rPr>
        <w:t>.</w:t>
      </w:r>
      <w:r w:rsidR="00286CFB" w:rsidRPr="008F42E9">
        <w:rPr>
          <w:rFonts w:asciiTheme="minorHAnsi" w:hAnsiTheme="minorHAnsi" w:cstheme="minorHAnsi"/>
          <w:color w:val="000000" w:themeColor="text1"/>
          <w:sz w:val="22"/>
          <w:szCs w:val="22"/>
          <w:shd w:val="clear" w:color="auto" w:fill="FFFFFF"/>
        </w:rPr>
        <w:t xml:space="preserve"> It is important for companies </w:t>
      </w:r>
      <w:r w:rsidR="00177CDB" w:rsidRPr="008F42E9">
        <w:rPr>
          <w:rFonts w:asciiTheme="minorHAnsi" w:hAnsiTheme="minorHAnsi" w:cstheme="minorHAnsi"/>
          <w:color w:val="000000" w:themeColor="text1"/>
          <w:sz w:val="22"/>
          <w:szCs w:val="22"/>
          <w:shd w:val="clear" w:color="auto" w:fill="FFFFFF"/>
        </w:rPr>
        <w:t xml:space="preserve">to </w:t>
      </w:r>
      <w:r w:rsidR="00053634" w:rsidRPr="008F42E9">
        <w:rPr>
          <w:rFonts w:asciiTheme="minorHAnsi" w:hAnsiTheme="minorHAnsi" w:cstheme="minorHAnsi"/>
          <w:color w:val="000000" w:themeColor="text1"/>
          <w:sz w:val="22"/>
          <w:szCs w:val="22"/>
          <w:shd w:val="clear" w:color="auto" w:fill="FFFFFF"/>
        </w:rPr>
        <w:t>manage these exchanges of knowledge as they will ultimately</w:t>
      </w:r>
      <w:r w:rsidR="000A1D77" w:rsidRPr="008F42E9">
        <w:rPr>
          <w:rFonts w:asciiTheme="minorHAnsi" w:hAnsiTheme="minorHAnsi" w:cstheme="minorHAnsi"/>
          <w:color w:val="000000" w:themeColor="text1"/>
          <w:sz w:val="22"/>
          <w:szCs w:val="22"/>
          <w:shd w:val="clear" w:color="auto" w:fill="FFFFFF"/>
        </w:rPr>
        <w:t xml:space="preserve"> aid in how improv</w:t>
      </w:r>
      <w:r w:rsidR="00F65B12" w:rsidRPr="008F42E9">
        <w:rPr>
          <w:rFonts w:asciiTheme="minorHAnsi" w:hAnsiTheme="minorHAnsi" w:cstheme="minorHAnsi"/>
          <w:color w:val="000000" w:themeColor="text1"/>
          <w:sz w:val="22"/>
          <w:szCs w:val="22"/>
          <w:shd w:val="clear" w:color="auto" w:fill="FFFFFF"/>
        </w:rPr>
        <w:t xml:space="preserve">ements </w:t>
      </w:r>
      <w:r w:rsidR="00C13783" w:rsidRPr="008F42E9">
        <w:rPr>
          <w:rFonts w:asciiTheme="minorHAnsi" w:hAnsiTheme="minorHAnsi" w:cstheme="minorHAnsi"/>
          <w:color w:val="000000" w:themeColor="text1"/>
          <w:sz w:val="22"/>
          <w:szCs w:val="22"/>
          <w:shd w:val="clear" w:color="auto" w:fill="FFFFFF"/>
        </w:rPr>
        <w:t>to existing products in s</w:t>
      </w:r>
      <w:r w:rsidR="0067036C" w:rsidRPr="008F42E9">
        <w:rPr>
          <w:rFonts w:asciiTheme="minorHAnsi" w:hAnsiTheme="minorHAnsi" w:cstheme="minorHAnsi"/>
          <w:color w:val="000000" w:themeColor="text1"/>
          <w:sz w:val="22"/>
          <w:szCs w:val="22"/>
          <w:shd w:val="clear" w:color="auto" w:fill="FFFFFF"/>
        </w:rPr>
        <w:t xml:space="preserve">tock can be made due to a better understanding in customers’ needs and </w:t>
      </w:r>
      <w:r w:rsidR="00371186" w:rsidRPr="008F42E9">
        <w:rPr>
          <w:rFonts w:asciiTheme="minorHAnsi" w:hAnsiTheme="minorHAnsi" w:cstheme="minorHAnsi"/>
          <w:color w:val="000000" w:themeColor="text1"/>
          <w:sz w:val="22"/>
          <w:szCs w:val="22"/>
          <w:shd w:val="clear" w:color="auto" w:fill="FFFFFF"/>
        </w:rPr>
        <w:t xml:space="preserve">view of the </w:t>
      </w:r>
      <w:r w:rsidR="007230DD" w:rsidRPr="008F42E9">
        <w:rPr>
          <w:rFonts w:asciiTheme="minorHAnsi" w:hAnsiTheme="minorHAnsi" w:cstheme="minorHAnsi"/>
          <w:color w:val="000000" w:themeColor="text1"/>
          <w:sz w:val="22"/>
          <w:szCs w:val="22"/>
          <w:shd w:val="clear" w:color="auto" w:fill="FFFFFF"/>
        </w:rPr>
        <w:t>company</w:t>
      </w:r>
      <w:r w:rsidR="0067036C" w:rsidRPr="008F42E9">
        <w:rPr>
          <w:rFonts w:asciiTheme="minorHAnsi" w:hAnsiTheme="minorHAnsi" w:cstheme="minorHAnsi"/>
          <w:color w:val="000000" w:themeColor="text1"/>
          <w:sz w:val="22"/>
          <w:szCs w:val="22"/>
          <w:shd w:val="clear" w:color="auto" w:fill="FFFFFF"/>
        </w:rPr>
        <w:t>.</w:t>
      </w:r>
      <w:r w:rsidR="001F5A9D" w:rsidRPr="008F42E9">
        <w:rPr>
          <w:rFonts w:asciiTheme="minorHAnsi" w:hAnsiTheme="minorHAnsi" w:cstheme="minorHAnsi"/>
          <w:color w:val="000000" w:themeColor="text1"/>
          <w:sz w:val="22"/>
          <w:szCs w:val="22"/>
          <w:shd w:val="clear" w:color="auto" w:fill="FFFFFF"/>
        </w:rPr>
        <w:t xml:space="preserve"> Appropriate </w:t>
      </w:r>
      <w:r w:rsidR="00D34407" w:rsidRPr="008F42E9">
        <w:rPr>
          <w:rFonts w:asciiTheme="minorHAnsi" w:hAnsiTheme="minorHAnsi" w:cstheme="minorHAnsi"/>
          <w:color w:val="000000" w:themeColor="text1"/>
          <w:sz w:val="22"/>
          <w:szCs w:val="22"/>
          <w:shd w:val="clear" w:color="auto" w:fill="FFFFFF"/>
        </w:rPr>
        <w:t>advertising</w:t>
      </w:r>
      <w:r w:rsidR="001F5A9D" w:rsidRPr="008F42E9">
        <w:rPr>
          <w:rFonts w:asciiTheme="minorHAnsi" w:hAnsiTheme="minorHAnsi" w:cstheme="minorHAnsi"/>
          <w:color w:val="000000" w:themeColor="text1"/>
          <w:sz w:val="22"/>
          <w:szCs w:val="22"/>
          <w:shd w:val="clear" w:color="auto" w:fill="FFFFFF"/>
        </w:rPr>
        <w:t xml:space="preserve"> of </w:t>
      </w:r>
      <w:r w:rsidR="00D20334" w:rsidRPr="008F42E9">
        <w:rPr>
          <w:rFonts w:asciiTheme="minorHAnsi" w:hAnsiTheme="minorHAnsi" w:cstheme="minorHAnsi"/>
          <w:color w:val="000000" w:themeColor="text1"/>
          <w:sz w:val="22"/>
          <w:szCs w:val="22"/>
          <w:shd w:val="clear" w:color="auto" w:fill="FFFFFF"/>
        </w:rPr>
        <w:t xml:space="preserve">items which directly </w:t>
      </w:r>
      <w:r w:rsidR="00AA6F59" w:rsidRPr="008F42E9">
        <w:rPr>
          <w:rFonts w:asciiTheme="minorHAnsi" w:hAnsiTheme="minorHAnsi" w:cstheme="minorHAnsi"/>
          <w:color w:val="000000" w:themeColor="text1"/>
          <w:sz w:val="22"/>
          <w:szCs w:val="22"/>
          <w:shd w:val="clear" w:color="auto" w:fill="FFFFFF"/>
        </w:rPr>
        <w:t>meet</w:t>
      </w:r>
      <w:r w:rsidR="00487472" w:rsidRPr="008F42E9">
        <w:rPr>
          <w:rFonts w:asciiTheme="minorHAnsi" w:hAnsiTheme="minorHAnsi" w:cstheme="minorHAnsi"/>
          <w:color w:val="000000" w:themeColor="text1"/>
          <w:sz w:val="22"/>
          <w:szCs w:val="22"/>
          <w:shd w:val="clear" w:color="auto" w:fill="FFFFFF"/>
        </w:rPr>
        <w:t>s</w:t>
      </w:r>
      <w:r w:rsidR="00AA6F59" w:rsidRPr="008F42E9">
        <w:rPr>
          <w:rFonts w:asciiTheme="minorHAnsi" w:hAnsiTheme="minorHAnsi" w:cstheme="minorHAnsi"/>
          <w:color w:val="000000" w:themeColor="text1"/>
          <w:sz w:val="22"/>
          <w:szCs w:val="22"/>
          <w:shd w:val="clear" w:color="auto" w:fill="FFFFFF"/>
        </w:rPr>
        <w:t xml:space="preserve"> a customer’s needs will</w:t>
      </w:r>
      <w:r w:rsidR="00487472" w:rsidRPr="008F42E9">
        <w:rPr>
          <w:rFonts w:asciiTheme="minorHAnsi" w:hAnsiTheme="minorHAnsi" w:cstheme="minorHAnsi"/>
          <w:color w:val="000000" w:themeColor="text1"/>
          <w:sz w:val="22"/>
          <w:szCs w:val="22"/>
          <w:shd w:val="clear" w:color="auto" w:fill="FFFFFF"/>
        </w:rPr>
        <w:t xml:space="preserve"> solidify </w:t>
      </w:r>
      <w:r w:rsidR="008050E2" w:rsidRPr="008F42E9">
        <w:rPr>
          <w:rFonts w:asciiTheme="minorHAnsi" w:hAnsiTheme="minorHAnsi" w:cstheme="minorHAnsi"/>
          <w:color w:val="000000" w:themeColor="text1"/>
          <w:sz w:val="22"/>
          <w:szCs w:val="22"/>
          <w:shd w:val="clear" w:color="auto" w:fill="FFFFFF"/>
        </w:rPr>
        <w:t xml:space="preserve">the customer-company relationship </w:t>
      </w:r>
      <w:r w:rsidR="000B1C46" w:rsidRPr="008F42E9">
        <w:rPr>
          <w:rFonts w:asciiTheme="minorHAnsi" w:hAnsiTheme="minorHAnsi" w:cstheme="minorHAnsi"/>
          <w:color w:val="000000" w:themeColor="text1"/>
          <w:sz w:val="22"/>
          <w:szCs w:val="22"/>
          <w:shd w:val="clear" w:color="auto" w:fill="FFFFFF"/>
        </w:rPr>
        <w:fldChar w:fldCharType="begin" w:fldLock="1"/>
      </w:r>
      <w:r w:rsidR="00D97BF2">
        <w:rPr>
          <w:rFonts w:asciiTheme="minorHAnsi" w:hAnsiTheme="minorHAnsi" w:cstheme="minorHAnsi"/>
          <w:color w:val="000000" w:themeColor="text1"/>
          <w:sz w:val="22"/>
          <w:szCs w:val="22"/>
          <w:shd w:val="clear" w:color="auto" w:fill="FFFFFF"/>
        </w:rPr>
        <w:instrText>ADDIN CSL_CITATION {"citationItems":[{"id":"ITEM-1","itemData":{"DOI":"10.1057/palgrave.jors.2601365","ISSN":"01605682","abstract":"Customer knowledge has received little attention in the knowledge management literature. The authors of this exploratory study argue that practices in marketing and customer relationship management have not been able to capture knowledge from customers that comes from social interactions with firm employees. The authors propose a three-step model by which companies can obtain this knowledge. The model's theoretical base comes from the information retrieval and socialization concepts of the knowledge management literature. The paper identifies cultural changes required to make this process successful. Journal of the Operational Research Society.","author":[{"dropping-particle":"","family":"García-Murillo","given":"M.","non-dropping-particle":"","parse-names":false,"suffix":""},{"dropping-particle":"","family":"Annabi","given":"H.","non-dropping-particle":"","parse-names":false,"suffix":""}],"container-title":"Journal of the Operational Research Society","id":"ITEM-1","issued":{"date-parts":[["2002"]]},"title":"Customer knowledge management","type":"article-journal"},"uris":["http://www.mendeley.com/documents/?uuid=7e715165-b560-42ff-86fe-5e0497bc15ac"]}],"mendeley":{"formattedCitation":"(García-Murillo and Annabi, 2002)","plainTextFormattedCitation":"(García-Murillo and Annabi, 2002)","previouslyFormattedCitation":"(García-Murillo and Annabi, 2002)"},"properties":{"noteIndex":0},"schema":"https://github.com/citation-style-language/schema/raw/master/csl-citation.json"}</w:instrText>
      </w:r>
      <w:r w:rsidR="000B1C46" w:rsidRPr="008F42E9">
        <w:rPr>
          <w:rFonts w:asciiTheme="minorHAnsi" w:hAnsiTheme="minorHAnsi" w:cstheme="minorHAnsi"/>
          <w:color w:val="000000" w:themeColor="text1"/>
          <w:sz w:val="22"/>
          <w:szCs w:val="22"/>
          <w:shd w:val="clear" w:color="auto" w:fill="FFFFFF"/>
        </w:rPr>
        <w:fldChar w:fldCharType="separate"/>
      </w:r>
      <w:r w:rsidR="00A166E3" w:rsidRPr="00A166E3">
        <w:rPr>
          <w:rFonts w:asciiTheme="minorHAnsi" w:hAnsiTheme="minorHAnsi" w:cstheme="minorHAnsi"/>
          <w:noProof/>
          <w:color w:val="000000" w:themeColor="text1"/>
          <w:sz w:val="22"/>
          <w:szCs w:val="22"/>
          <w:shd w:val="clear" w:color="auto" w:fill="FFFFFF"/>
        </w:rPr>
        <w:t>(García-Murillo and Annabi, 2002)</w:t>
      </w:r>
      <w:r w:rsidR="000B1C46" w:rsidRPr="008F42E9">
        <w:rPr>
          <w:rFonts w:asciiTheme="minorHAnsi" w:hAnsiTheme="minorHAnsi" w:cstheme="minorHAnsi"/>
          <w:color w:val="000000" w:themeColor="text1"/>
          <w:sz w:val="22"/>
          <w:szCs w:val="22"/>
          <w:shd w:val="clear" w:color="auto" w:fill="FFFFFF"/>
        </w:rPr>
        <w:fldChar w:fldCharType="end"/>
      </w:r>
      <w:r w:rsidR="000B1C46" w:rsidRPr="008F42E9">
        <w:rPr>
          <w:rFonts w:asciiTheme="minorHAnsi" w:hAnsiTheme="minorHAnsi" w:cstheme="minorHAnsi"/>
          <w:color w:val="000000" w:themeColor="text1"/>
          <w:sz w:val="22"/>
          <w:szCs w:val="22"/>
          <w:shd w:val="clear" w:color="auto" w:fill="FFFFFF"/>
        </w:rPr>
        <w:t>.</w:t>
      </w:r>
      <w:r w:rsidR="008050E2" w:rsidRPr="008F42E9">
        <w:rPr>
          <w:rFonts w:asciiTheme="minorHAnsi" w:hAnsiTheme="minorHAnsi" w:cstheme="minorHAnsi"/>
          <w:color w:val="000000" w:themeColor="text1"/>
          <w:sz w:val="22"/>
          <w:szCs w:val="22"/>
          <w:shd w:val="clear" w:color="auto" w:fill="FFFFFF"/>
        </w:rPr>
        <w:t xml:space="preserve"> </w:t>
      </w:r>
      <w:r w:rsidR="000C54FA" w:rsidRPr="008F42E9">
        <w:rPr>
          <w:rFonts w:asciiTheme="minorHAnsi" w:hAnsiTheme="minorHAnsi" w:cstheme="minorHAnsi"/>
          <w:sz w:val="22"/>
          <w:szCs w:val="22"/>
        </w:rPr>
        <w:t xml:space="preserve">According to </w:t>
      </w:r>
      <w:r w:rsidR="000C54FA" w:rsidRPr="008F42E9">
        <w:rPr>
          <w:rFonts w:asciiTheme="minorHAnsi" w:hAnsiTheme="minorHAnsi" w:cstheme="minorHAnsi"/>
          <w:sz w:val="22"/>
          <w:szCs w:val="22"/>
        </w:rPr>
        <w:fldChar w:fldCharType="begin" w:fldLock="1"/>
      </w:r>
      <w:r w:rsidR="00D97BF2">
        <w:rPr>
          <w:rFonts w:asciiTheme="minorHAnsi" w:hAnsiTheme="minorHAnsi" w:cstheme="minorHAnsi"/>
          <w:sz w:val="22"/>
          <w:szCs w:val="22"/>
        </w:rPr>
        <w:instrText>ADDIN CSL_CITATION {"citationItems":[{"id":"ITEM-1","itemData":{"DOI":"10.1016/j.im.2013.09.001","ISSN":"03787206","abstract":"This study explores how customer relationship management (CRM) systems support customer knowledge creation processes [48], including socialization, externalization, combination and internalization. CRM systems are categorized as collaborative, operational and analytical. An analysis of CRM applications in three organizations reveals that analytical systems strongly support the combination process. Collaborative systems provide the greatest support for externalization. Operational systems facilitate socialization with customers, while collaborative systems are used for socialization within an organization. Collaborative and analytical systems both support the internalization process by providing learning opportunities. Three-way interactions among CRM systems, types of customer knowledge, and knowledge creation processes are explored. © 2013 Elsevier B.V.","author":[{"dropping-particle":"","family":"Khodakarami","given":"Farnoosh","non-dropping-particle":"","parse-names":false,"suffix":""},{"dropping-particle":"","family":"Chan","given":"Yolande E.","non-dropping-particle":"","parse-names":false,"suffix":""}],"container-title":"Information and Management","id":"ITEM-1","issued":{"date-parts":[["2014"]]},"title":"Exploring the role of customer relationship management (CRM) systems in customer knowledge creation","type":"article-journal"},"uris":["http://www.mendeley.com/documents/?uuid=90690af5-7d04-4434-b76a-1c6f84c18bbf"]}],"mendeley":{"formattedCitation":"(Khodakarami and Chan, 2014)","plainTextFormattedCitation":"(Khodakarami and Chan, 2014)","previouslyFormattedCitation":"(Khodakarami and Chan, 2014)"},"properties":{"noteIndex":0},"schema":"https://github.com/citation-style-language/schema/raw/master/csl-citation.json"}</w:instrText>
      </w:r>
      <w:r w:rsidR="000C54FA" w:rsidRPr="008F42E9">
        <w:rPr>
          <w:rFonts w:asciiTheme="minorHAnsi" w:hAnsiTheme="minorHAnsi" w:cstheme="minorHAnsi"/>
          <w:sz w:val="22"/>
          <w:szCs w:val="22"/>
        </w:rPr>
        <w:fldChar w:fldCharType="separate"/>
      </w:r>
      <w:r w:rsidR="00A166E3" w:rsidRPr="00A166E3">
        <w:rPr>
          <w:rFonts w:asciiTheme="minorHAnsi" w:hAnsiTheme="minorHAnsi" w:cstheme="minorHAnsi"/>
          <w:noProof/>
          <w:sz w:val="22"/>
          <w:szCs w:val="22"/>
        </w:rPr>
        <w:t>(Khodakarami and Chan, 2014)</w:t>
      </w:r>
      <w:r w:rsidR="000C54FA" w:rsidRPr="008F42E9">
        <w:rPr>
          <w:rFonts w:asciiTheme="minorHAnsi" w:hAnsiTheme="minorHAnsi" w:cstheme="minorHAnsi"/>
          <w:sz w:val="22"/>
          <w:szCs w:val="22"/>
        </w:rPr>
        <w:fldChar w:fldCharType="end"/>
      </w:r>
      <w:r w:rsidR="000C54FA" w:rsidRPr="008F42E9">
        <w:rPr>
          <w:rFonts w:asciiTheme="minorHAnsi" w:hAnsiTheme="minorHAnsi" w:cstheme="minorHAnsi"/>
          <w:sz w:val="22"/>
          <w:szCs w:val="22"/>
        </w:rPr>
        <w:t xml:space="preserve">, CRM can be split into three </w:t>
      </w:r>
      <w:r w:rsidR="00FD40BB" w:rsidRPr="008F42E9">
        <w:rPr>
          <w:rFonts w:asciiTheme="minorHAnsi" w:hAnsiTheme="minorHAnsi" w:cstheme="minorHAnsi"/>
          <w:sz w:val="22"/>
          <w:szCs w:val="22"/>
        </w:rPr>
        <w:t xml:space="preserve">main </w:t>
      </w:r>
      <w:r w:rsidR="000C54FA" w:rsidRPr="008F42E9">
        <w:rPr>
          <w:rFonts w:asciiTheme="minorHAnsi" w:hAnsiTheme="minorHAnsi" w:cstheme="minorHAnsi"/>
          <w:color w:val="000000" w:themeColor="text1"/>
          <w:sz w:val="22"/>
          <w:szCs w:val="22"/>
        </w:rPr>
        <w:t>categories: analytical, collaborative and operational.</w:t>
      </w:r>
    </w:p>
    <w:p w14:paraId="14F25549" w14:textId="0019F1D7" w:rsidR="00901400" w:rsidRPr="008F42E9" w:rsidRDefault="00901400" w:rsidP="004C6ACD">
      <w:pPr>
        <w:pStyle w:val="NormalWeb"/>
        <w:rPr>
          <w:rFonts w:asciiTheme="minorHAnsi" w:hAnsiTheme="minorHAnsi" w:cstheme="minorHAnsi"/>
          <w:color w:val="000000" w:themeColor="text1"/>
          <w:sz w:val="22"/>
          <w:szCs w:val="22"/>
        </w:rPr>
      </w:pPr>
      <w:r w:rsidRPr="008F42E9">
        <w:rPr>
          <w:rFonts w:asciiTheme="minorHAnsi" w:hAnsiTheme="minorHAnsi" w:cstheme="minorHAnsi"/>
          <w:color w:val="000000" w:themeColor="text1"/>
          <w:sz w:val="22"/>
          <w:szCs w:val="22"/>
        </w:rPr>
        <w:t>Analytical</w:t>
      </w:r>
      <w:r w:rsidR="0058309C" w:rsidRPr="008F42E9">
        <w:rPr>
          <w:rFonts w:asciiTheme="minorHAnsi" w:hAnsiTheme="minorHAnsi" w:cstheme="minorHAnsi"/>
          <w:color w:val="000000" w:themeColor="text1"/>
          <w:sz w:val="22"/>
          <w:szCs w:val="22"/>
        </w:rPr>
        <w:t xml:space="preserve"> CRM uses </w:t>
      </w:r>
      <w:r w:rsidR="00954B18" w:rsidRPr="008F42E9">
        <w:rPr>
          <w:rFonts w:asciiTheme="minorHAnsi" w:hAnsiTheme="minorHAnsi" w:cstheme="minorHAnsi"/>
          <w:color w:val="000000" w:themeColor="text1"/>
          <w:sz w:val="22"/>
          <w:szCs w:val="22"/>
        </w:rPr>
        <w:t xml:space="preserve">data mining </w:t>
      </w:r>
      <w:r w:rsidR="000B083A" w:rsidRPr="008F42E9">
        <w:rPr>
          <w:rFonts w:asciiTheme="minorHAnsi" w:hAnsiTheme="minorHAnsi" w:cstheme="minorHAnsi"/>
          <w:color w:val="000000" w:themeColor="text1"/>
          <w:sz w:val="22"/>
          <w:szCs w:val="22"/>
        </w:rPr>
        <w:t xml:space="preserve">techniques on </w:t>
      </w:r>
      <w:r w:rsidR="0058309C" w:rsidRPr="008F42E9">
        <w:rPr>
          <w:rFonts w:asciiTheme="minorHAnsi" w:hAnsiTheme="minorHAnsi" w:cstheme="minorHAnsi"/>
          <w:color w:val="000000" w:themeColor="text1"/>
          <w:sz w:val="22"/>
          <w:szCs w:val="22"/>
        </w:rPr>
        <w:t xml:space="preserve">customer data </w:t>
      </w:r>
      <w:r w:rsidR="001F77D1" w:rsidRPr="008F42E9">
        <w:rPr>
          <w:rFonts w:asciiTheme="minorHAnsi" w:hAnsiTheme="minorHAnsi" w:cstheme="minorHAnsi"/>
          <w:color w:val="000000" w:themeColor="text1"/>
          <w:sz w:val="22"/>
          <w:szCs w:val="22"/>
        </w:rPr>
        <w:t xml:space="preserve">such as purchasing history </w:t>
      </w:r>
      <w:r w:rsidR="000B083A" w:rsidRPr="008F42E9">
        <w:rPr>
          <w:rFonts w:asciiTheme="minorHAnsi" w:hAnsiTheme="minorHAnsi" w:cstheme="minorHAnsi"/>
          <w:color w:val="000000" w:themeColor="text1"/>
          <w:sz w:val="22"/>
          <w:szCs w:val="22"/>
        </w:rPr>
        <w:t xml:space="preserve">to give meaningful </w:t>
      </w:r>
      <w:r w:rsidR="00562EBD" w:rsidRPr="008F42E9">
        <w:rPr>
          <w:rFonts w:asciiTheme="minorHAnsi" w:hAnsiTheme="minorHAnsi" w:cstheme="minorHAnsi"/>
          <w:color w:val="000000" w:themeColor="text1"/>
          <w:sz w:val="22"/>
          <w:szCs w:val="22"/>
        </w:rPr>
        <w:t xml:space="preserve">insights and trends into customer </w:t>
      </w:r>
      <w:r w:rsidR="00170E93" w:rsidRPr="008F42E9">
        <w:rPr>
          <w:rFonts w:asciiTheme="minorHAnsi" w:hAnsiTheme="minorHAnsi" w:cstheme="minorHAnsi"/>
          <w:color w:val="000000" w:themeColor="text1"/>
          <w:sz w:val="22"/>
          <w:szCs w:val="22"/>
        </w:rPr>
        <w:t>information</w:t>
      </w:r>
      <w:r w:rsidR="00873E47" w:rsidRPr="008F42E9">
        <w:rPr>
          <w:rFonts w:asciiTheme="minorHAnsi" w:hAnsiTheme="minorHAnsi" w:cstheme="minorHAnsi"/>
          <w:color w:val="000000" w:themeColor="text1"/>
          <w:sz w:val="22"/>
          <w:szCs w:val="22"/>
        </w:rPr>
        <w:t xml:space="preserve"> and behaviour</w:t>
      </w:r>
      <w:r w:rsidR="00170E93" w:rsidRPr="008F42E9">
        <w:rPr>
          <w:rFonts w:asciiTheme="minorHAnsi" w:hAnsiTheme="minorHAnsi" w:cstheme="minorHAnsi"/>
          <w:color w:val="000000" w:themeColor="text1"/>
          <w:sz w:val="22"/>
          <w:szCs w:val="22"/>
        </w:rPr>
        <w:t xml:space="preserve">. </w:t>
      </w:r>
      <w:r w:rsidR="008F2738" w:rsidRPr="008F42E9">
        <w:rPr>
          <w:rFonts w:asciiTheme="minorHAnsi" w:hAnsiTheme="minorHAnsi" w:cstheme="minorHAnsi"/>
          <w:color w:val="000000" w:themeColor="text1"/>
          <w:sz w:val="22"/>
          <w:szCs w:val="22"/>
        </w:rPr>
        <w:t xml:space="preserve">It can also help businesses </w:t>
      </w:r>
      <w:r w:rsidR="00AC27E7" w:rsidRPr="008F42E9">
        <w:rPr>
          <w:rFonts w:asciiTheme="minorHAnsi" w:hAnsiTheme="minorHAnsi" w:cstheme="minorHAnsi"/>
          <w:color w:val="000000" w:themeColor="text1"/>
          <w:sz w:val="22"/>
          <w:szCs w:val="22"/>
        </w:rPr>
        <w:t xml:space="preserve">assess how well certain products are selling </w:t>
      </w:r>
      <w:r w:rsidR="00B63CA8" w:rsidRPr="008F42E9">
        <w:rPr>
          <w:rFonts w:asciiTheme="minorHAnsi" w:hAnsiTheme="minorHAnsi" w:cstheme="minorHAnsi"/>
          <w:color w:val="000000" w:themeColor="text1"/>
          <w:sz w:val="22"/>
          <w:szCs w:val="22"/>
        </w:rPr>
        <w:t xml:space="preserve">in comparison </w:t>
      </w:r>
      <w:r w:rsidR="00EB01D7" w:rsidRPr="008F42E9">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509/jmkg.2005.69.4.167","ISSN":"00222429","abstract":"In this article, the authors develop a conceptual framework for customer relationship management (CRM) that helps broaden the understanding of CRM and its role in enhancing customer value and, as a result, shareholder value. The authors explore definitional aspects of CRM, and they identify three alternative perspectives of CRM. The authors emphasize the need for a cross-functional, process-oriented approach that positions CRM at a strategic level. They identify five key cross-functional CRM processes: a strategy development process, a value creation process, a multichannel integration process, an information management process, and a performance assessment process. They develop a new conceptual framework based on these processes and explore the role and function of each element in the framework. The synthesis of the diverse concepts within the literature on CRM and relationship marketing into a single, process-based framework should provide deeper insight into achieving success with CRM strategy and implementation. © 2005, American Marketing Association.","author":[{"dropping-particle":"","family":"Payne","given":"Adrian","non-dropping-particle":"","parse-names":false,"suffix":""},{"dropping-particle":"","family":"Frow","given":"Pennie","non-dropping-particle":"","parse-names":false,"suffix":""}],"container-title":"Journal of Marketing","id":"ITEM-1","issued":{"date-parts":[["2005"]]},"title":"A strategic framework for customer relationship management","type":"article-journal"},"uris":["http://www.mendeley.com/documents/?uuid=890b7c7b-7b25-46dd-944b-f594d73883b0"]}],"mendeley":{"formattedCitation":"(Payne and Frow, 2005)","plainTextFormattedCitation":"(Payne and Frow, 2005)","previouslyFormattedCitation":"(Payne and Frow, 2005)"},"properties":{"noteIndex":0},"schema":"https://github.com/citation-style-language/schema/raw/master/csl-citation.json"}</w:instrText>
      </w:r>
      <w:r w:rsidR="00EB01D7" w:rsidRPr="008F42E9">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Payne and Frow, 2005)</w:t>
      </w:r>
      <w:r w:rsidR="00EB01D7" w:rsidRPr="008F42E9">
        <w:rPr>
          <w:rFonts w:asciiTheme="minorHAnsi" w:hAnsiTheme="minorHAnsi" w:cstheme="minorHAnsi"/>
          <w:color w:val="000000" w:themeColor="text1"/>
          <w:sz w:val="22"/>
          <w:szCs w:val="22"/>
        </w:rPr>
        <w:fldChar w:fldCharType="end"/>
      </w:r>
      <w:r w:rsidR="00EB01D7" w:rsidRPr="008F42E9">
        <w:rPr>
          <w:rFonts w:asciiTheme="minorHAnsi" w:hAnsiTheme="minorHAnsi" w:cstheme="minorHAnsi"/>
          <w:color w:val="000000" w:themeColor="text1"/>
          <w:sz w:val="22"/>
          <w:szCs w:val="22"/>
        </w:rPr>
        <w:t>.</w:t>
      </w:r>
    </w:p>
    <w:p w14:paraId="1426FD72" w14:textId="117870A0" w:rsidR="00CB5A03" w:rsidRDefault="00004AA5" w:rsidP="004C6ACD">
      <w:pPr>
        <w:pStyle w:val="NormalWeb"/>
        <w:rPr>
          <w:rFonts w:asciiTheme="minorHAnsi" w:hAnsiTheme="minorHAnsi" w:cstheme="minorHAnsi"/>
          <w:color w:val="000000" w:themeColor="text1"/>
          <w:sz w:val="22"/>
          <w:szCs w:val="22"/>
        </w:rPr>
      </w:pPr>
      <w:r w:rsidRPr="008F42E9">
        <w:rPr>
          <w:rFonts w:asciiTheme="minorHAnsi" w:hAnsiTheme="minorHAnsi" w:cstheme="minorHAnsi"/>
          <w:color w:val="000000" w:themeColor="text1"/>
          <w:sz w:val="22"/>
          <w:szCs w:val="22"/>
        </w:rPr>
        <w:t xml:space="preserve">Some data mining techniques </w:t>
      </w:r>
      <w:r w:rsidR="007B4797" w:rsidRPr="008F42E9">
        <w:rPr>
          <w:rFonts w:asciiTheme="minorHAnsi" w:hAnsiTheme="minorHAnsi" w:cstheme="minorHAnsi"/>
          <w:color w:val="000000" w:themeColor="text1"/>
          <w:sz w:val="22"/>
          <w:szCs w:val="22"/>
        </w:rPr>
        <w:t xml:space="preserve">have already been used as a form of </w:t>
      </w:r>
      <w:r w:rsidRPr="008F42E9">
        <w:rPr>
          <w:rFonts w:asciiTheme="minorHAnsi" w:hAnsiTheme="minorHAnsi" w:cstheme="minorHAnsi"/>
          <w:color w:val="000000" w:themeColor="text1"/>
          <w:sz w:val="22"/>
          <w:szCs w:val="22"/>
        </w:rPr>
        <w:t>analytical CR</w:t>
      </w:r>
      <w:r w:rsidR="00CC15C0" w:rsidRPr="008F42E9">
        <w:rPr>
          <w:rFonts w:asciiTheme="minorHAnsi" w:hAnsiTheme="minorHAnsi" w:cstheme="minorHAnsi"/>
          <w:color w:val="000000" w:themeColor="text1"/>
          <w:sz w:val="22"/>
          <w:szCs w:val="22"/>
        </w:rPr>
        <w:t>M</w:t>
      </w:r>
      <w:r w:rsidR="00583784" w:rsidRPr="008F42E9">
        <w:rPr>
          <w:rFonts w:asciiTheme="minorHAnsi" w:hAnsiTheme="minorHAnsi" w:cstheme="minorHAnsi"/>
          <w:color w:val="000000" w:themeColor="text1"/>
          <w:sz w:val="22"/>
          <w:szCs w:val="22"/>
        </w:rPr>
        <w:t>. For example</w:t>
      </w:r>
      <w:r w:rsidR="007B4797" w:rsidRPr="008F42E9">
        <w:rPr>
          <w:rFonts w:asciiTheme="minorHAnsi" w:hAnsiTheme="minorHAnsi" w:cstheme="minorHAnsi"/>
          <w:color w:val="000000" w:themeColor="text1"/>
          <w:sz w:val="22"/>
          <w:szCs w:val="22"/>
        </w:rPr>
        <w:t xml:space="preserve">, </w:t>
      </w:r>
      <w:r w:rsidR="00024115" w:rsidRPr="008F42E9">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109/CITSM.2017.8089258","ISBN":"9781538627372","abstract":"The problem faced by the company is how to determine potential customers and apply CRM (Customer Relationship Management) in order to perform the right marketing strategy, so it can bring benefits to the company. This research aims to perform clustering and profiling customer by using the model of Recency Frequency and Monetary (RFM) to provide customer relationship management (CRM) recommendation to middle industrial company. The method used in this study consists of four steps: data mining from transaction history data of customer sales, data mining modeling using RFM with K-Means algorithm and customer classification with desicion tree (J48), determination of customer loyalty level and recommendation of customer relationship management (CRM) on the medium-sized industry. This research produces RFM data mining model for medium industrial companies. In addition, the results of the study provide recommendations of four customer segments and characteristics of each customer to perform customer relationship strategy.","author":[{"dropping-particle":"","family":"Maryani","given":"Ina","non-dropping-particle":"","parse-names":false,"suffix":""},{"dropping-particle":"","family":"Riana","given":"Dwiza","non-dropping-particle":"","parse-names":false,"suffix":""}],"container-title":"2017 5th International Conference on Cyber and IT Service Management, CITSM 2017","id":"ITEM-1","issued":{"date-parts":[["2017"]]},"title":"Clustering and profiling of customers using RFM for customer relationship management recommendations","type":"paper-conference"},"uris":["http://www.mendeley.com/documents/?uuid=adb1a382-48e1-4d8c-8c86-a0730005aad6"]}],"mendeley":{"formattedCitation":"(Maryani and Riana, 2017)","plainTextFormattedCitation":"(Maryani and Riana, 2017)","previouslyFormattedCitation":"(Maryani and Riana, 2017)"},"properties":{"noteIndex":0},"schema":"https://github.com/citation-style-language/schema/raw/master/csl-citation.json"}</w:instrText>
      </w:r>
      <w:r w:rsidR="00024115" w:rsidRPr="008F42E9">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Maryani and Riana, 2017)</w:t>
      </w:r>
      <w:r w:rsidR="00024115" w:rsidRPr="008F42E9">
        <w:rPr>
          <w:rFonts w:asciiTheme="minorHAnsi" w:hAnsiTheme="minorHAnsi" w:cstheme="minorHAnsi"/>
          <w:color w:val="000000" w:themeColor="text1"/>
          <w:sz w:val="22"/>
          <w:szCs w:val="22"/>
        </w:rPr>
        <w:fldChar w:fldCharType="end"/>
      </w:r>
      <w:r w:rsidR="005B0D27" w:rsidRPr="008F42E9">
        <w:rPr>
          <w:rFonts w:asciiTheme="minorHAnsi" w:hAnsiTheme="minorHAnsi" w:cstheme="minorHAnsi"/>
          <w:color w:val="000000" w:themeColor="text1"/>
          <w:sz w:val="22"/>
          <w:szCs w:val="22"/>
        </w:rPr>
        <w:t xml:space="preserve"> </w:t>
      </w:r>
      <w:r w:rsidR="00B145F2" w:rsidRPr="008F42E9">
        <w:rPr>
          <w:rFonts w:asciiTheme="minorHAnsi" w:hAnsiTheme="minorHAnsi" w:cstheme="minorHAnsi"/>
          <w:color w:val="000000" w:themeColor="text1"/>
          <w:sz w:val="22"/>
          <w:szCs w:val="22"/>
        </w:rPr>
        <w:t xml:space="preserve">used </w:t>
      </w:r>
      <w:r w:rsidR="002F559D" w:rsidRPr="008F42E9">
        <w:rPr>
          <w:rFonts w:asciiTheme="minorHAnsi" w:hAnsiTheme="minorHAnsi" w:cstheme="minorHAnsi"/>
          <w:color w:val="000000" w:themeColor="text1"/>
          <w:sz w:val="22"/>
          <w:szCs w:val="22"/>
        </w:rPr>
        <w:t>RFM which group</w:t>
      </w:r>
      <w:r w:rsidR="009A2F48" w:rsidRPr="008F42E9">
        <w:rPr>
          <w:rFonts w:asciiTheme="minorHAnsi" w:hAnsiTheme="minorHAnsi" w:cstheme="minorHAnsi"/>
          <w:color w:val="000000" w:themeColor="text1"/>
          <w:sz w:val="22"/>
          <w:szCs w:val="22"/>
        </w:rPr>
        <w:t>s</w:t>
      </w:r>
      <w:r w:rsidR="002F559D" w:rsidRPr="008F42E9">
        <w:rPr>
          <w:rFonts w:asciiTheme="minorHAnsi" w:hAnsiTheme="minorHAnsi" w:cstheme="minorHAnsi"/>
          <w:color w:val="000000" w:themeColor="text1"/>
          <w:sz w:val="22"/>
          <w:szCs w:val="22"/>
        </w:rPr>
        <w:t xml:space="preserve"> customers </w:t>
      </w:r>
      <w:r w:rsidR="007D2F3A" w:rsidRPr="008F42E9">
        <w:rPr>
          <w:rFonts w:asciiTheme="minorHAnsi" w:hAnsiTheme="minorHAnsi" w:cstheme="minorHAnsi"/>
          <w:color w:val="000000" w:themeColor="text1"/>
          <w:sz w:val="22"/>
          <w:szCs w:val="22"/>
        </w:rPr>
        <w:t xml:space="preserve">into clusters </w:t>
      </w:r>
      <w:r w:rsidR="00D56158" w:rsidRPr="008F42E9">
        <w:rPr>
          <w:rFonts w:asciiTheme="minorHAnsi" w:hAnsiTheme="minorHAnsi" w:cstheme="minorHAnsi"/>
          <w:color w:val="000000" w:themeColor="text1"/>
          <w:sz w:val="22"/>
          <w:szCs w:val="22"/>
        </w:rPr>
        <w:t xml:space="preserve">based on the time of </w:t>
      </w:r>
      <w:r w:rsidR="00724D6F" w:rsidRPr="008F42E9">
        <w:rPr>
          <w:rFonts w:asciiTheme="minorHAnsi" w:hAnsiTheme="minorHAnsi" w:cstheme="minorHAnsi"/>
          <w:color w:val="000000" w:themeColor="text1"/>
          <w:sz w:val="22"/>
          <w:szCs w:val="22"/>
        </w:rPr>
        <w:t>latest visit, frequency of visits and income from specific customer</w:t>
      </w:r>
      <w:r w:rsidR="004020EA" w:rsidRPr="008F42E9">
        <w:rPr>
          <w:rFonts w:asciiTheme="minorHAnsi" w:hAnsiTheme="minorHAnsi" w:cstheme="minorHAnsi"/>
          <w:color w:val="000000" w:themeColor="text1"/>
          <w:sz w:val="22"/>
          <w:szCs w:val="22"/>
        </w:rPr>
        <w:t>s</w:t>
      </w:r>
      <w:r w:rsidR="0063501B" w:rsidRPr="008F42E9">
        <w:rPr>
          <w:rFonts w:asciiTheme="minorHAnsi" w:hAnsiTheme="minorHAnsi" w:cstheme="minorHAnsi"/>
          <w:color w:val="000000" w:themeColor="text1"/>
          <w:sz w:val="22"/>
          <w:szCs w:val="22"/>
        </w:rPr>
        <w:t xml:space="preserve"> in</w:t>
      </w:r>
      <w:r w:rsidR="0063501B" w:rsidRPr="008F42E9">
        <w:rPr>
          <w:rFonts w:asciiTheme="minorHAnsi" w:hAnsiTheme="minorHAnsi" w:cstheme="minorHAnsi"/>
          <w:sz w:val="22"/>
          <w:szCs w:val="22"/>
        </w:rPr>
        <w:t xml:space="preserve"> motorcycle and car exhaust industry companies</w:t>
      </w:r>
      <w:r w:rsidR="00724D6F" w:rsidRPr="008F42E9">
        <w:rPr>
          <w:rFonts w:asciiTheme="minorHAnsi" w:hAnsiTheme="minorHAnsi" w:cstheme="minorHAnsi"/>
          <w:color w:val="000000" w:themeColor="text1"/>
          <w:sz w:val="22"/>
          <w:szCs w:val="22"/>
        </w:rPr>
        <w:t>.</w:t>
      </w:r>
      <w:r w:rsidR="000468AF" w:rsidRPr="008F42E9">
        <w:rPr>
          <w:rFonts w:asciiTheme="minorHAnsi" w:hAnsiTheme="minorHAnsi" w:cstheme="minorHAnsi"/>
          <w:color w:val="000000" w:themeColor="text1"/>
          <w:sz w:val="22"/>
          <w:szCs w:val="22"/>
        </w:rPr>
        <w:t xml:space="preserve"> </w:t>
      </w:r>
      <w:r w:rsidR="00B46A28" w:rsidRPr="008F42E9">
        <w:rPr>
          <w:rFonts w:asciiTheme="minorHAnsi" w:hAnsiTheme="minorHAnsi" w:cstheme="minorHAnsi"/>
          <w:color w:val="000000" w:themeColor="text1"/>
          <w:sz w:val="22"/>
          <w:szCs w:val="22"/>
        </w:rPr>
        <w:t xml:space="preserve">RFM has been used in a wide range of </w:t>
      </w:r>
      <w:r w:rsidR="0081636C" w:rsidRPr="008F42E9">
        <w:rPr>
          <w:rFonts w:asciiTheme="minorHAnsi" w:hAnsiTheme="minorHAnsi" w:cstheme="minorHAnsi"/>
          <w:color w:val="000000" w:themeColor="text1"/>
          <w:sz w:val="22"/>
          <w:szCs w:val="22"/>
        </w:rPr>
        <w:t xml:space="preserve">areas for example </w:t>
      </w:r>
      <w:r w:rsidR="00AF3748" w:rsidRPr="008F42E9">
        <w:rPr>
          <w:rFonts w:asciiTheme="minorHAnsi" w:hAnsiTheme="minorHAnsi" w:cstheme="minorHAnsi"/>
          <w:color w:val="000000" w:themeColor="text1"/>
          <w:sz w:val="22"/>
          <w:szCs w:val="22"/>
        </w:rPr>
        <w:t>hotels in the</w:t>
      </w:r>
      <w:r w:rsidR="0081636C" w:rsidRPr="008F42E9">
        <w:rPr>
          <w:rFonts w:asciiTheme="minorHAnsi" w:hAnsiTheme="minorHAnsi" w:cstheme="minorHAnsi"/>
          <w:color w:val="000000" w:themeColor="text1"/>
          <w:sz w:val="22"/>
          <w:szCs w:val="22"/>
        </w:rPr>
        <w:t xml:space="preserve"> hospitality industry </w:t>
      </w:r>
      <w:r w:rsidR="00AF3748" w:rsidRPr="008F42E9">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016/j.tmp.2016.03.001","ISSN":"22119736","abstract":"This study focuses on profiling profitable hotel customers by RFM analysis, which is a data mining technique. In RFM analysis, Recency, Frequency and Monetary indicators are employed for discovering the nature of the customers. In this study, the actual CRM data belong to three five-star hotels operating in Antalya, Turkey were used. Analysis results showed that 369 profitable hotel customers were divided into eight groups: 'Loyal Customers', 'Loyal Summer Season Customers', 'Collective Buying Customers', 'Winter Season Customers', 'Lost Customers', 'High Potential Customers', 'New Customers', and 'Winter Season High Potential Customers'. Majority of the customers (36%) were positioned at 'Lost Customers' segment, who stay for shorter periods, spend less than other groups and tend to come to the hotels in the summer season. Results indicated that RFM effectively clusters the customers, which may lead hotel top managers to generate new strategies for increasing their abilities in CRM.","author":[{"dropping-particle":"","family":"Dursun","given":"Aslihan","non-dropping-particle":"","parse-names":false,"suffix":""},{"dropping-particle":"","family":"Caber","given":"Meltem","non-dropping-particle":"","parse-names":false,"suffix":""}],"container-title":"Tourism Management Perspectives","id":"ITEM-1","issued":{"date-parts":[["2016"]]},"title":"Using data mining techniques for profiling profitable hotel customers: An application of RFM analysis","type":"article-journal"},"uris":["http://www.mendeley.com/documents/?uuid=8d0eaa23-3d89-4927-afb0-f0af399075d3"]}],"mendeley":{"formattedCitation":"(Dursun and Caber, 2016)","plainTextFormattedCitation":"(Dursun and Caber, 2016)","previouslyFormattedCitation":"(Dursun and Caber, 2016)"},"properties":{"noteIndex":0},"schema":"https://github.com/citation-style-language/schema/raw/master/csl-citation.json"}</w:instrText>
      </w:r>
      <w:r w:rsidR="00AF3748" w:rsidRPr="008F42E9">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Dursun and Caber, 2016)</w:t>
      </w:r>
      <w:r w:rsidR="00AF3748" w:rsidRPr="008F42E9">
        <w:rPr>
          <w:rFonts w:asciiTheme="minorHAnsi" w:hAnsiTheme="minorHAnsi" w:cstheme="minorHAnsi"/>
          <w:color w:val="000000" w:themeColor="text1"/>
          <w:sz w:val="22"/>
          <w:szCs w:val="22"/>
        </w:rPr>
        <w:fldChar w:fldCharType="end"/>
      </w:r>
      <w:r w:rsidR="00AF3748" w:rsidRPr="008F42E9">
        <w:rPr>
          <w:rFonts w:asciiTheme="minorHAnsi" w:hAnsiTheme="minorHAnsi" w:cstheme="minorHAnsi"/>
          <w:color w:val="000000" w:themeColor="text1"/>
          <w:sz w:val="22"/>
          <w:szCs w:val="22"/>
        </w:rPr>
        <w:t xml:space="preserve"> </w:t>
      </w:r>
      <w:r w:rsidR="00EE4FD1" w:rsidRPr="008F42E9">
        <w:rPr>
          <w:rFonts w:asciiTheme="minorHAnsi" w:hAnsiTheme="minorHAnsi" w:cstheme="minorHAnsi"/>
          <w:color w:val="000000" w:themeColor="text1"/>
          <w:sz w:val="22"/>
          <w:szCs w:val="22"/>
        </w:rPr>
        <w:t xml:space="preserve">and </w:t>
      </w:r>
      <w:r w:rsidR="00A270A6" w:rsidRPr="008F42E9">
        <w:rPr>
          <w:rFonts w:asciiTheme="minorHAnsi" w:hAnsiTheme="minorHAnsi" w:cstheme="minorHAnsi"/>
          <w:color w:val="000000" w:themeColor="text1"/>
          <w:sz w:val="22"/>
          <w:szCs w:val="22"/>
        </w:rPr>
        <w:t xml:space="preserve">retail banking </w:t>
      </w:r>
      <w:r w:rsidR="00562CF3" w:rsidRPr="008F42E9">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016/j.procs.2011.01.011","ISSN":"18770509","abstract":"One of the important challenges in customer-based organizations is customer cognition, understanding difference between them, and ranking them. Customer need-based segmentation was common in past years, but recently customer value as a quantifiable parameter could be used for customer segmentation. In this regard, customer segmentation based on customer lifetime value (CLV) and estimating the value of each segment would be useful for making decision in marketing and customer relationship management (CRM) program which can be adapted with the characteristics of each segment. Customer future value as a part of customer lifetime value can be estimated based on customer segmentation. In this regard, this study provide a framework for estimating customer future value based on adapted weighted RFM analysis which is a CLV calculating model, for each segment of customer in retail banking scope. © 2010 Published by Elsevier Ltd.","author":[{"dropping-particle":"","family":"Khajvand","given":"Mahboubeh","non-dropping-particle":"","parse-names":false,"suffix":""},{"dropping-particle":"","family":"Tarokh","given":"Mohammad Jafar","non-dropping-particle":"","parse-names":false,"suffix":""}],"container-title":"Procedia Computer Science","id":"ITEM-1","issued":{"date-parts":[["2011"]]},"title":"Estimating customer future value of different customer segments based on adapted RFM model in retail banking context","type":"paper-conference"},"uris":["http://www.mendeley.com/documents/?uuid=4d1efbda-6523-45d2-8616-e0b6f37942e0"]}],"mendeley":{"formattedCitation":"(Khajvand and Tarokh, 2011)","plainTextFormattedCitation":"(Khajvand and Tarokh, 2011)","previouslyFormattedCitation":"(Khajvand and Tarokh, 2011)"},"properties":{"noteIndex":0},"schema":"https://github.com/citation-style-language/schema/raw/master/csl-citation.json"}</w:instrText>
      </w:r>
      <w:r w:rsidR="00562CF3" w:rsidRPr="008F42E9">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Khajvand and Tarokh, 2011)</w:t>
      </w:r>
      <w:r w:rsidR="00562CF3" w:rsidRPr="008F42E9">
        <w:rPr>
          <w:rFonts w:asciiTheme="minorHAnsi" w:hAnsiTheme="minorHAnsi" w:cstheme="minorHAnsi"/>
          <w:color w:val="000000" w:themeColor="text1"/>
          <w:sz w:val="22"/>
          <w:szCs w:val="22"/>
        </w:rPr>
        <w:fldChar w:fldCharType="end"/>
      </w:r>
      <w:r w:rsidR="00562CF3" w:rsidRPr="008F42E9">
        <w:rPr>
          <w:rFonts w:asciiTheme="minorHAnsi" w:hAnsiTheme="minorHAnsi" w:cstheme="minorHAnsi"/>
          <w:color w:val="000000" w:themeColor="text1"/>
          <w:sz w:val="22"/>
          <w:szCs w:val="22"/>
        </w:rPr>
        <w:t xml:space="preserve">. </w:t>
      </w:r>
      <w:r w:rsidR="00B86654" w:rsidRPr="008F42E9">
        <w:rPr>
          <w:rFonts w:asciiTheme="minorHAnsi" w:hAnsiTheme="minorHAnsi" w:cstheme="minorHAnsi"/>
          <w:color w:val="000000" w:themeColor="text1"/>
          <w:sz w:val="22"/>
          <w:szCs w:val="22"/>
        </w:rPr>
        <w:t>All of which indicates the importance of segmentation techniques</w:t>
      </w:r>
      <w:r w:rsidR="009E3C37" w:rsidRPr="008F42E9">
        <w:rPr>
          <w:rFonts w:asciiTheme="minorHAnsi" w:hAnsiTheme="minorHAnsi" w:cstheme="minorHAnsi"/>
          <w:color w:val="000000" w:themeColor="text1"/>
          <w:sz w:val="22"/>
          <w:szCs w:val="22"/>
        </w:rPr>
        <w:t xml:space="preserve"> to better understand customers for customer retention.</w:t>
      </w:r>
      <w:r w:rsidR="004D2936" w:rsidRPr="008F42E9">
        <w:rPr>
          <w:rFonts w:asciiTheme="minorHAnsi" w:hAnsiTheme="minorHAnsi" w:cstheme="minorHAnsi"/>
          <w:color w:val="000000" w:themeColor="text1"/>
          <w:sz w:val="22"/>
          <w:szCs w:val="22"/>
        </w:rPr>
        <w:t xml:space="preserve"> It is also believed </w:t>
      </w:r>
      <w:r w:rsidR="003B5239" w:rsidRPr="008F42E9">
        <w:rPr>
          <w:rFonts w:asciiTheme="minorHAnsi" w:hAnsiTheme="minorHAnsi" w:cstheme="minorHAnsi"/>
          <w:color w:val="000000" w:themeColor="text1"/>
          <w:sz w:val="22"/>
          <w:szCs w:val="22"/>
        </w:rPr>
        <w:t xml:space="preserve">that </w:t>
      </w:r>
      <w:r w:rsidR="002F27AF" w:rsidRPr="008F42E9">
        <w:rPr>
          <w:rFonts w:asciiTheme="minorHAnsi" w:hAnsiTheme="minorHAnsi" w:cstheme="minorHAnsi"/>
          <w:color w:val="000000" w:themeColor="text1"/>
          <w:sz w:val="22"/>
          <w:szCs w:val="22"/>
        </w:rPr>
        <w:t xml:space="preserve">retaining existing valuable customers is more important than finding new ones </w:t>
      </w:r>
      <w:r w:rsidR="002F27AF" w:rsidRPr="008F42E9">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016/j.jksuci.2018.09.004","ISSN":"22131248","abstract":"The efficient segmentation of customers of an enterprise is categorized into groups of similar behavior based on the RFM (Recency, Frequency and Monetary) values of the customers. The transactional data of a company over is analyzed over a specific period. Segmentation gives a good understanding of the need of the customers and helps in identifying the potential customers of the company. Dividing the customers into segments also increases the revenue of the company. It is believed that retaining the customers is more important than finding new customers. For instance, the company can deploy marketing strategies that are specific to an individual segment to retain the customers. This study initially performs an RFM analysis on the transactional data and then extends to cluster the same using traditional K-means and Fuzzy C- Means algorithms. In this paper, a novel idea for choosing the initial centroids in K- Means is proposed. The results obtained from the methodologies are compared with one another by their iterations, cluster compactness and execution time.","author":[{"dropping-particle":"","family":"Christy","given":"A. Joy","non-dropping-particle":"","parse-names":false,"suffix":""},{"dropping-particle":"","family":"Umamakeswari","given":"A.","non-dropping-particle":"","parse-names":false,"suffix":""},{"dropping-particle":"","family":"Priyatharsini","given":"L.","non-dropping-particle":"","parse-names":false,"suffix":""},{"dropping-particle":"","family":"Neyaa","given":"A.","non-dropping-particle":"","parse-names":false,"suffix":""}],"container-title":"Journal of King Saud University - Computer and Information Sciences","id":"ITEM-1","issued":{"date-parts":[["2018"]]},"title":"RFM ranking – An effective approach to customer segmentation","type":"article-journal"},"uris":["http://www.mendeley.com/documents/?uuid=e9b2267f-82e7-4243-af49-bf30c6d06f15"]}],"mendeley":{"formattedCitation":"(Christy &lt;i&gt;et al.&lt;/i&gt;, 2018)","plainTextFormattedCitation":"(Christy et al., 2018)","previouslyFormattedCitation":"(Christy &lt;i&gt;et al.&lt;/i&gt;, 2018)"},"properties":{"noteIndex":0},"schema":"https://github.com/citation-style-language/schema/raw/master/csl-citation.json"}</w:instrText>
      </w:r>
      <w:r w:rsidR="002F27AF" w:rsidRPr="008F42E9">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 xml:space="preserve">(Christy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2018)</w:t>
      </w:r>
      <w:r w:rsidR="002F27AF" w:rsidRPr="008F42E9">
        <w:rPr>
          <w:rFonts w:asciiTheme="minorHAnsi" w:hAnsiTheme="minorHAnsi" w:cstheme="minorHAnsi"/>
          <w:color w:val="000000" w:themeColor="text1"/>
          <w:sz w:val="22"/>
          <w:szCs w:val="22"/>
        </w:rPr>
        <w:fldChar w:fldCharType="end"/>
      </w:r>
      <w:r w:rsidR="002F27AF" w:rsidRPr="008F42E9">
        <w:rPr>
          <w:rFonts w:asciiTheme="minorHAnsi" w:hAnsiTheme="minorHAnsi" w:cstheme="minorHAnsi"/>
          <w:color w:val="000000" w:themeColor="text1"/>
          <w:sz w:val="22"/>
          <w:szCs w:val="22"/>
        </w:rPr>
        <w:t>.</w:t>
      </w:r>
      <w:r w:rsidR="00CB5A03" w:rsidRPr="008F42E9">
        <w:rPr>
          <w:rFonts w:asciiTheme="minorHAnsi" w:hAnsiTheme="minorHAnsi" w:cstheme="minorHAnsi"/>
          <w:color w:val="000000" w:themeColor="text1"/>
          <w:sz w:val="22"/>
          <w:szCs w:val="22"/>
        </w:rPr>
        <w:t xml:space="preserve"> </w:t>
      </w:r>
    </w:p>
    <w:p w14:paraId="3F9CAD42" w14:textId="0AE284E1" w:rsidR="00421401" w:rsidRDefault="00201FB5" w:rsidP="004C6ACD">
      <w:pPr>
        <w:pStyle w:val="NormalWeb"/>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nother</w:t>
      </w:r>
      <w:r w:rsidR="005F0FDD">
        <w:rPr>
          <w:rFonts w:asciiTheme="minorHAnsi" w:hAnsiTheme="minorHAnsi" w:cstheme="minorHAnsi"/>
          <w:color w:val="000000" w:themeColor="text1"/>
          <w:sz w:val="22"/>
          <w:szCs w:val="22"/>
        </w:rPr>
        <w:t xml:space="preserve"> </w:t>
      </w:r>
      <w:r w:rsidR="00D209C6">
        <w:rPr>
          <w:rFonts w:asciiTheme="minorHAnsi" w:hAnsiTheme="minorHAnsi" w:cstheme="minorHAnsi"/>
          <w:color w:val="000000" w:themeColor="text1"/>
          <w:sz w:val="22"/>
          <w:szCs w:val="22"/>
        </w:rPr>
        <w:t xml:space="preserve">commonly used clustering method </w:t>
      </w:r>
      <w:r w:rsidR="00AB43FF">
        <w:rPr>
          <w:rFonts w:asciiTheme="minorHAnsi" w:hAnsiTheme="minorHAnsi" w:cstheme="minorHAnsi"/>
          <w:color w:val="000000" w:themeColor="text1"/>
          <w:sz w:val="22"/>
          <w:szCs w:val="22"/>
        </w:rPr>
        <w:t xml:space="preserve">for customer segmentation </w:t>
      </w:r>
      <w:r w:rsidR="00D209C6">
        <w:rPr>
          <w:rFonts w:asciiTheme="minorHAnsi" w:hAnsiTheme="minorHAnsi" w:cstheme="minorHAnsi"/>
          <w:color w:val="000000" w:themeColor="text1"/>
          <w:sz w:val="22"/>
          <w:szCs w:val="22"/>
        </w:rPr>
        <w:t>is k-means clustering</w:t>
      </w:r>
      <w:r w:rsidR="00E0327F">
        <w:rPr>
          <w:rFonts w:asciiTheme="minorHAnsi" w:hAnsiTheme="minorHAnsi" w:cstheme="minorHAnsi"/>
          <w:color w:val="000000" w:themeColor="text1"/>
          <w:sz w:val="22"/>
          <w:szCs w:val="22"/>
        </w:rPr>
        <w:t xml:space="preserve"> </w:t>
      </w:r>
      <w:r w:rsidR="00E0327F">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109/CTEMS.2018.8769171","ISBN":"9781538677094","abstract":"The zeitgeist of modern era is innovation, where everyone is embroiled into competition to be better than others. Today's business run on the basis of such innovation having ability to enthral the customers with the products, but with such a large raft of products leave the customers confounded, what to buy and what to not and also the companies are nonplussed about what section of customers to target to sell their products. This is where machine learning comes into play, various algorithms are applied for unravelling the hidden patterns in the data for better decision making for the future. This elude concept of which segment to target is made unequivocal by applying segmentation. The process of segmenting the customers with similar behaviours into the same segment and with different patterns into different segments is called customer segmentation. In this paper, 3 different clustering algorithms (k-Means, Agglomerative, and Meanshift) are been implemented to segment the customers and finally compare the results of clusters obtained from the algorithms. A python program has been developed and the program is been trained by applying standard scaler onto a dataset having two features of 200 training sample taken from local retail shop. Both the features are the mean of the amount of shopping by customers and average of the customer's visit into the shop annually. By applying clustering, 5 segments of cluster have been formed labelled as Careless, Careful, Standard,Target and Sensible customers. However, two new clusters emerged on applying mean shift clustering labelled as High buyers and frequent visitors and High buyers and occasional visitors.","author":[{"dropping-particle":"","family":"Kansal","given":"Tushar","non-dropping-particle":"","parse-names":false,"suffix":""},{"dropping-particle":"","family":"Bahuguna","given":"Suraj","non-dropping-particle":"","parse-names":false,"suffix":""},{"dropping-particle":"","family":"Singh","given":"Vishal","non-dropping-particle":"","parse-names":false,"suffix":""},{"dropping-particle":"","family":"Choudhury","given":"Tanupriya","non-dropping-particle":"","parse-names":false,"suffix":""}],"container-title":"Proceedings of the International Conference on Computational Techniques, Electronics and Mechanical Systems, CTEMS 2018","id":"ITEM-1","issued":{"date-parts":[["2018"]]},"title":"Customer Segmentation using K-means Clustering","type":"paper-conference"},"uris":["http://www.mendeley.com/documents/?uuid=53197077-4fa8-43b0-8567-7e74ce042c25"]}],"mendeley":{"formattedCitation":"(Kansal &lt;i&gt;et al.&lt;/i&gt;, 2018)","plainTextFormattedCitation":"(Kansal et al., 2018)","previouslyFormattedCitation":"(Kansal &lt;i&gt;et al.&lt;/i&gt;, 2018)"},"properties":{"noteIndex":0},"schema":"https://github.com/citation-style-language/schema/raw/master/csl-citation.json"}</w:instrText>
      </w:r>
      <w:r w:rsidR="00E0327F">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 xml:space="preserve">(Kansal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2018)</w:t>
      </w:r>
      <w:r w:rsidR="00E0327F">
        <w:rPr>
          <w:rFonts w:asciiTheme="minorHAnsi" w:hAnsiTheme="minorHAnsi" w:cstheme="minorHAnsi"/>
          <w:color w:val="000000" w:themeColor="text1"/>
          <w:sz w:val="22"/>
          <w:szCs w:val="22"/>
        </w:rPr>
        <w:fldChar w:fldCharType="end"/>
      </w:r>
      <w:r w:rsidR="008B7DD7">
        <w:rPr>
          <w:rFonts w:asciiTheme="minorHAnsi" w:hAnsiTheme="minorHAnsi" w:cstheme="minorHAnsi"/>
          <w:color w:val="000000" w:themeColor="text1"/>
          <w:sz w:val="22"/>
          <w:szCs w:val="22"/>
        </w:rPr>
        <w:t>.</w:t>
      </w:r>
      <w:r w:rsidR="00C7523B">
        <w:rPr>
          <w:rFonts w:asciiTheme="minorHAnsi" w:hAnsiTheme="minorHAnsi" w:cstheme="minorHAnsi"/>
          <w:color w:val="000000" w:themeColor="text1"/>
          <w:sz w:val="22"/>
          <w:szCs w:val="22"/>
        </w:rPr>
        <w:t xml:space="preserve"> This </w:t>
      </w:r>
      <w:r w:rsidR="00F93C3B">
        <w:rPr>
          <w:rFonts w:asciiTheme="minorHAnsi" w:hAnsiTheme="minorHAnsi" w:cstheme="minorHAnsi"/>
          <w:color w:val="000000" w:themeColor="text1"/>
          <w:sz w:val="22"/>
          <w:szCs w:val="22"/>
        </w:rPr>
        <w:t xml:space="preserve">is a type of </w:t>
      </w:r>
      <w:r w:rsidR="00B41D30">
        <w:rPr>
          <w:rFonts w:asciiTheme="minorHAnsi" w:hAnsiTheme="minorHAnsi" w:cstheme="minorHAnsi"/>
          <w:color w:val="000000" w:themeColor="text1"/>
          <w:sz w:val="22"/>
          <w:szCs w:val="22"/>
        </w:rPr>
        <w:t xml:space="preserve">unsupervised learning </w:t>
      </w:r>
      <w:r w:rsidR="000F579B">
        <w:rPr>
          <w:rFonts w:asciiTheme="minorHAnsi" w:hAnsiTheme="minorHAnsi" w:cstheme="minorHAnsi"/>
          <w:color w:val="000000" w:themeColor="text1"/>
          <w:sz w:val="22"/>
          <w:szCs w:val="22"/>
        </w:rPr>
        <w:t>where you tell the algorithm how many clusters you want which is the ‘k’ in ‘k-means’.</w:t>
      </w:r>
      <w:r w:rsidR="00914CA1">
        <w:rPr>
          <w:rFonts w:asciiTheme="minorHAnsi" w:hAnsiTheme="minorHAnsi" w:cstheme="minorHAnsi"/>
          <w:color w:val="000000" w:themeColor="text1"/>
          <w:sz w:val="22"/>
          <w:szCs w:val="22"/>
        </w:rPr>
        <w:t xml:space="preserve"> </w:t>
      </w:r>
      <w:r w:rsidR="00C80CA8">
        <w:rPr>
          <w:rFonts w:asciiTheme="minorHAnsi" w:hAnsiTheme="minorHAnsi" w:cstheme="minorHAnsi"/>
          <w:color w:val="000000" w:themeColor="text1"/>
          <w:sz w:val="22"/>
          <w:szCs w:val="22"/>
        </w:rPr>
        <w:t>Firstly, c</w:t>
      </w:r>
      <w:r w:rsidR="00A01C75">
        <w:rPr>
          <w:rFonts w:asciiTheme="minorHAnsi" w:hAnsiTheme="minorHAnsi" w:cstheme="minorHAnsi"/>
          <w:color w:val="000000" w:themeColor="text1"/>
          <w:sz w:val="22"/>
          <w:szCs w:val="22"/>
        </w:rPr>
        <w:t>entroids are placed in random locations in a dimensional space</w:t>
      </w:r>
      <w:r w:rsidR="00C233AB">
        <w:rPr>
          <w:rFonts w:asciiTheme="minorHAnsi" w:hAnsiTheme="minorHAnsi" w:cstheme="minorHAnsi"/>
          <w:color w:val="000000" w:themeColor="text1"/>
          <w:sz w:val="22"/>
          <w:szCs w:val="22"/>
        </w:rPr>
        <w:t xml:space="preserve">. </w:t>
      </w:r>
      <w:r w:rsidR="00BB7431">
        <w:rPr>
          <w:rFonts w:asciiTheme="minorHAnsi" w:hAnsiTheme="minorHAnsi" w:cstheme="minorHAnsi"/>
          <w:color w:val="000000" w:themeColor="text1"/>
          <w:sz w:val="22"/>
          <w:szCs w:val="22"/>
        </w:rPr>
        <w:t xml:space="preserve">The algorithm </w:t>
      </w:r>
      <w:r w:rsidR="00C80CA8">
        <w:rPr>
          <w:rFonts w:asciiTheme="minorHAnsi" w:hAnsiTheme="minorHAnsi" w:cstheme="minorHAnsi"/>
          <w:color w:val="000000" w:themeColor="text1"/>
          <w:sz w:val="22"/>
          <w:szCs w:val="22"/>
        </w:rPr>
        <w:t xml:space="preserve">then </w:t>
      </w:r>
      <w:r w:rsidR="00AA5A34">
        <w:rPr>
          <w:rFonts w:asciiTheme="minorHAnsi" w:hAnsiTheme="minorHAnsi" w:cstheme="minorHAnsi"/>
          <w:color w:val="000000" w:themeColor="text1"/>
          <w:sz w:val="22"/>
          <w:szCs w:val="22"/>
        </w:rPr>
        <w:t>finds the nearest centroid for every data point</w:t>
      </w:r>
      <w:r w:rsidR="00255B85">
        <w:rPr>
          <w:rFonts w:asciiTheme="minorHAnsi" w:hAnsiTheme="minorHAnsi" w:cstheme="minorHAnsi"/>
          <w:color w:val="000000" w:themeColor="text1"/>
          <w:sz w:val="22"/>
          <w:szCs w:val="22"/>
        </w:rPr>
        <w:t xml:space="preserve"> and assigns </w:t>
      </w:r>
      <w:r w:rsidR="00255B85">
        <w:rPr>
          <w:rFonts w:asciiTheme="minorHAnsi" w:hAnsiTheme="minorHAnsi" w:cstheme="minorHAnsi"/>
          <w:color w:val="000000" w:themeColor="text1"/>
          <w:sz w:val="22"/>
          <w:szCs w:val="22"/>
        </w:rPr>
        <w:lastRenderedPageBreak/>
        <w:t>this point to the respective cluster.</w:t>
      </w:r>
      <w:r w:rsidR="00FC4FB3">
        <w:rPr>
          <w:rFonts w:asciiTheme="minorHAnsi" w:hAnsiTheme="minorHAnsi" w:cstheme="minorHAnsi"/>
          <w:color w:val="000000" w:themeColor="text1"/>
          <w:sz w:val="22"/>
          <w:szCs w:val="22"/>
        </w:rPr>
        <w:t xml:space="preserve"> The position of each centroid is recomputed </w:t>
      </w:r>
      <w:r w:rsidR="00EF76AE">
        <w:rPr>
          <w:rFonts w:asciiTheme="minorHAnsi" w:hAnsiTheme="minorHAnsi" w:cstheme="minorHAnsi"/>
          <w:color w:val="000000" w:themeColor="text1"/>
          <w:sz w:val="22"/>
          <w:szCs w:val="22"/>
        </w:rPr>
        <w:t xml:space="preserve">using the average of the data points </w:t>
      </w:r>
      <w:r w:rsidR="00A1177A">
        <w:rPr>
          <w:rFonts w:asciiTheme="minorHAnsi" w:hAnsiTheme="minorHAnsi" w:cstheme="minorHAnsi"/>
          <w:color w:val="000000" w:themeColor="text1"/>
          <w:sz w:val="22"/>
          <w:szCs w:val="22"/>
        </w:rPr>
        <w:t xml:space="preserve">assigned to that </w:t>
      </w:r>
      <w:r w:rsidR="00DC02AD">
        <w:rPr>
          <w:rFonts w:asciiTheme="minorHAnsi" w:hAnsiTheme="minorHAnsi" w:cstheme="minorHAnsi"/>
          <w:color w:val="000000" w:themeColor="text1"/>
          <w:sz w:val="22"/>
          <w:szCs w:val="22"/>
        </w:rPr>
        <w:t>cluster</w:t>
      </w:r>
      <w:r w:rsidR="00A1177A">
        <w:rPr>
          <w:rFonts w:asciiTheme="minorHAnsi" w:hAnsiTheme="minorHAnsi" w:cstheme="minorHAnsi"/>
          <w:color w:val="000000" w:themeColor="text1"/>
          <w:sz w:val="22"/>
          <w:szCs w:val="22"/>
        </w:rPr>
        <w:t>.</w:t>
      </w:r>
      <w:r w:rsidR="00DC02AD">
        <w:rPr>
          <w:rFonts w:asciiTheme="minorHAnsi" w:hAnsiTheme="minorHAnsi" w:cstheme="minorHAnsi"/>
          <w:color w:val="000000" w:themeColor="text1"/>
          <w:sz w:val="22"/>
          <w:szCs w:val="22"/>
        </w:rPr>
        <w:t xml:space="preserve"> </w:t>
      </w:r>
      <w:r w:rsidR="001E76BF">
        <w:rPr>
          <w:rFonts w:asciiTheme="minorHAnsi" w:hAnsiTheme="minorHAnsi" w:cstheme="minorHAnsi"/>
          <w:color w:val="000000" w:themeColor="text1"/>
          <w:sz w:val="22"/>
          <w:szCs w:val="22"/>
        </w:rPr>
        <w:t xml:space="preserve">The process </w:t>
      </w:r>
      <w:r w:rsidR="002A27D0">
        <w:rPr>
          <w:rFonts w:asciiTheme="minorHAnsi" w:hAnsiTheme="minorHAnsi" w:cstheme="minorHAnsi"/>
          <w:color w:val="000000" w:themeColor="text1"/>
          <w:sz w:val="22"/>
          <w:szCs w:val="22"/>
        </w:rPr>
        <w:t xml:space="preserve">is iterated </w:t>
      </w:r>
      <w:r w:rsidR="001E76BF">
        <w:rPr>
          <w:rFonts w:asciiTheme="minorHAnsi" w:hAnsiTheme="minorHAnsi" w:cstheme="minorHAnsi"/>
          <w:color w:val="000000" w:themeColor="text1"/>
          <w:sz w:val="22"/>
          <w:szCs w:val="22"/>
        </w:rPr>
        <w:t xml:space="preserve">until no data points change </w:t>
      </w:r>
      <w:r w:rsidR="00490907">
        <w:rPr>
          <w:rFonts w:asciiTheme="minorHAnsi" w:hAnsiTheme="minorHAnsi" w:cstheme="minorHAnsi"/>
          <w:color w:val="000000" w:themeColor="text1"/>
          <w:sz w:val="22"/>
          <w:szCs w:val="22"/>
        </w:rPr>
        <w:t>their previously allocated cluster</w:t>
      </w:r>
      <w:r w:rsidR="00052971">
        <w:rPr>
          <w:rFonts w:asciiTheme="minorHAnsi" w:hAnsiTheme="minorHAnsi" w:cstheme="minorHAnsi"/>
          <w:color w:val="000000" w:themeColor="text1"/>
          <w:sz w:val="22"/>
          <w:szCs w:val="22"/>
        </w:rPr>
        <w:t xml:space="preserve"> i.e. the algorithm </w:t>
      </w:r>
      <w:r w:rsidR="008B7FDD">
        <w:rPr>
          <w:rFonts w:asciiTheme="minorHAnsi" w:hAnsiTheme="minorHAnsi" w:cstheme="minorHAnsi"/>
          <w:color w:val="000000" w:themeColor="text1"/>
          <w:sz w:val="22"/>
          <w:szCs w:val="22"/>
        </w:rPr>
        <w:t>has converged</w:t>
      </w:r>
      <w:r w:rsidR="004D6FA3">
        <w:rPr>
          <w:rFonts w:asciiTheme="minorHAnsi" w:hAnsiTheme="minorHAnsi" w:cstheme="minorHAnsi"/>
          <w:color w:val="000000" w:themeColor="text1"/>
          <w:sz w:val="22"/>
          <w:szCs w:val="22"/>
        </w:rPr>
        <w:t xml:space="preserve"> </w:t>
      </w:r>
      <w:r w:rsidR="004D6FA3">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109/CTEMS.2018.8769171","ISBN":"9781538677094","abstract":"The zeitgeist of modern era is innovation, where everyone is embroiled into competition to be better than others. Today's business run on the basis of such innovation having ability to enthral the customers with the products, but with such a large raft of products leave the customers confounded, what to buy and what to not and also the companies are nonplussed about what section of customers to target to sell their products. This is where machine learning comes into play, various algorithms are applied for unravelling the hidden patterns in the data for better decision making for the future. This elude concept of which segment to target is made unequivocal by applying segmentation. The process of segmenting the customers with similar behaviours into the same segment and with different patterns into different segments is called customer segmentation. In this paper, 3 different clustering algorithms (k-Means, Agglomerative, and Meanshift) are been implemented to segment the customers and finally compare the results of clusters obtained from the algorithms. A python program has been developed and the program is been trained by applying standard scaler onto a dataset having two features of 200 training sample taken from local retail shop. Both the features are the mean of the amount of shopping by customers and average of the customer's visit into the shop annually. By applying clustering, 5 segments of cluster have been formed labelled as Careless, Careful, Standard,Target and Sensible customers. However, two new clusters emerged on applying mean shift clustering labelled as High buyers and frequent visitors and High buyers and occasional visitors.","author":[{"dropping-particle":"","family":"Kansal","given":"Tushar","non-dropping-particle":"","parse-names":false,"suffix":""},{"dropping-particle":"","family":"Bahuguna","given":"Suraj","non-dropping-particle":"","parse-names":false,"suffix":""},{"dropping-particle":"","family":"Singh","given":"Vishal","non-dropping-particle":"","parse-names":false,"suffix":""},{"dropping-particle":"","family":"Choudhury","given":"Tanupriya","non-dropping-particle":"","parse-names":false,"suffix":""}],"container-title":"Proceedings of the International Conference on Computational Techniques, Electronics and Mechanical Systems, CTEMS 2018","id":"ITEM-1","issued":{"date-parts":[["2018"]]},"title":"Customer Segmentation using K-means Clustering","type":"paper-conference"},"uris":["http://www.mendeley.com/documents/?uuid=53197077-4fa8-43b0-8567-7e74ce042c25"]}],"mendeley":{"formattedCitation":"(Kansal &lt;i&gt;et al.&lt;/i&gt;, 2018)","plainTextFormattedCitation":"(Kansal et al., 2018)","previouslyFormattedCitation":"(Kansal &lt;i&gt;et al.&lt;/i&gt;, 2018)"},"properties":{"noteIndex":0},"schema":"https://github.com/citation-style-language/schema/raw/master/csl-citation.json"}</w:instrText>
      </w:r>
      <w:r w:rsidR="004D6FA3">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 xml:space="preserve">(Kansal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2018)</w:t>
      </w:r>
      <w:r w:rsidR="004D6FA3">
        <w:rPr>
          <w:rFonts w:asciiTheme="minorHAnsi" w:hAnsiTheme="minorHAnsi" w:cstheme="minorHAnsi"/>
          <w:color w:val="000000" w:themeColor="text1"/>
          <w:sz w:val="22"/>
          <w:szCs w:val="22"/>
        </w:rPr>
        <w:fldChar w:fldCharType="end"/>
      </w:r>
      <w:r w:rsidR="00D2703A">
        <w:rPr>
          <w:rFonts w:asciiTheme="minorHAnsi" w:hAnsiTheme="minorHAnsi" w:cstheme="minorHAnsi"/>
          <w:color w:val="000000" w:themeColor="text1"/>
          <w:sz w:val="22"/>
          <w:szCs w:val="22"/>
        </w:rPr>
        <w:t>,</w:t>
      </w:r>
      <w:r w:rsidR="00E3016C">
        <w:rPr>
          <w:rFonts w:asciiTheme="minorHAnsi" w:hAnsiTheme="minorHAnsi" w:cstheme="minorHAnsi"/>
          <w:color w:val="000000" w:themeColor="text1"/>
          <w:sz w:val="22"/>
          <w:szCs w:val="22"/>
        </w:rPr>
        <w:t xml:space="preserve"> </w:t>
      </w:r>
      <w:r w:rsidR="00E3016C">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109/ICCSE.2012.6295158","ISBN":"9781467302425","abstract":"Development of data mining application is very important for the telecommunication enterprise, which is a typical data-intensive industry. Customer segmentation can help analyze customer composition accurately and promote the quality of service and marketing. Using K-means clustering and the commercial automatic data mining tool KXEN, the paper proposes a resolution of customer segmentation for Changzhou telecom in Jiangsu province. Results show that the resolution is effective and successful. © 2012 IEEE.","author":[{"dropping-particle":"","family":"Luo","given":"Ye","non-dropping-particle":"","parse-names":false,"suffix":""},{"dropping-particle":"","family":"Cai","given":"Qiu Ru","non-dropping-particle":"","parse-names":false,"suffix":""},{"dropping-particle":"","family":"Xi","given":"Hai Xu","non-dropping-particle":"","parse-names":false,"suffix":""},{"dropping-particle":"","family":"Liu","given":"Yi Jun","non-dropping-particle":"","parse-names":false,"suffix":""},{"dropping-particle":"","family":"Yu","given":"Zhi Min","non-dropping-particle":"","parse-names":false,"suffix":""}],"container-title":"ICCSE 2012 - Proceedings of 2012 7th International Conference on Computer Science and Education","id":"ITEM-1","issued":{"date-parts":[["2012"]]},"title":"Telecom customer segmentation with K-means clustering","type":"paper-conference"},"uris":["http://www.mendeley.com/documents/?uuid=78741ffe-440c-46db-bc43-ece7f66de2da"]}],"mendeley":{"formattedCitation":"(Luo &lt;i&gt;et al.&lt;/i&gt;, 2012)","plainTextFormattedCitation":"(Luo et al., 2012)","previouslyFormattedCitation":"(Luo &lt;i&gt;et al.&lt;/i&gt;, 2012)"},"properties":{"noteIndex":0},"schema":"https://github.com/citation-style-language/schema/raw/master/csl-citation.json"}</w:instrText>
      </w:r>
      <w:r w:rsidR="00E3016C">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 xml:space="preserve">(Luo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2012)</w:t>
      </w:r>
      <w:r w:rsidR="00E3016C">
        <w:rPr>
          <w:rFonts w:asciiTheme="minorHAnsi" w:hAnsiTheme="minorHAnsi" w:cstheme="minorHAnsi"/>
          <w:color w:val="000000" w:themeColor="text1"/>
          <w:sz w:val="22"/>
          <w:szCs w:val="22"/>
        </w:rPr>
        <w:fldChar w:fldCharType="end"/>
      </w:r>
      <w:r w:rsidR="00E3016C">
        <w:rPr>
          <w:rFonts w:asciiTheme="minorHAnsi" w:hAnsiTheme="minorHAnsi" w:cstheme="minorHAnsi"/>
          <w:color w:val="000000" w:themeColor="text1"/>
          <w:sz w:val="22"/>
          <w:szCs w:val="22"/>
        </w:rPr>
        <w:t>.</w:t>
      </w:r>
      <w:r w:rsidR="005C4135">
        <w:rPr>
          <w:rFonts w:asciiTheme="minorHAnsi" w:hAnsiTheme="minorHAnsi" w:cstheme="minorHAnsi"/>
          <w:color w:val="000000" w:themeColor="text1"/>
          <w:sz w:val="22"/>
          <w:szCs w:val="22"/>
        </w:rPr>
        <w:t xml:space="preserve"> This method of clustering is found to be</w:t>
      </w:r>
      <w:r w:rsidR="0043607F">
        <w:rPr>
          <w:rFonts w:asciiTheme="minorHAnsi" w:hAnsiTheme="minorHAnsi" w:cstheme="minorHAnsi"/>
          <w:color w:val="000000" w:themeColor="text1"/>
          <w:sz w:val="22"/>
          <w:szCs w:val="22"/>
        </w:rPr>
        <w:t xml:space="preserve"> simple to use </w:t>
      </w:r>
      <w:r w:rsidR="003626BD">
        <w:rPr>
          <w:rFonts w:asciiTheme="minorHAnsi" w:hAnsiTheme="minorHAnsi" w:cstheme="minorHAnsi"/>
          <w:color w:val="000000" w:themeColor="text1"/>
          <w:sz w:val="22"/>
          <w:szCs w:val="22"/>
        </w:rPr>
        <w:t>and</w:t>
      </w:r>
      <w:r w:rsidR="005C4135">
        <w:rPr>
          <w:rFonts w:asciiTheme="minorHAnsi" w:hAnsiTheme="minorHAnsi" w:cstheme="minorHAnsi"/>
          <w:color w:val="000000" w:themeColor="text1"/>
          <w:sz w:val="22"/>
          <w:szCs w:val="22"/>
        </w:rPr>
        <w:t xml:space="preserve"> more effective on large datasets</w:t>
      </w:r>
      <w:r w:rsidR="003626BD">
        <w:rPr>
          <w:rFonts w:asciiTheme="minorHAnsi" w:hAnsiTheme="minorHAnsi" w:cstheme="minorHAnsi"/>
          <w:color w:val="000000" w:themeColor="text1"/>
          <w:sz w:val="22"/>
          <w:szCs w:val="22"/>
        </w:rPr>
        <w:t>. However</w:t>
      </w:r>
      <w:r w:rsidR="002E298C">
        <w:rPr>
          <w:rFonts w:asciiTheme="minorHAnsi" w:hAnsiTheme="minorHAnsi" w:cstheme="minorHAnsi"/>
          <w:color w:val="000000" w:themeColor="text1"/>
          <w:sz w:val="22"/>
          <w:szCs w:val="22"/>
        </w:rPr>
        <w:t>,</w:t>
      </w:r>
      <w:r w:rsidR="003626BD">
        <w:rPr>
          <w:rFonts w:asciiTheme="minorHAnsi" w:hAnsiTheme="minorHAnsi" w:cstheme="minorHAnsi"/>
          <w:color w:val="000000" w:themeColor="text1"/>
          <w:sz w:val="22"/>
          <w:szCs w:val="22"/>
        </w:rPr>
        <w:t xml:space="preserve"> there are drawbacks such as high unpredictability of ‘k’ and </w:t>
      </w:r>
      <w:r w:rsidR="00894A57">
        <w:rPr>
          <w:rFonts w:asciiTheme="minorHAnsi" w:hAnsiTheme="minorHAnsi" w:cstheme="minorHAnsi"/>
          <w:color w:val="000000" w:themeColor="text1"/>
          <w:sz w:val="22"/>
          <w:szCs w:val="22"/>
        </w:rPr>
        <w:t>inability to process</w:t>
      </w:r>
      <w:r w:rsidR="00AC38B1">
        <w:rPr>
          <w:rFonts w:asciiTheme="minorHAnsi" w:hAnsiTheme="minorHAnsi" w:cstheme="minorHAnsi"/>
          <w:color w:val="000000" w:themeColor="text1"/>
          <w:sz w:val="22"/>
          <w:szCs w:val="22"/>
        </w:rPr>
        <w:t xml:space="preserve"> noise in data </w:t>
      </w:r>
      <w:r w:rsidR="00E9091E">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109/CTEMS.2018.8769171","ISBN":"9781538677094","abstract":"The zeitgeist of modern era is innovation, where everyone is embroiled into competition to be better than others. Today's business run on the basis of such innovation having ability to enthral the customers with the products, but with such a large raft of products leave the customers confounded, what to buy and what to not and also the companies are nonplussed about what section of customers to target to sell their products. This is where machine learning comes into play, various algorithms are applied for unravelling the hidden patterns in the data for better decision making for the future. This elude concept of which segment to target is made unequivocal by applying segmentation. The process of segmenting the customers with similar behaviours into the same segment and with different patterns into different segments is called customer segmentation. In this paper, 3 different clustering algorithms (k-Means, Agglomerative, and Meanshift) are been implemented to segment the customers and finally compare the results of clusters obtained from the algorithms. A python program has been developed and the program is been trained by applying standard scaler onto a dataset having two features of 200 training sample taken from local retail shop. Both the features are the mean of the amount of shopping by customers and average of the customer's visit into the shop annually. By applying clustering, 5 segments of cluster have been formed labelled as Careless, Careful, Standard,Target and Sensible customers. However, two new clusters emerged on applying mean shift clustering labelled as High buyers and frequent visitors and High buyers and occasional visitors.","author":[{"dropping-particle":"","family":"Kansal","given":"Tushar","non-dropping-particle":"","parse-names":false,"suffix":""},{"dropping-particle":"","family":"Bahuguna","given":"Suraj","non-dropping-particle":"","parse-names":false,"suffix":""},{"dropping-particle":"","family":"Singh","given":"Vishal","non-dropping-particle":"","parse-names":false,"suffix":""},{"dropping-particle":"","family":"Choudhury","given":"Tanupriya","non-dropping-particle":"","parse-names":false,"suffix":""}],"container-title":"Proceedings of the International Conference on Computational Techniques, Electronics and Mechanical Systems, CTEMS 2018","id":"ITEM-1","issued":{"date-parts":[["2018"]]},"title":"Customer Segmentation using K-means Clustering","type":"paper-conference"},"uris":["http://www.mendeley.com/documents/?uuid=53197077-4fa8-43b0-8567-7e74ce042c25"]},{"id":"ITEM-2","itemData":{"DOI":"10.1109/ICCSE.2012.6295158","ISBN":"9781467302425","abstract":"Development of data mining application is very important for the telecommunication enterprise, which is a typical data-intensive industry. Customer segmentation can help analyze customer composition accurately and promote the quality of service and marketing. Using K-means clustering and the commercial automatic data mining tool KXEN, the paper proposes a resolution of customer segmentation for Changzhou telecom in Jiangsu province. Results show that the resolution is effective and successful. © 2012 IEEE.","author":[{"dropping-particle":"","family":"Luo","given":"Ye","non-dropping-particle":"","parse-names":false,"suffix":""},{"dropping-particle":"","family":"Cai","given":"Qiu Ru","non-dropping-particle":"","parse-names":false,"suffix":""},{"dropping-particle":"","family":"Xi","given":"Hai Xu","non-dropping-particle":"","parse-names":false,"suffix":""},{"dropping-particle":"","family":"Liu","given":"Yi Jun","non-dropping-particle":"","parse-names":false,"suffix":""},{"dropping-particle":"","family":"Yu","given":"Zhi Min","non-dropping-particle":"","parse-names":false,"suffix":""}],"container-title":"ICCSE 2012 - Proceedings of 2012 7th International Conference on Computer Science and Education","id":"ITEM-2","issued":{"date-parts":[["2012"]]},"title":"Telecom customer segmentation with K-means clustering","type":"paper-conference"},"uris":["http://www.mendeley.com/documents/?uuid=78741ffe-440c-46db-bc43-ece7f66de2da"]}],"mendeley":{"formattedCitation":"(Luo &lt;i&gt;et al.&lt;/i&gt;, 2012; Kansal &lt;i&gt;et al.&lt;/i&gt;, 2018)","plainTextFormattedCitation":"(Luo et al., 2012; Kansal et al., 2018)","previouslyFormattedCitation":"(Luo &lt;i&gt;et al.&lt;/i&gt;, 2012; Kansal &lt;i&gt;et al.&lt;/i&gt;, 2018)"},"properties":{"noteIndex":0},"schema":"https://github.com/citation-style-language/schema/raw/master/csl-citation.json"}</w:instrText>
      </w:r>
      <w:r w:rsidR="00E9091E">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 xml:space="preserve">(Luo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xml:space="preserve">, 2012; Kansal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2018)</w:t>
      </w:r>
      <w:r w:rsidR="00E9091E">
        <w:rPr>
          <w:rFonts w:asciiTheme="minorHAnsi" w:hAnsiTheme="minorHAnsi" w:cstheme="minorHAnsi"/>
          <w:color w:val="000000" w:themeColor="text1"/>
          <w:sz w:val="22"/>
          <w:szCs w:val="22"/>
        </w:rPr>
        <w:fldChar w:fldCharType="end"/>
      </w:r>
      <w:r w:rsidR="00D2703A">
        <w:rPr>
          <w:rFonts w:asciiTheme="minorHAnsi" w:hAnsiTheme="minorHAnsi" w:cstheme="minorHAnsi"/>
          <w:color w:val="000000" w:themeColor="text1"/>
          <w:sz w:val="22"/>
          <w:szCs w:val="22"/>
        </w:rPr>
        <w:t xml:space="preserve">, </w:t>
      </w:r>
      <w:r w:rsidR="00D2703A">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007/s10115-007-0114-2","ISSN":"02191377","abstract":"This paper presents the top 10 data mining algorithms identified by the IEEE International Conference on Data Mining (ICDM) in December 2006: C4.5, k-Means, SVM, Apriori, EM, PageRank, AdaBoost, k NN, Naive Bayes, and CART. These top 10 algorithms are among the most influential data mining algorithms in the research community. With each algorithm, we provide a description of the algorithm, discuss the impact of the algorithm, and review current and further research on the algorithm. These 10 algorithms cover classification, clustering, statistical learning, association analysis, and link mining, which are all among the most important topics in data mining research and development. © Springer-Verlag London Limited 2007.","author":[{"dropping-particle":"","family":"Wu","given":"Xindong","non-dropping-particle":"","parse-names":false,"suffix":""},{"dropping-particle":"","family":"Kumar","given":"Vipin","non-dropping-particle":"","parse-names":false,"suffix":""},{"dropping-particle":"","family":"Ross","given":"Quinlan J.","non-dropping-particle":"","parse-names":false,"suffix":""},{"dropping-particle":"","family":"Ghosh","given":"Joydeep","non-dropping-particle":"","parse-names":false,"suffix":""},{"dropping-particle":"","family":"Yang","given":"Qiang","non-dropping-particle":"","parse-names":false,"suffix":""},{"dropping-particle":"","family":"Motoda","given":"Hiroshi","non-dropping-particle":"","parse-names":false,"suffix":""},{"dropping-particle":"","family":"McLachlan","given":"Geoffrey J.","non-dropping-particle":"","parse-names":false,"suffix":""},{"dropping-particle":"","family":"Ng","given":"Angus","non-dropping-particle":"","parse-names":false,"suffix":""},{"dropping-particle":"","family":"Liu","given":"Bing","non-dropping-particle":"","parse-names":false,"suffix":""},{"dropping-particle":"","family":"Yu","given":"Philip S.","non-dropping-particle":"","parse-names":false,"suffix":""},{"dropping-particle":"","family":"Zhou","given":"Zhi Hua","non-dropping-particle":"","parse-names":false,"suffix":""},{"dropping-particle":"","family":"Steinbach","given":"Michael","non-dropping-particle":"","parse-names":false,"suffix":""},{"dropping-particle":"","family":"Hand","given":"David J.","non-dropping-particle":"","parse-names":false,"suffix":""},{"dropping-particle":"","family":"Steinberg","given":"Dan","non-dropping-particle":"","parse-names":false,"suffix":""}],"container-title":"Knowledge and Information Systems","id":"ITEM-1","issued":{"date-parts":[["2008"]]},"title":"Top 10 algorithms in data mining","type":"article-journal"},"uris":["http://www.mendeley.com/documents/?uuid=baa6f04b-4e05-4899-999a-0bbf1e8a1e1f"]}],"mendeley":{"formattedCitation":"(Wu &lt;i&gt;et al.&lt;/i&gt;, 2008)","plainTextFormattedCitation":"(Wu et al., 2008)","previouslyFormattedCitation":"(Wu &lt;i&gt;et al.&lt;/i&gt;, 2008)"},"properties":{"noteIndex":0},"schema":"https://github.com/citation-style-language/schema/raw/master/csl-citation.json"}</w:instrText>
      </w:r>
      <w:r w:rsidR="00D2703A">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 xml:space="preserve">(Wu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2008)</w:t>
      </w:r>
      <w:r w:rsidR="00D2703A">
        <w:rPr>
          <w:rFonts w:asciiTheme="minorHAnsi" w:hAnsiTheme="minorHAnsi" w:cstheme="minorHAnsi"/>
          <w:color w:val="000000" w:themeColor="text1"/>
          <w:sz w:val="22"/>
          <w:szCs w:val="22"/>
        </w:rPr>
        <w:fldChar w:fldCharType="end"/>
      </w:r>
      <w:r w:rsidR="00D2703A">
        <w:rPr>
          <w:rFonts w:asciiTheme="minorHAnsi" w:hAnsiTheme="minorHAnsi" w:cstheme="minorHAnsi"/>
          <w:color w:val="000000" w:themeColor="text1"/>
          <w:sz w:val="22"/>
          <w:szCs w:val="22"/>
        </w:rPr>
        <w:t>.</w:t>
      </w:r>
    </w:p>
    <w:p w14:paraId="18094252" w14:textId="588EA6DC" w:rsidR="00947AF2" w:rsidRDefault="00947AF2" w:rsidP="004C6ACD">
      <w:pPr>
        <w:pStyle w:val="NormalWeb"/>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is project will be looking at the </w:t>
      </w:r>
      <w:r w:rsidR="00FA0D44">
        <w:rPr>
          <w:rFonts w:asciiTheme="minorHAnsi" w:hAnsiTheme="minorHAnsi" w:cstheme="minorHAnsi"/>
          <w:color w:val="000000" w:themeColor="text1"/>
          <w:sz w:val="22"/>
          <w:szCs w:val="22"/>
        </w:rPr>
        <w:t xml:space="preserve">methods </w:t>
      </w:r>
      <w:r>
        <w:rPr>
          <w:rFonts w:asciiTheme="minorHAnsi" w:hAnsiTheme="minorHAnsi" w:cstheme="minorHAnsi"/>
          <w:color w:val="000000" w:themeColor="text1"/>
          <w:sz w:val="22"/>
          <w:szCs w:val="22"/>
        </w:rPr>
        <w:t>principal component analysis</w:t>
      </w:r>
      <w:r w:rsidR="00FA0D44">
        <w:rPr>
          <w:rFonts w:asciiTheme="minorHAnsi" w:hAnsiTheme="minorHAnsi" w:cstheme="minorHAnsi"/>
          <w:color w:val="000000" w:themeColor="text1"/>
          <w:sz w:val="22"/>
          <w:szCs w:val="22"/>
        </w:rPr>
        <w:t xml:space="preserve"> (PCA) and t-distributed stochastic neighbour embedding (t-SNE) which </w:t>
      </w:r>
      <w:r w:rsidR="006D653B">
        <w:rPr>
          <w:rFonts w:asciiTheme="minorHAnsi" w:hAnsiTheme="minorHAnsi" w:cstheme="minorHAnsi"/>
          <w:color w:val="000000" w:themeColor="text1"/>
          <w:sz w:val="22"/>
          <w:szCs w:val="22"/>
        </w:rPr>
        <w:t>has been widely used</w:t>
      </w:r>
      <w:r w:rsidR="00FA0D44">
        <w:rPr>
          <w:rFonts w:asciiTheme="minorHAnsi" w:hAnsiTheme="minorHAnsi" w:cstheme="minorHAnsi"/>
          <w:color w:val="000000" w:themeColor="text1"/>
          <w:sz w:val="22"/>
          <w:szCs w:val="22"/>
        </w:rPr>
        <w:t xml:space="preserve"> </w:t>
      </w:r>
      <w:r w:rsidR="006D653B">
        <w:rPr>
          <w:rFonts w:asciiTheme="minorHAnsi" w:hAnsiTheme="minorHAnsi" w:cstheme="minorHAnsi"/>
          <w:color w:val="000000" w:themeColor="text1"/>
          <w:sz w:val="22"/>
          <w:szCs w:val="22"/>
        </w:rPr>
        <w:t>for</w:t>
      </w:r>
      <w:r w:rsidR="00FA0D44">
        <w:rPr>
          <w:rFonts w:asciiTheme="minorHAnsi" w:hAnsiTheme="minorHAnsi" w:cstheme="minorHAnsi"/>
          <w:color w:val="000000" w:themeColor="text1"/>
          <w:sz w:val="22"/>
          <w:szCs w:val="22"/>
        </w:rPr>
        <w:t xml:space="preserve"> clustering analysis </w:t>
      </w:r>
      <w:r w:rsidR="006D653B">
        <w:rPr>
          <w:rFonts w:asciiTheme="minorHAnsi" w:hAnsiTheme="minorHAnsi" w:cstheme="minorHAnsi"/>
          <w:color w:val="000000" w:themeColor="text1"/>
          <w:sz w:val="22"/>
          <w:szCs w:val="22"/>
        </w:rPr>
        <w:fldChar w:fldCharType="begin" w:fldLock="1"/>
      </w:r>
      <w:r w:rsidR="00D97BF2">
        <w:rPr>
          <w:rFonts w:asciiTheme="minorHAnsi" w:hAnsiTheme="minorHAnsi" w:cstheme="minorHAnsi"/>
          <w:color w:val="000000" w:themeColor="text1"/>
          <w:sz w:val="22"/>
          <w:szCs w:val="22"/>
        </w:rPr>
        <w:instrText>ADDIN CSL_CITATION {"citationItems":[{"id":"ITEM-1","itemData":{"DOI":"10.1016/j.tifs.2017.12.006","ISSN":"09242244","abstract":"Background The development of statistical software has enabled food scientists to perform a wide variety of mathematical/statistical analyses and solve problems. Therefore, not only sophisticated analytical methods but also the application of multivariate statistical methods have increased considerably. Herein, principal component analysis (PCA) and hierarchical cluster analysis (HCA) are the most widely used tools to explore similarities and hidden patterns among samples where relationship on data and grouping are until unclear. Usually, larger chemical data sets, bioactive compounds and functional properties are the target of these methodologies. Scope and approach In this article, we criticize these methods when correlation analysis should be calculated and results analyzed. Key findings and conclusions The use of PCA and HCA in food chemistry studies has increased because the results are easy to interpret and discuss. However, their indiscriminate use to assess the association between bioactive compounds and in vitro functional properties is criticized as they provide a qualitative view of the data. When appropriate, one should bear in mind that the correlation between the content of chemical compounds and bioactivity could be duly discussed using correlation coefficients.","author":[{"dropping-particle":"","family":"Granato","given":"Daniel","non-dropping-particle":"","parse-names":false,"suffix":""},{"dropping-particle":"","family":"Santos","given":"Jânio S.","non-dropping-particle":"","parse-names":false,"suffix":""},{"dropping-particle":"","family":"Escher","given":"Graziela B.","non-dropping-particle":"","parse-names":false,"suffix":""},{"dropping-particle":"","family":"Ferreira","given":"Bruno L.","non-dropping-particle":"","parse-names":false,"suffix":""},{"dropping-particle":"","family":"Maggio","given":"Rubén M.","non-dropping-particle":"","parse-names":false,"suffix":""}],"container-title":"Trends in Food Science and Technology","id":"ITEM-1","issue":"December 2017","issued":{"date-parts":[["2018"]]},"page":"83-90","publisher":"Elsevier","title":"Use of principal component analysis (PCA) and hierarchical cluster analysis (HCA) for multivariate association between bioactive compounds and functional properties in foods: A critical perspective","type":"article-journal","volume":"72"},"uris":["http://www.mendeley.com/documents/?uuid=6f8a3bb5-8e94-425e-9eae-fbb701488565"]},{"id":"ITEM-2","itemData":{"DOI":"10.1016/j.jhydrol.2021.126146","ISSN":"00221694","abstract":"Cluster analysis is a valuable tool for understanding spatial and temporal patterns (e.g., spatial zones) of groundwater geochemistry. To determine cluster numbers and cluster memberships that are unknown in real-world problems, a number of methods have been used to assist cluster analysis, among which graphic approaches are popular and intuitive. This study introduced, for the first time, the t-distributed Stochastic Neighbor Embedding (t-SNE) method as a graphic approach to assist cluster analysis for groundwater geochemistry data. The hierarchical cluster analysis (HCA) was applied to original groundwater geochemistry data, and t-SNE was used to help determine the number of cluster and cluster memberships. Afterward, t-SNE was used to help delineate spatial zones of groundwater geochemistry. The t-SNE-based cluster visualization was compared to the visualization based on principal component analysis (PCA). By applying HCA, PCA, and t-SNE to three geochemical datasets (Oslo transect, Taiyuan karst water, and Jianghan Plain groundwater datasets, which are characterized by different number of samples and features collected across different space and time scales), we found that t-SNE outperformed PCA to assist HCA as a promising tool for helping determine the number of HCA clusters and delineate spatial zones of groundwater geochemistry. It should be noted that t-SNE alone cannot be used for cluster analyses, partly because t-SNE visualization depends on a hyperparameter called perplexity that is a priori unknown for real-world problems. The perplexity values used in this study were determined empirically, and a small value of 0.1 was used for the Taiyuan karst water dataset with 14 samples. For the other two datasets with hundreds of samples, the corresponding perplexity values were 20 and 30, within the range of 5 – 50 commonly used in t-SNE.","author":[{"dropping-particle":"","family":"Liu","given":"Honghua","non-dropping-particle":"","parse-names":false,"suffix":""},{"dropping-particle":"","family":"Yang","given":"Jing","non-dropping-particle":"","parse-names":false,"suffix":""},{"dropping-particle":"","family":"Ye","given":"Ming","non-dropping-particle":"","parse-names":false,"suffix":""},{"dropping-particle":"","family":"James","given":"Scott C.","non-dropping-particle":"","parse-names":false,"suffix":""},{"dropping-particle":"","family":"Tang","given":"Zhonghua","non-dropping-particle":"","parse-names":false,"suffix":""},{"dropping-particle":"","family":"Dong","given":"Jie","non-dropping-particle":"","parse-names":false,"suffix":""},{"dropping-particle":"","family":"Xing","given":"Tongju","non-dropping-particle":"","parse-names":false,"suffix":""}],"container-title":"Journal of Hydrology","id":"ITEM-2","issue":"December 2020","issued":{"date-parts":[["2021"]]},"page":"126146","publisher":"Elsevier B.V.","title":"Using t-distributed Stochastic Neighbor Embedding (t-SNE) for cluster analysis and spatial zone delineation of groundwater geochemistry data","type":"article-journal","volume":"597"},"uris":["http://www.mendeley.com/documents/?uuid=a4272d78-c57e-4f33-8c5b-68e5ba550e1a"]}],"mendeley":{"formattedCitation":"(Granato &lt;i&gt;et al.&lt;/i&gt;, 2018; Liu &lt;i&gt;et al.&lt;/i&gt;, 2021)","plainTextFormattedCitation":"(Granato et al., 2018; Liu et al., 2021)","previouslyFormattedCitation":"(Granato &lt;i&gt;et al.&lt;/i&gt;, 2018; Liu &lt;i&gt;et al.&lt;/i&gt;, 2021)"},"properties":{"noteIndex":0},"schema":"https://github.com/citation-style-language/schema/raw/master/csl-citation.json"}</w:instrText>
      </w:r>
      <w:r w:rsidR="006D653B">
        <w:rPr>
          <w:rFonts w:asciiTheme="minorHAnsi" w:hAnsiTheme="minorHAnsi" w:cstheme="minorHAnsi"/>
          <w:color w:val="000000" w:themeColor="text1"/>
          <w:sz w:val="22"/>
          <w:szCs w:val="22"/>
        </w:rPr>
        <w:fldChar w:fldCharType="separate"/>
      </w:r>
      <w:r w:rsidR="00A166E3" w:rsidRPr="00A166E3">
        <w:rPr>
          <w:rFonts w:asciiTheme="minorHAnsi" w:hAnsiTheme="minorHAnsi" w:cstheme="minorHAnsi"/>
          <w:noProof/>
          <w:color w:val="000000" w:themeColor="text1"/>
          <w:sz w:val="22"/>
          <w:szCs w:val="22"/>
        </w:rPr>
        <w:t xml:space="preserve">(Granato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xml:space="preserve">, 2018; Liu </w:t>
      </w:r>
      <w:r w:rsidR="00A166E3" w:rsidRPr="00A166E3">
        <w:rPr>
          <w:rFonts w:asciiTheme="minorHAnsi" w:hAnsiTheme="minorHAnsi" w:cstheme="minorHAnsi"/>
          <w:i/>
          <w:noProof/>
          <w:color w:val="000000" w:themeColor="text1"/>
          <w:sz w:val="22"/>
          <w:szCs w:val="22"/>
        </w:rPr>
        <w:t>et al.</w:t>
      </w:r>
      <w:r w:rsidR="00A166E3" w:rsidRPr="00A166E3">
        <w:rPr>
          <w:rFonts w:asciiTheme="minorHAnsi" w:hAnsiTheme="minorHAnsi" w:cstheme="minorHAnsi"/>
          <w:noProof/>
          <w:color w:val="000000" w:themeColor="text1"/>
          <w:sz w:val="22"/>
          <w:szCs w:val="22"/>
        </w:rPr>
        <w:t>, 2021)</w:t>
      </w:r>
      <w:r w:rsidR="006D653B">
        <w:rPr>
          <w:rFonts w:asciiTheme="minorHAnsi" w:hAnsiTheme="minorHAnsi" w:cstheme="minorHAnsi"/>
          <w:color w:val="000000" w:themeColor="text1"/>
          <w:sz w:val="22"/>
          <w:szCs w:val="22"/>
        </w:rPr>
        <w:fldChar w:fldCharType="end"/>
      </w:r>
      <w:r w:rsidR="006D653B">
        <w:rPr>
          <w:rFonts w:asciiTheme="minorHAnsi" w:hAnsiTheme="minorHAnsi" w:cstheme="minorHAnsi"/>
          <w:color w:val="000000" w:themeColor="text1"/>
          <w:sz w:val="22"/>
          <w:szCs w:val="22"/>
        </w:rPr>
        <w:t xml:space="preserve">. However, these methods are </w:t>
      </w:r>
      <w:r w:rsidR="00DD3535">
        <w:rPr>
          <w:rFonts w:asciiTheme="minorHAnsi" w:hAnsiTheme="minorHAnsi" w:cstheme="minorHAnsi"/>
          <w:color w:val="000000" w:themeColor="text1"/>
          <w:sz w:val="22"/>
          <w:szCs w:val="22"/>
        </w:rPr>
        <w:t>rarely used</w:t>
      </w:r>
      <w:r w:rsidR="006D653B">
        <w:rPr>
          <w:rFonts w:asciiTheme="minorHAnsi" w:hAnsiTheme="minorHAnsi" w:cstheme="minorHAnsi"/>
          <w:color w:val="000000" w:themeColor="text1"/>
          <w:sz w:val="22"/>
          <w:szCs w:val="22"/>
        </w:rPr>
        <w:t xml:space="preserve"> in the context of customer segmentation which is what this project will be exploring.</w:t>
      </w:r>
      <w:r w:rsidR="00D97BF2">
        <w:rPr>
          <w:rFonts w:asciiTheme="minorHAnsi" w:hAnsiTheme="minorHAnsi" w:cstheme="minorHAnsi"/>
          <w:color w:val="000000" w:themeColor="text1"/>
          <w:sz w:val="22"/>
          <w:szCs w:val="22"/>
        </w:rPr>
        <w:t xml:space="preserve"> </w:t>
      </w:r>
    </w:p>
    <w:p w14:paraId="758B5AD5" w14:textId="3E972A7E" w:rsidR="009503C2" w:rsidRDefault="009D597B" w:rsidP="004C6ACD">
      <w:pPr>
        <w:pStyle w:val="NormalWeb"/>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PCA is an unsupervised machine learning algorithm most commonly used for dimensionality reduction, as seen in </w:t>
      </w:r>
      <w:r w:rsidR="002E3B1B">
        <w:rPr>
          <w:rFonts w:asciiTheme="minorHAnsi" w:hAnsiTheme="minorHAnsi" w:cstheme="minorHAnsi"/>
          <w:color w:val="000000" w:themeColor="text1"/>
          <w:sz w:val="22"/>
          <w:szCs w:val="22"/>
        </w:rPr>
        <w:fldChar w:fldCharType="begin" w:fldLock="1"/>
      </w:r>
      <w:r w:rsidR="008A730E">
        <w:rPr>
          <w:rFonts w:asciiTheme="minorHAnsi" w:hAnsiTheme="minorHAnsi" w:cstheme="minorHAnsi"/>
          <w:color w:val="000000" w:themeColor="text1"/>
          <w:sz w:val="22"/>
          <w:szCs w:val="22"/>
        </w:rPr>
        <w:instrText>ADDIN CSL_CITATION {"citationItems":[{"id":"ITEM-1","itemData":{"DOI":"10.1016/j.conbuildmat.2020.118276","ISSN":"09500618","abstract":"Nowadays, Reclaimed Asphalt (RA) is widely used in pavement applications as part of new asphalt mixtures. To design high-quality asphalt mixes, the RA material and especially the RA binder must be systematically characterised with the purpose to explore its ageing state, especially when RA is added in high rates (above 20%). In this research, chemical (SARA and FTIR ageing indexes) and rheological properties (master curve parameters, Glower-Rowe parameter and ΔΤc) of a large selection of RA binders (19 samples) were determined to reveal their ageing level. The results of this experimental validation were further analysed statistically to discover clusters of similar chemorheological properties, reflecting in this way their ageing state. The exploratory techniques PCA and HCA were able to detect five clusters of RA binders with different ageing states. The five clusters clearly distinguish the RA binders in groups with statistically different properties, assessed using one-way ANOVA. The method proposed here is a potential tool to “fingerprint” RA binders with similar ageing states, particularly for decision-making strategies, to optimise the use and treatment of RA.","author":[{"dropping-particle":"","family":"Margaritis","given":"Alexandros","non-dropping-particle":"","parse-names":false,"suffix":""},{"dropping-particle":"","family":"Soenen","given":"Hilde","non-dropping-particle":"","parse-names":false,"suffix":""},{"dropping-particle":"","family":"Fransen","given":"Erik","non-dropping-particle":"","parse-names":false,"suffix":""},{"dropping-particle":"","family":"Pipintakos","given":"Georgios","non-dropping-particle":"","parse-names":false,"suffix":""},{"dropping-particle":"","family":"Jacobs","given":"Geert","non-dropping-particle":"","parse-names":false,"suffix":""},{"dropping-particle":"","family":"Blom","given":"Johan","non-dropping-particle":"","parse-names":false,"suffix":""},{"dropping-particle":"","family":"bergh","given":"Wim","non-dropping-particle":"Van den","parse-names":false,"suffix":""}],"container-title":"Construction and Building Materials","id":"ITEM-1","issued":{"date-parts":[["2020"]]},"page":"118276","publisher":"Elsevier Ltd","title":"Identification of ageing state clusters of reclaimed asphalt binders using principal component analysis (PCA) and hierarchical cluster analysis (HCA) based on chemo-rheological parameters","type":"article-journal","volume":"244"},"uris":["http://www.mendeley.com/documents/?uuid=a70d6fa2-5fcc-48d5-bb83-2254abff08f3"]},{"id":"ITEM-2","itemData":{"DOI":"10.1186/s40537-020-0286-0","ISSN":"21961115","abstract":"Telecom Companies logs customer’s actions which generate a huge amount of data that can bring important findings related to customer’s behavior and needs. The main characteristics of such data are the large number of features and the high sparsity that impose challenges to the analytics steps. This paper aims to explore dimensionality reduction on a real telecom dataset and evaluate customers’ clustering in reduced and latent space, compared to original space in order to achieve better quality clustering results. The original dataset contains 220 features that belonging to 100,000 customers. However, dimensionality reduction is an important data preprocessing step in the data mining process specially with the presence of curse of dimensionality. In particular, the aim of data reduction techniques is to filter out irrelevant features and noisy data samples. To reduce the high dimensional data, we projected it down to a subspace using well known Principal Component Analysis (PCA) decomposition and a novel approach based on Autoencoder Neural Network, performing in this way dimensionality reduction of original data. Then K-Means Clustering is applied on both-original and reduced data set. Different internal measures were performed to evaluate clustering for different numbers of dimensions and then we evaluated how the reduction method impacts the clustering task.","author":[{"dropping-particle":"","family":"Alkhayrat","given":"Maha","non-dropping-particle":"","parse-names":false,"suffix":""},{"dropping-particle":"","family":"Aljnidi","given":"Mohamad","non-dropping-particle":"","parse-names":false,"suffix":""},{"dropping-particle":"","family":"Aljoumaa","given":"Kadan","non-dropping-particle":"","parse-names":false,"suffix":""}],"container-title":"Journal of Big Data","id":"ITEM-2","issue":"1","issued":{"date-parts":[["2020"]]},"publisher":"Springer International Publishing","title":"A comparative dimensionality reduction study in telecom customer segmentation using deep learning and PCA","type":"article-journal","volume":"7"},"uris":["http://www.mendeley.com/documents/?uuid=97ee66dd-f863-4333-b847-f440db93215b"]},{"id":"ITEM-3","itemData":{"DOI":"10.1007/s11334-020-00372-5","ISBN":"0123456789","ISSN":"16145054","abstract":"Recommender system is a computer-based intelligent technique which facilitates the customers to fulfill their purchase requirements. In addition to this, it also helps retailers to manage the supply chain of their business and to develop different business strategies keeping in pace with the current market. Supply chain management (SCM) involves the streamlining of a business’s supply-side activities to remain competitive in the business landscape. Maximizing the customer value is another important activity of SCM to gain an advantage in the market. In this work, the K-Means clustering algorithm has been used for the effective segmentation of customers who have bought apparel items. PCA has been used for dimensionality reduction of different features of products and customers. The main focus of this work is to determine the different possible associations of customers in terms of brand, product, and price from their purchase habits. The result shows that the clusters made by the algorithm based on PCA and K-Means are similar and the results are acceptable on the basis of feedback received from existing customers and satisfies the customers’ requirements based on the amount of money (price range) the customers want to spend while doing online shopping. The features of products purchased by customers were combined together to generate a unique product key for business, and a model was prepared to segment products based on the volume of products sold and revenue generated, and the price of products sold and revenue generated. This work, in the long run, will help business houses to build a sustainable, profitable, and scalable e-commerce business. Environmental, social, and economic aspects are important to make e-commerce more sustainable for the benefit of the society.","author":[{"dropping-particle":"","family":"Bandyopadhyay","given":"Soma","non-dropping-particle":"","parse-names":false,"suffix":""},{"dropping-particle":"","family":"Thakur","given":"S. S.","non-dropping-particle":"","parse-names":false,"suffix":""},{"dropping-particle":"","family":"Mandal","given":"J. K.","non-dropping-particle":"","parse-names":false,"suffix":""}],"container-title":"Innovations in Systems and Software Engineering","id":"ITEM-3","issue":"1","issued":{"date-parts":[["2020"]]},"page":"45-52","publisher":"Springer London","title":"Product recommendation for e-commerce business by applying principal component analysis (PCA) and K-means clustering: benefit for the society","type":"article-journal","volume":"17"},"uris":["http://www.mendeley.com/documents/?uuid=be474ae0-681b-49b4-b65c-b106f32b7a2e"]}],"mendeley":{"formattedCitation":"(Alkhayrat, Aljnidi and Aljoumaa, 2020; Bandyopadhyay, Thakur and Mandal, 2020; Margaritis &lt;i&gt;et al.&lt;/i&gt;, 2020)","plainTextFormattedCitation":"(Alkhayrat, Aljnidi and Aljoumaa, 2020; Bandyopadhyay, Thakur and Mandal, 2020; Margaritis et al., 2020)","previouslyFormattedCitation":"(Alkhayrat, Aljnidi and Aljoumaa, 2020; Bandyopadhyay, Thakur and Mandal, 2020; Margaritis &lt;i&gt;et al.&lt;/i&gt;, 2020)"},"properties":{"noteIndex":0},"schema":"https://github.com/citation-style-language/schema/raw/master/csl-citation.json"}</w:instrText>
      </w:r>
      <w:r w:rsidR="002E3B1B">
        <w:rPr>
          <w:rFonts w:asciiTheme="minorHAnsi" w:hAnsiTheme="minorHAnsi" w:cstheme="minorHAnsi"/>
          <w:color w:val="000000" w:themeColor="text1"/>
          <w:sz w:val="22"/>
          <w:szCs w:val="22"/>
        </w:rPr>
        <w:fldChar w:fldCharType="separate"/>
      </w:r>
      <w:r w:rsidR="002E3B1B" w:rsidRPr="002E3B1B">
        <w:rPr>
          <w:rFonts w:asciiTheme="minorHAnsi" w:hAnsiTheme="minorHAnsi" w:cstheme="minorHAnsi"/>
          <w:noProof/>
          <w:color w:val="000000" w:themeColor="text1"/>
          <w:sz w:val="22"/>
          <w:szCs w:val="22"/>
        </w:rPr>
        <w:t xml:space="preserve">(Alkhayrat, Aljnidi and Aljoumaa, 2020; Bandyopadhyay, Thakur and Mandal, 2020; Margaritis </w:t>
      </w:r>
      <w:r w:rsidR="002E3B1B" w:rsidRPr="002E3B1B">
        <w:rPr>
          <w:rFonts w:asciiTheme="minorHAnsi" w:hAnsiTheme="minorHAnsi" w:cstheme="minorHAnsi"/>
          <w:i/>
          <w:noProof/>
          <w:color w:val="000000" w:themeColor="text1"/>
          <w:sz w:val="22"/>
          <w:szCs w:val="22"/>
        </w:rPr>
        <w:t>et al.</w:t>
      </w:r>
      <w:r w:rsidR="002E3B1B" w:rsidRPr="002E3B1B">
        <w:rPr>
          <w:rFonts w:asciiTheme="minorHAnsi" w:hAnsiTheme="minorHAnsi" w:cstheme="minorHAnsi"/>
          <w:noProof/>
          <w:color w:val="000000" w:themeColor="text1"/>
          <w:sz w:val="22"/>
          <w:szCs w:val="22"/>
        </w:rPr>
        <w:t>, 2020)</w:t>
      </w:r>
      <w:r w:rsidR="002E3B1B">
        <w:rPr>
          <w:rFonts w:asciiTheme="minorHAnsi" w:hAnsiTheme="minorHAnsi" w:cstheme="minorHAnsi"/>
          <w:color w:val="000000" w:themeColor="text1"/>
          <w:sz w:val="22"/>
          <w:szCs w:val="22"/>
        </w:rPr>
        <w:fldChar w:fldCharType="end"/>
      </w:r>
      <w:r w:rsidR="002E3B1B">
        <w:rPr>
          <w:rFonts w:asciiTheme="minorHAnsi" w:hAnsiTheme="minorHAnsi" w:cstheme="minorHAnsi"/>
          <w:color w:val="000000" w:themeColor="text1"/>
          <w:sz w:val="22"/>
          <w:szCs w:val="22"/>
        </w:rPr>
        <w:t xml:space="preserve">. </w:t>
      </w:r>
      <w:r w:rsidR="00A7262E">
        <w:rPr>
          <w:rFonts w:asciiTheme="minorHAnsi" w:hAnsiTheme="minorHAnsi" w:cstheme="minorHAnsi"/>
          <w:color w:val="000000" w:themeColor="text1"/>
          <w:sz w:val="22"/>
          <w:szCs w:val="22"/>
        </w:rPr>
        <w:t xml:space="preserve">These studies find that </w:t>
      </w:r>
      <w:r w:rsidR="002E3B1B">
        <w:rPr>
          <w:rFonts w:asciiTheme="minorHAnsi" w:hAnsiTheme="minorHAnsi" w:cstheme="minorHAnsi"/>
          <w:color w:val="000000" w:themeColor="text1"/>
          <w:sz w:val="22"/>
          <w:szCs w:val="22"/>
        </w:rPr>
        <w:t xml:space="preserve">PCA takes advantage of the original </w:t>
      </w:r>
      <w:r w:rsidR="00A7262E">
        <w:rPr>
          <w:rFonts w:asciiTheme="minorHAnsi" w:hAnsiTheme="minorHAnsi" w:cstheme="minorHAnsi"/>
          <w:color w:val="000000" w:themeColor="text1"/>
          <w:sz w:val="22"/>
          <w:szCs w:val="22"/>
        </w:rPr>
        <w:t xml:space="preserve">dataset having </w:t>
      </w:r>
      <w:r w:rsidR="005B22F2">
        <w:rPr>
          <w:rFonts w:asciiTheme="minorHAnsi" w:hAnsiTheme="minorHAnsi" w:cstheme="minorHAnsi"/>
          <w:color w:val="000000" w:themeColor="text1"/>
          <w:sz w:val="22"/>
          <w:szCs w:val="22"/>
        </w:rPr>
        <w:t>highly</w:t>
      </w:r>
      <w:r w:rsidR="00A7262E">
        <w:rPr>
          <w:rFonts w:asciiTheme="minorHAnsi" w:hAnsiTheme="minorHAnsi" w:cstheme="minorHAnsi"/>
          <w:color w:val="000000" w:themeColor="text1"/>
          <w:sz w:val="22"/>
          <w:szCs w:val="22"/>
        </w:rPr>
        <w:t xml:space="preserve"> correlated variables which causes noise and </w:t>
      </w:r>
      <w:r w:rsidR="005B22F2">
        <w:rPr>
          <w:rFonts w:asciiTheme="minorHAnsi" w:hAnsiTheme="minorHAnsi" w:cstheme="minorHAnsi"/>
          <w:color w:val="000000" w:themeColor="text1"/>
          <w:sz w:val="22"/>
          <w:szCs w:val="22"/>
        </w:rPr>
        <w:t>redundant</w:t>
      </w:r>
      <w:r w:rsidR="00A7262E">
        <w:rPr>
          <w:rFonts w:asciiTheme="minorHAnsi" w:hAnsiTheme="minorHAnsi" w:cstheme="minorHAnsi"/>
          <w:color w:val="000000" w:themeColor="text1"/>
          <w:sz w:val="22"/>
          <w:szCs w:val="22"/>
        </w:rPr>
        <w:t xml:space="preserve"> information. PCA is then applied such that as much of variation in the original data is preserved while reducing </w:t>
      </w:r>
      <w:r w:rsidR="002A27D0">
        <w:rPr>
          <w:rFonts w:asciiTheme="minorHAnsi" w:hAnsiTheme="minorHAnsi" w:cstheme="minorHAnsi"/>
          <w:color w:val="000000" w:themeColor="text1"/>
          <w:sz w:val="22"/>
          <w:szCs w:val="22"/>
        </w:rPr>
        <w:t xml:space="preserve">how many </w:t>
      </w:r>
      <w:r w:rsidR="00A7262E">
        <w:rPr>
          <w:rFonts w:asciiTheme="minorHAnsi" w:hAnsiTheme="minorHAnsi" w:cstheme="minorHAnsi"/>
          <w:color w:val="000000" w:themeColor="text1"/>
          <w:sz w:val="22"/>
          <w:szCs w:val="22"/>
        </w:rPr>
        <w:t>columns/</w:t>
      </w:r>
      <w:r w:rsidR="002A27D0">
        <w:rPr>
          <w:rFonts w:asciiTheme="minorHAnsi" w:hAnsiTheme="minorHAnsi" w:cstheme="minorHAnsi"/>
          <w:color w:val="000000" w:themeColor="text1"/>
          <w:sz w:val="22"/>
          <w:szCs w:val="22"/>
        </w:rPr>
        <w:t>features</w:t>
      </w:r>
      <w:r w:rsidR="00A7262E">
        <w:rPr>
          <w:rFonts w:asciiTheme="minorHAnsi" w:hAnsiTheme="minorHAnsi" w:cstheme="minorHAnsi"/>
          <w:color w:val="000000" w:themeColor="text1"/>
          <w:sz w:val="22"/>
          <w:szCs w:val="22"/>
        </w:rPr>
        <w:t xml:space="preserve"> </w:t>
      </w:r>
      <w:r w:rsidR="002A27D0">
        <w:rPr>
          <w:rFonts w:asciiTheme="minorHAnsi" w:hAnsiTheme="minorHAnsi" w:cstheme="minorHAnsi"/>
          <w:color w:val="000000" w:themeColor="text1"/>
          <w:sz w:val="22"/>
          <w:szCs w:val="22"/>
        </w:rPr>
        <w:t xml:space="preserve">are present </w:t>
      </w:r>
      <w:r w:rsidR="00A7262E">
        <w:rPr>
          <w:rFonts w:asciiTheme="minorHAnsi" w:hAnsiTheme="minorHAnsi" w:cstheme="minorHAnsi"/>
          <w:color w:val="000000" w:themeColor="text1"/>
          <w:sz w:val="22"/>
          <w:szCs w:val="22"/>
        </w:rPr>
        <w:t>in the data</w:t>
      </w:r>
      <w:r w:rsidR="00AD0638">
        <w:rPr>
          <w:rFonts w:asciiTheme="minorHAnsi" w:hAnsiTheme="minorHAnsi" w:cstheme="minorHAnsi"/>
          <w:color w:val="000000" w:themeColor="text1"/>
          <w:sz w:val="22"/>
          <w:szCs w:val="22"/>
        </w:rPr>
        <w:t xml:space="preserve"> </w:t>
      </w:r>
      <w:r w:rsidR="00AD0638">
        <w:rPr>
          <w:rFonts w:asciiTheme="minorHAnsi" w:hAnsiTheme="minorHAnsi" w:cstheme="minorHAnsi"/>
          <w:color w:val="000000" w:themeColor="text1"/>
          <w:sz w:val="22"/>
          <w:szCs w:val="22"/>
        </w:rPr>
        <w:fldChar w:fldCharType="begin" w:fldLock="1"/>
      </w:r>
      <w:r w:rsidR="00971811">
        <w:rPr>
          <w:rFonts w:asciiTheme="minorHAnsi" w:hAnsiTheme="minorHAnsi" w:cstheme="minorHAnsi"/>
          <w:color w:val="000000" w:themeColor="text1"/>
          <w:sz w:val="22"/>
          <w:szCs w:val="22"/>
        </w:rPr>
        <w:instrText>ADDIN CSL_CITATION {"citationItems":[{"id":"ITEM-1","itemData":{"author":[{"dropping-particle":"","family":"Galarnyk","given":"Michael","non-dropping-particle":"","parse-names":false,"suffix":""}],"container-title":"PCA using Python (scikit-learn)","id":"ITEM-1","issued":{"date-parts":[["2017"]]},"title":"PCA using Python (scikit-learn)","type":"article-journal"},"uris":["http://www.mendeley.com/documents/?uuid=b7ea27d7-bb78-46cd-af02-173d1d75db5b"]}],"mendeley":{"formattedCitation":"(Galarnyk, 2017)","plainTextFormattedCitation":"(Galarnyk, 2017)","previouslyFormattedCitation":"(Galarnyk, 2017)"},"properties":{"noteIndex":0},"schema":"https://github.com/citation-style-language/schema/raw/master/csl-citation.json"}</w:instrText>
      </w:r>
      <w:r w:rsidR="00AD0638">
        <w:rPr>
          <w:rFonts w:asciiTheme="minorHAnsi" w:hAnsiTheme="minorHAnsi" w:cstheme="minorHAnsi"/>
          <w:color w:val="000000" w:themeColor="text1"/>
          <w:sz w:val="22"/>
          <w:szCs w:val="22"/>
        </w:rPr>
        <w:fldChar w:fldCharType="separate"/>
      </w:r>
      <w:r w:rsidR="00AD0638" w:rsidRPr="00AD0638">
        <w:rPr>
          <w:rFonts w:asciiTheme="minorHAnsi" w:hAnsiTheme="minorHAnsi" w:cstheme="minorHAnsi"/>
          <w:noProof/>
          <w:color w:val="000000" w:themeColor="text1"/>
          <w:sz w:val="22"/>
          <w:szCs w:val="22"/>
        </w:rPr>
        <w:t>(Galarnyk, 2017)</w:t>
      </w:r>
      <w:r w:rsidR="00AD0638">
        <w:rPr>
          <w:rFonts w:asciiTheme="minorHAnsi" w:hAnsiTheme="minorHAnsi" w:cstheme="minorHAnsi"/>
          <w:color w:val="000000" w:themeColor="text1"/>
          <w:sz w:val="22"/>
          <w:szCs w:val="22"/>
        </w:rPr>
        <w:fldChar w:fldCharType="end"/>
      </w:r>
      <w:r w:rsidR="00A7262E">
        <w:rPr>
          <w:rFonts w:asciiTheme="minorHAnsi" w:hAnsiTheme="minorHAnsi" w:cstheme="minorHAnsi"/>
          <w:color w:val="000000" w:themeColor="text1"/>
          <w:sz w:val="22"/>
          <w:szCs w:val="22"/>
        </w:rPr>
        <w:t xml:space="preserve">. Firstly, </w:t>
      </w:r>
      <w:r w:rsidR="008A730E">
        <w:rPr>
          <w:rFonts w:asciiTheme="minorHAnsi" w:hAnsiTheme="minorHAnsi" w:cstheme="minorHAnsi"/>
          <w:color w:val="000000" w:themeColor="text1"/>
          <w:sz w:val="22"/>
          <w:szCs w:val="22"/>
        </w:rPr>
        <w:fldChar w:fldCharType="begin" w:fldLock="1"/>
      </w:r>
      <w:r w:rsidR="0091623E">
        <w:rPr>
          <w:rFonts w:asciiTheme="minorHAnsi" w:hAnsiTheme="minorHAnsi" w:cstheme="minorHAnsi"/>
          <w:color w:val="000000" w:themeColor="text1"/>
          <w:sz w:val="22"/>
          <w:szCs w:val="22"/>
        </w:rPr>
        <w:instrText>ADDIN CSL_CITATION {"citationItems":[{"id":"ITEM-1","itemData":{"DOI":"10.1186/s40537-020-0286-0","ISSN":"21961115","abstract":"Telecom Companies logs customer’s actions which generate a huge amount of data that can bring important findings related to customer’s behavior and needs. The main characteristics of such data are the large number of features and the high sparsity that impose challenges to the analytics steps. This paper aims to explore dimensionality reduction on a real telecom dataset and evaluate customers’ clustering in reduced and latent space, compared to original space in order to achieve better quality clustering results. The original dataset contains 220 features that belonging to 100,000 customers. However, dimensionality reduction is an important data preprocessing step in the data mining process specially with the presence of curse of dimensionality. In particular, the aim of data reduction techniques is to filter out irrelevant features and noisy data samples. To reduce the high dimensional data, we projected it down to a subspace using well known Principal Component Analysis (PCA) decomposition and a novel approach based on Autoencoder Neural Network, performing in this way dimensionality reduction of original data. Then K-Means Clustering is applied on both-original and reduced data set. Different internal measures were performed to evaluate clustering for different numbers of dimensions and then we evaluated how the reduction method impacts the clustering task.","author":[{"dropping-particle":"","family":"Alkhayrat","given":"Maha","non-dropping-particle":"","parse-names":false,"suffix":""},{"dropping-particle":"","family":"Aljnidi","given":"Mohamad","non-dropping-particle":"","parse-names":false,"suffix":""},{"dropping-particle":"","family":"Aljoumaa","given":"Kadan","non-dropping-particle":"","parse-names":false,"suffix":""}],"container-title":"Journal of Big Data","id":"ITEM-1","issue":"1","issued":{"date-parts":[["2020"]]},"publisher":"Springer International Publishing","title":"A comparative dimensionality reduction study in telecom customer segmentation using deep learning and PCA","type":"article-journal","volume":"7"},"uris":["http://www.mendeley.com/documents/?uuid=97ee66dd-f863-4333-b847-f440db93215b"]}],"mendeley":{"formattedCitation":"(Alkhayrat, Aljnidi and Aljoumaa, 2020)","plainTextFormattedCitation":"(Alkhayrat, Aljnidi and Aljoumaa, 2020)","previouslyFormattedCitation":"(Alkhayrat, Aljnidi and Aljoumaa, 2020)"},"properties":{"noteIndex":0},"schema":"https://github.com/citation-style-language/schema/raw/master/csl-citation.json"}</w:instrText>
      </w:r>
      <w:r w:rsidR="008A730E">
        <w:rPr>
          <w:rFonts w:asciiTheme="minorHAnsi" w:hAnsiTheme="minorHAnsi" w:cstheme="minorHAnsi"/>
          <w:color w:val="000000" w:themeColor="text1"/>
          <w:sz w:val="22"/>
          <w:szCs w:val="22"/>
        </w:rPr>
        <w:fldChar w:fldCharType="separate"/>
      </w:r>
      <w:r w:rsidR="008A730E" w:rsidRPr="008A730E">
        <w:rPr>
          <w:rFonts w:asciiTheme="minorHAnsi" w:hAnsiTheme="minorHAnsi" w:cstheme="minorHAnsi"/>
          <w:noProof/>
          <w:color w:val="000000" w:themeColor="text1"/>
          <w:sz w:val="22"/>
          <w:szCs w:val="22"/>
        </w:rPr>
        <w:t>(Alkhayrat, Aljnidi and Aljoumaa, 2020)</w:t>
      </w:r>
      <w:r w:rsidR="008A730E">
        <w:rPr>
          <w:rFonts w:asciiTheme="minorHAnsi" w:hAnsiTheme="minorHAnsi" w:cstheme="minorHAnsi"/>
          <w:color w:val="000000" w:themeColor="text1"/>
          <w:sz w:val="22"/>
          <w:szCs w:val="22"/>
        </w:rPr>
        <w:fldChar w:fldCharType="end"/>
      </w:r>
      <w:r w:rsidR="009D4692">
        <w:rPr>
          <w:rFonts w:asciiTheme="minorHAnsi" w:hAnsiTheme="minorHAnsi" w:cstheme="minorHAnsi"/>
          <w:color w:val="000000" w:themeColor="text1"/>
          <w:sz w:val="22"/>
          <w:szCs w:val="22"/>
        </w:rPr>
        <w:t xml:space="preserve"> shows that </w:t>
      </w:r>
      <w:r w:rsidR="00A7262E">
        <w:rPr>
          <w:rFonts w:asciiTheme="minorHAnsi" w:hAnsiTheme="minorHAnsi" w:cstheme="minorHAnsi"/>
          <w:color w:val="000000" w:themeColor="text1"/>
          <w:sz w:val="22"/>
          <w:szCs w:val="22"/>
        </w:rPr>
        <w:t>the original dataset matrix is standard</w:t>
      </w:r>
      <w:r w:rsidR="008A730E">
        <w:rPr>
          <w:rFonts w:asciiTheme="minorHAnsi" w:hAnsiTheme="minorHAnsi" w:cstheme="minorHAnsi"/>
          <w:color w:val="000000" w:themeColor="text1"/>
          <w:sz w:val="22"/>
          <w:szCs w:val="22"/>
        </w:rPr>
        <w:t>ized by use of the Standard Scaler:</w:t>
      </w:r>
    </w:p>
    <w:p w14:paraId="5AFB2DF1" w14:textId="77777777" w:rsidR="00847F46" w:rsidRDefault="00847F46" w:rsidP="004C6ACD">
      <w:pPr>
        <w:pStyle w:val="NormalWeb"/>
        <w:rPr>
          <w:rFonts w:asciiTheme="minorHAnsi" w:hAnsiTheme="minorHAnsi" w:cstheme="minorHAnsi"/>
          <w:color w:val="000000" w:themeColor="text1"/>
          <w:sz w:val="22"/>
          <w:szCs w:val="22"/>
        </w:rPr>
      </w:pPr>
    </w:p>
    <w:p w14:paraId="6E78D6E1" w14:textId="261942BC" w:rsidR="008A730E" w:rsidRPr="00847F46" w:rsidRDefault="008A730E" w:rsidP="004C6ACD">
      <w:pPr>
        <w:pStyle w:val="NormalWeb"/>
        <w:rPr>
          <w:rFonts w:asciiTheme="minorHAnsi" w:hAnsiTheme="minorHAnsi" w:cstheme="minorHAnsi"/>
          <w:color w:val="000000" w:themeColor="text1"/>
          <w:sz w:val="28"/>
          <w:szCs w:val="28"/>
        </w:rPr>
      </w:pPr>
      <m:oMathPara>
        <m:oMath>
          <m:r>
            <w:rPr>
              <w:rFonts w:ascii="Cambria Math" w:hAnsi="Cambria Math" w:cstheme="minorHAnsi"/>
              <w:color w:val="000000" w:themeColor="text1"/>
              <w:sz w:val="28"/>
              <w:szCs w:val="28"/>
            </w:rPr>
            <m:t>z=</m:t>
          </m:r>
          <m:f>
            <m:fPr>
              <m:ctrlPr>
                <w:rPr>
                  <w:rFonts w:ascii="Cambria Math" w:hAnsi="Cambria Math" w:cstheme="minorHAnsi"/>
                  <w:i/>
                  <w:color w:val="000000" w:themeColor="text1"/>
                  <w:sz w:val="28"/>
                  <w:szCs w:val="28"/>
                </w:rPr>
              </m:ctrlPr>
            </m:fPr>
            <m:num>
              <m:r>
                <w:rPr>
                  <w:rFonts w:ascii="Cambria Math" w:hAnsi="Cambria Math" w:cstheme="minorHAnsi"/>
                  <w:color w:val="000000" w:themeColor="text1"/>
                  <w:sz w:val="28"/>
                  <w:szCs w:val="28"/>
                </w:rPr>
                <m:t>x- µ</m:t>
              </m:r>
            </m:num>
            <m:den>
              <m:r>
                <w:rPr>
                  <w:rFonts w:ascii="Cambria Math" w:hAnsi="Cambria Math" w:cstheme="minorHAnsi"/>
                  <w:color w:val="000000" w:themeColor="text1"/>
                  <w:sz w:val="28"/>
                  <w:szCs w:val="28"/>
                </w:rPr>
                <m:t>σ</m:t>
              </m:r>
            </m:den>
          </m:f>
        </m:oMath>
      </m:oMathPara>
    </w:p>
    <w:p w14:paraId="3221F366" w14:textId="77777777" w:rsidR="00847F46" w:rsidRDefault="00847F46" w:rsidP="004C6ACD">
      <w:pPr>
        <w:pStyle w:val="NormalWeb"/>
        <w:rPr>
          <w:rFonts w:asciiTheme="minorHAnsi" w:hAnsiTheme="minorHAnsi" w:cstheme="minorHAnsi"/>
          <w:color w:val="000000" w:themeColor="text1"/>
          <w:sz w:val="22"/>
          <w:szCs w:val="22"/>
        </w:rPr>
      </w:pPr>
    </w:p>
    <w:p w14:paraId="3DEB8104" w14:textId="77777777" w:rsidR="0091623E" w:rsidRDefault="009D4692" w:rsidP="004C6ACD">
      <w:pPr>
        <w:pStyle w:val="NormalWeb"/>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This is done to avoid bias towards the features originally possessing a lot of the explained variation in the features.</w:t>
      </w:r>
      <w:r w:rsidR="0043573D">
        <w:rPr>
          <w:rFonts w:asciiTheme="minorHAnsi" w:hAnsiTheme="minorHAnsi" w:cstheme="minorHAnsi"/>
          <w:color w:val="000000" w:themeColor="text1"/>
          <w:sz w:val="22"/>
          <w:szCs w:val="22"/>
        </w:rPr>
        <w:t xml:space="preserve">  </w:t>
      </w:r>
    </w:p>
    <w:p w14:paraId="075226D9" w14:textId="32C3D50D" w:rsidR="00847F46" w:rsidRDefault="0009015B" w:rsidP="004C6ACD">
      <w:pPr>
        <w:pStyle w:val="NormalWeb"/>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Next, the covariance matrix is calculated by multiplying the standardised matrix by its transpose</w:t>
      </w:r>
      <w:r w:rsidR="00D71302">
        <w:rPr>
          <w:rFonts w:asciiTheme="minorHAnsi" w:hAnsiTheme="minorHAnsi" w:cstheme="minorHAnsi"/>
          <w:color w:val="000000" w:themeColor="text1"/>
          <w:sz w:val="22"/>
          <w:szCs w:val="22"/>
        </w:rPr>
        <w:t xml:space="preserve">. The result is a square, symmetric matrix that tells us the variance of each feature on its diagonal and the covariance between </w:t>
      </w:r>
      <w:r w:rsidR="005B22F2">
        <w:rPr>
          <w:rFonts w:asciiTheme="minorHAnsi" w:hAnsiTheme="minorHAnsi" w:cstheme="minorHAnsi"/>
          <w:color w:val="000000" w:themeColor="text1"/>
          <w:sz w:val="22"/>
          <w:szCs w:val="22"/>
        </w:rPr>
        <w:t>every possible pair</w:t>
      </w:r>
      <w:r w:rsidR="00D71302">
        <w:rPr>
          <w:rFonts w:asciiTheme="minorHAnsi" w:hAnsiTheme="minorHAnsi" w:cstheme="minorHAnsi"/>
          <w:color w:val="000000" w:themeColor="text1"/>
          <w:sz w:val="22"/>
          <w:szCs w:val="22"/>
        </w:rPr>
        <w:t xml:space="preserve"> of variables everywhere else</w:t>
      </w:r>
      <w:r w:rsidR="0091623E">
        <w:rPr>
          <w:rFonts w:asciiTheme="minorHAnsi" w:hAnsiTheme="minorHAnsi" w:cstheme="minorHAnsi"/>
          <w:color w:val="000000" w:themeColor="text1"/>
          <w:sz w:val="22"/>
          <w:szCs w:val="22"/>
        </w:rPr>
        <w:t xml:space="preserve"> </w:t>
      </w:r>
      <w:r w:rsidR="0091623E">
        <w:rPr>
          <w:rFonts w:asciiTheme="minorHAnsi" w:hAnsiTheme="minorHAnsi" w:cstheme="minorHAnsi"/>
          <w:color w:val="000000" w:themeColor="text1"/>
          <w:sz w:val="22"/>
          <w:szCs w:val="22"/>
        </w:rPr>
        <w:fldChar w:fldCharType="begin" w:fldLock="1"/>
      </w:r>
      <w:r w:rsidR="00D17348">
        <w:rPr>
          <w:rFonts w:asciiTheme="minorHAnsi" w:hAnsiTheme="minorHAnsi" w:cstheme="minorHAnsi"/>
          <w:color w:val="000000" w:themeColor="text1"/>
          <w:sz w:val="22"/>
          <w:szCs w:val="22"/>
        </w:rPr>
        <w:instrText>ADDIN CSL_CITATION {"citationItems":[{"id":"ITEM-1","itemData":{"DOI":"10.1186/s40537-020-0286-0","ISSN":"21961115","abstract":"Telecom Companies logs customer’s actions which generate a huge amount of data that can bring important findings related to customer’s behavior and needs. The main characteristics of such data are the large number of features and the high sparsity that impose challenges to the analytics steps. This paper aims to explore dimensionality reduction on a real telecom dataset and evaluate customers’ clustering in reduced and latent space, compared to original space in order to achieve better quality clustering results. The original dataset contains 220 features that belonging to 100,000 customers. However, dimensionality reduction is an important data preprocessing step in the data mining process specially with the presence of curse of dimensionality. In particular, the aim of data reduction techniques is to filter out irrelevant features and noisy data samples. To reduce the high dimensional data, we projected it down to a subspace using well known Principal Component Analysis (PCA) decomposition and a novel approach based on Autoencoder Neural Network, performing in this way dimensionality reduction of original data. Then K-Means Clustering is applied on both-original and reduced data set. Different internal measures were performed to evaluate clustering for different numbers of dimensions and then we evaluated how the reduction method impacts the clustering task.","author":[{"dropping-particle":"","family":"Alkhayrat","given":"Maha","non-dropping-particle":"","parse-names":false,"suffix":""},{"dropping-particle":"","family":"Aljnidi","given":"Mohamad","non-dropping-particle":"","parse-names":false,"suffix":""},{"dropping-particle":"","family":"Aljoumaa","given":"Kadan","non-dropping-particle":"","parse-names":false,"suffix":""}],"container-title":"Journal of Big Data","id":"ITEM-1","issue":"1","issued":{"date-parts":[["2020"]]},"publisher":"Springer International Publishing","title":"A comparative dimensionality reduction study in telecom customer segmentation using deep learning and PCA","type":"article-journal","volume":"7"},"uris":["http://www.mendeley.com/documents/?uuid=97ee66dd-f863-4333-b847-f440db93215b"]}],"mendeley":{"formattedCitation":"(Alkhayrat, Aljnidi and Aljoumaa, 2020)","plainTextFormattedCitation":"(Alkhayrat, Aljnidi and Aljoumaa, 2020)","previouslyFormattedCitation":"(Alkhayrat, Aljnidi and Aljoumaa, 2020)"},"properties":{"noteIndex":0},"schema":"https://github.com/citation-style-language/schema/raw/master/csl-citation.json"}</w:instrText>
      </w:r>
      <w:r w:rsidR="0091623E">
        <w:rPr>
          <w:rFonts w:asciiTheme="minorHAnsi" w:hAnsiTheme="minorHAnsi" w:cstheme="minorHAnsi"/>
          <w:color w:val="000000" w:themeColor="text1"/>
          <w:sz w:val="22"/>
          <w:szCs w:val="22"/>
        </w:rPr>
        <w:fldChar w:fldCharType="separate"/>
      </w:r>
      <w:r w:rsidR="0091623E" w:rsidRPr="0091623E">
        <w:rPr>
          <w:rFonts w:asciiTheme="minorHAnsi" w:hAnsiTheme="minorHAnsi" w:cstheme="minorHAnsi"/>
          <w:noProof/>
          <w:color w:val="000000" w:themeColor="text1"/>
          <w:sz w:val="22"/>
          <w:szCs w:val="22"/>
        </w:rPr>
        <w:t>(Alkhayrat, Aljnidi and Aljoumaa, 2020)</w:t>
      </w:r>
      <w:r w:rsidR="0091623E">
        <w:rPr>
          <w:rFonts w:asciiTheme="minorHAnsi" w:hAnsiTheme="minorHAnsi" w:cstheme="minorHAnsi"/>
          <w:color w:val="000000" w:themeColor="text1"/>
          <w:sz w:val="22"/>
          <w:szCs w:val="22"/>
        </w:rPr>
        <w:fldChar w:fldCharType="end"/>
      </w:r>
      <w:r w:rsidR="00D71302">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 xml:space="preserve"> </w:t>
      </w:r>
      <w:r w:rsidR="00D71302">
        <w:rPr>
          <w:rFonts w:asciiTheme="minorHAnsi" w:hAnsiTheme="minorHAnsi" w:cstheme="minorHAnsi"/>
          <w:color w:val="000000" w:themeColor="text1"/>
          <w:sz w:val="22"/>
          <w:szCs w:val="22"/>
        </w:rPr>
        <w:t xml:space="preserve">Any </w:t>
      </w:r>
      <w:r w:rsidR="005B22F2">
        <w:rPr>
          <w:rFonts w:asciiTheme="minorHAnsi" w:hAnsiTheme="minorHAnsi" w:cstheme="minorHAnsi"/>
          <w:color w:val="000000" w:themeColor="text1"/>
          <w:sz w:val="22"/>
          <w:szCs w:val="22"/>
        </w:rPr>
        <w:t>positive</w:t>
      </w:r>
      <w:r w:rsidR="00D71302">
        <w:rPr>
          <w:rFonts w:asciiTheme="minorHAnsi" w:hAnsiTheme="minorHAnsi" w:cstheme="minorHAnsi"/>
          <w:color w:val="000000" w:themeColor="text1"/>
          <w:sz w:val="22"/>
          <w:szCs w:val="22"/>
        </w:rPr>
        <w:t xml:space="preserve"> covariances means that the two features are </w:t>
      </w:r>
      <w:r w:rsidR="005B22F2">
        <w:rPr>
          <w:rFonts w:asciiTheme="minorHAnsi" w:hAnsiTheme="minorHAnsi" w:cstheme="minorHAnsi"/>
          <w:color w:val="000000" w:themeColor="text1"/>
          <w:sz w:val="22"/>
          <w:szCs w:val="22"/>
        </w:rPr>
        <w:t>correlated and any negative covariances means that the two features are inversely correlated.</w:t>
      </w:r>
      <w:r w:rsidR="004C799E">
        <w:rPr>
          <w:rFonts w:asciiTheme="minorHAnsi" w:hAnsiTheme="minorHAnsi" w:cstheme="minorHAnsi"/>
          <w:color w:val="000000" w:themeColor="text1"/>
          <w:sz w:val="22"/>
          <w:szCs w:val="22"/>
        </w:rPr>
        <w:t xml:space="preserve"> For example, </w:t>
      </w:r>
      <w:r w:rsidR="006A2D00">
        <w:rPr>
          <w:rFonts w:asciiTheme="minorHAnsi" w:hAnsiTheme="minorHAnsi" w:cstheme="minorHAnsi"/>
          <w:color w:val="000000" w:themeColor="text1"/>
          <w:sz w:val="22"/>
          <w:szCs w:val="22"/>
        </w:rPr>
        <w:t xml:space="preserve">if there are 100 features in </w:t>
      </w:r>
      <w:r w:rsidR="00847F46">
        <w:rPr>
          <w:rFonts w:asciiTheme="minorHAnsi" w:hAnsiTheme="minorHAnsi" w:cstheme="minorHAnsi"/>
          <w:color w:val="000000" w:themeColor="text1"/>
          <w:sz w:val="22"/>
          <w:szCs w:val="22"/>
        </w:rPr>
        <w:t>the</w:t>
      </w:r>
      <w:r w:rsidR="006A2D00">
        <w:rPr>
          <w:rFonts w:asciiTheme="minorHAnsi" w:hAnsiTheme="minorHAnsi" w:cstheme="minorHAnsi"/>
          <w:color w:val="000000" w:themeColor="text1"/>
          <w:sz w:val="22"/>
          <w:szCs w:val="22"/>
        </w:rPr>
        <w:t xml:space="preserve"> </w:t>
      </w:r>
      <w:r w:rsidR="00847F46">
        <w:rPr>
          <w:rFonts w:asciiTheme="minorHAnsi" w:hAnsiTheme="minorHAnsi" w:cstheme="minorHAnsi"/>
          <w:color w:val="000000" w:themeColor="text1"/>
          <w:sz w:val="22"/>
          <w:szCs w:val="22"/>
        </w:rPr>
        <w:t xml:space="preserve">standardised </w:t>
      </w:r>
      <w:r w:rsidR="006A2D00">
        <w:rPr>
          <w:rFonts w:asciiTheme="minorHAnsi" w:hAnsiTheme="minorHAnsi" w:cstheme="minorHAnsi"/>
          <w:color w:val="000000" w:themeColor="text1"/>
          <w:sz w:val="22"/>
          <w:szCs w:val="22"/>
        </w:rPr>
        <w:t xml:space="preserve">dataset, the covariance matrix </w:t>
      </w:r>
      <w:r w:rsidR="002A27D0">
        <w:rPr>
          <w:rFonts w:asciiTheme="minorHAnsi" w:hAnsiTheme="minorHAnsi" w:cstheme="minorHAnsi"/>
          <w:color w:val="000000" w:themeColor="text1"/>
          <w:sz w:val="22"/>
          <w:szCs w:val="22"/>
        </w:rPr>
        <w:t>is structured as follows:</w:t>
      </w:r>
    </w:p>
    <w:p w14:paraId="58B4AB37" w14:textId="77777777" w:rsidR="00847F46" w:rsidRPr="006A2D00" w:rsidRDefault="00847F46" w:rsidP="004C6ACD">
      <w:pPr>
        <w:pStyle w:val="NormalWeb"/>
        <w:rPr>
          <w:rFonts w:asciiTheme="minorHAnsi" w:hAnsiTheme="minorHAnsi" w:cstheme="minorHAnsi"/>
          <w:color w:val="000000" w:themeColor="text1"/>
          <w:sz w:val="22"/>
          <w:szCs w:val="22"/>
        </w:rPr>
      </w:pPr>
    </w:p>
    <w:p w14:paraId="6F3EA38F" w14:textId="087EF364" w:rsidR="00847F46" w:rsidRPr="00847F46" w:rsidRDefault="002441F1" w:rsidP="004C6ACD">
      <w:pPr>
        <w:pStyle w:val="NormalWeb"/>
        <w:rPr>
          <w:rFonts w:asciiTheme="minorHAnsi" w:hAnsiTheme="minorHAnsi" w:cstheme="minorHAnsi"/>
          <w:color w:val="000000" w:themeColor="text1"/>
          <w:sz w:val="22"/>
          <w:szCs w:val="22"/>
        </w:rPr>
      </w:pPr>
      <m:oMathPara>
        <m:oMath>
          <m:d>
            <m:dPr>
              <m:begChr m:val="["/>
              <m:endChr m:val="]"/>
              <m:ctrlPr>
                <w:rPr>
                  <w:rFonts w:ascii="Cambria Math" w:hAnsi="Cambria Math" w:cstheme="minorHAnsi"/>
                  <w:i/>
                  <w:color w:val="000000" w:themeColor="text1"/>
                  <w:sz w:val="22"/>
                  <w:szCs w:val="22"/>
                </w:rPr>
              </m:ctrlPr>
            </m:dPr>
            <m:e>
              <m:m>
                <m:mPr>
                  <m:mcs>
                    <m:mc>
                      <m:mcPr>
                        <m:count m:val="4"/>
                        <m:mcJc m:val="center"/>
                      </m:mcPr>
                    </m:mc>
                  </m:mcs>
                  <m:ctrlPr>
                    <w:rPr>
                      <w:rFonts w:ascii="Cambria Math" w:hAnsi="Cambria Math" w:cstheme="minorHAnsi"/>
                      <w:i/>
                      <w:color w:val="000000" w:themeColor="text1"/>
                      <w:sz w:val="22"/>
                      <w:szCs w:val="22"/>
                    </w:rPr>
                  </m:ctrlPr>
                </m:mPr>
                <m:mr>
                  <m:e>
                    <m:r>
                      <w:rPr>
                        <w:rFonts w:ascii="Cambria Math" w:hAnsi="Cambria Math" w:cstheme="minorHAnsi"/>
                        <w:color w:val="000000" w:themeColor="text1"/>
                        <w:sz w:val="22"/>
                        <w:szCs w:val="22"/>
                      </w:rPr>
                      <m:t>Var(x1)</m:t>
                    </m:r>
                  </m:e>
                  <m:e>
                    <m:r>
                      <w:rPr>
                        <w:rFonts w:ascii="Cambria Math" w:hAnsi="Cambria Math" w:cstheme="minorHAnsi"/>
                        <w:color w:val="000000" w:themeColor="text1"/>
                        <w:sz w:val="22"/>
                        <w:szCs w:val="22"/>
                      </w:rPr>
                      <m:t>Cov(x1, x2)</m:t>
                    </m:r>
                  </m:e>
                  <m:e>
                    <m:r>
                      <w:rPr>
                        <w:rFonts w:ascii="Cambria Math" w:hAnsi="Cambria Math" w:cstheme="minorHAnsi"/>
                        <w:color w:val="000000" w:themeColor="text1"/>
                      </w:rPr>
                      <m:t>⋯</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Cov(x1, x100)</m:t>
                    </m:r>
                    <m:ctrlPr>
                      <w:rPr>
                        <w:rFonts w:ascii="Cambria Math" w:eastAsia="Cambria Math" w:hAnsi="Cambria Math" w:cs="Cambria Math"/>
                        <w:i/>
                        <w:color w:val="000000" w:themeColor="text1"/>
                      </w:rPr>
                    </m:ctrlPr>
                  </m:e>
                </m:mr>
                <m:mr>
                  <m:e>
                    <m:r>
                      <w:rPr>
                        <w:rFonts w:ascii="Cambria Math" w:eastAsia="Cambria Math" w:hAnsi="Cambria Math" w:cs="Cambria Math"/>
                        <w:color w:val="000000" w:themeColor="text1"/>
                      </w:rPr>
                      <m:t>Cov(x1, x2)</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Var(x2)</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Cov(x2, x100)</m:t>
                    </m:r>
                    <m:ctrlPr>
                      <w:rPr>
                        <w:rFonts w:ascii="Cambria Math" w:eastAsia="Cambria Math" w:hAnsi="Cambria Math" w:cs="Cambria Math"/>
                        <w:i/>
                        <w:color w:val="000000" w:themeColor="text1"/>
                      </w:rPr>
                    </m:ctrlPr>
                  </m:e>
                </m:mr>
                <m:mr>
                  <m:e>
                    <m:r>
                      <w:rPr>
                        <w:rFonts w:ascii="Cambria Math" w:eastAsia="Cambria Math" w:hAnsi="Cambria Math" w:cs="Cambria Math"/>
                        <w:color w:val="000000" w:themeColor="text1"/>
                      </w:rPr>
                      <m:t>⋮</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i/>
                        <w:color w:val="000000" w:themeColor="text1"/>
                      </w:rPr>
                    </m:ctrlPr>
                  </m:e>
                </m:mr>
                <m:mr>
                  <m:e>
                    <m:r>
                      <w:rPr>
                        <w:rFonts w:ascii="Cambria Math" w:eastAsia="Cambria Math" w:hAnsi="Cambria Math" w:cs="Cambria Math"/>
                        <w:color w:val="000000" w:themeColor="text1"/>
                      </w:rPr>
                      <m:t>Cov(x1, x100)</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Cov(x2, x100)</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Var(x100)</m:t>
                    </m:r>
                  </m:e>
                </m:mr>
              </m:m>
            </m:e>
          </m:d>
        </m:oMath>
      </m:oMathPara>
    </w:p>
    <w:p w14:paraId="74AE1D35" w14:textId="77777777" w:rsidR="00847F46" w:rsidRDefault="00847F46" w:rsidP="004C6ACD">
      <w:pPr>
        <w:pStyle w:val="NormalWeb"/>
        <w:rPr>
          <w:rFonts w:asciiTheme="minorHAnsi" w:hAnsiTheme="minorHAnsi" w:cstheme="minorHAnsi"/>
          <w:color w:val="000000" w:themeColor="text1"/>
          <w:sz w:val="22"/>
          <w:szCs w:val="22"/>
        </w:rPr>
      </w:pPr>
    </w:p>
    <w:p w14:paraId="273DF56C" w14:textId="77DF2881" w:rsidR="0091623E" w:rsidRDefault="0091623E" w:rsidP="004C6ACD">
      <w:pPr>
        <w:pStyle w:val="NormalWeb"/>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w:t>
      </w:r>
      <w:r w:rsidR="00A50710">
        <w:rPr>
          <w:rFonts w:asciiTheme="minorHAnsi" w:hAnsiTheme="minorHAnsi" w:cstheme="minorHAnsi"/>
          <w:color w:val="000000" w:themeColor="text1"/>
          <w:sz w:val="22"/>
          <w:szCs w:val="22"/>
        </w:rPr>
        <w:t xml:space="preserve">pairs of </w:t>
      </w:r>
      <w:r>
        <w:rPr>
          <w:rFonts w:asciiTheme="minorHAnsi" w:hAnsiTheme="minorHAnsi" w:cstheme="minorHAnsi"/>
          <w:color w:val="000000" w:themeColor="text1"/>
          <w:sz w:val="22"/>
          <w:szCs w:val="22"/>
        </w:rPr>
        <w:t xml:space="preserve">eigenvalues and eigenvectors </w:t>
      </w:r>
      <w:r w:rsidR="003F4A68">
        <w:rPr>
          <w:rFonts w:asciiTheme="minorHAnsi" w:hAnsiTheme="minorHAnsi" w:cstheme="minorHAnsi"/>
          <w:color w:val="000000" w:themeColor="text1"/>
          <w:sz w:val="22"/>
          <w:szCs w:val="22"/>
        </w:rPr>
        <w:t>were</w:t>
      </w:r>
      <w:r w:rsidR="008467D7">
        <w:rPr>
          <w:rFonts w:asciiTheme="minorHAnsi" w:hAnsiTheme="minorHAnsi" w:cstheme="minorHAnsi"/>
          <w:color w:val="000000" w:themeColor="text1"/>
          <w:sz w:val="22"/>
          <w:szCs w:val="22"/>
        </w:rPr>
        <w:t xml:space="preserve"> then found from the covariance matrix which </w:t>
      </w:r>
      <w:r w:rsidR="003F4A68">
        <w:rPr>
          <w:rFonts w:asciiTheme="minorHAnsi" w:hAnsiTheme="minorHAnsi" w:cstheme="minorHAnsi"/>
          <w:color w:val="000000" w:themeColor="text1"/>
          <w:sz w:val="22"/>
          <w:szCs w:val="22"/>
        </w:rPr>
        <w:t>allowed</w:t>
      </w:r>
      <w:r w:rsidR="008467D7">
        <w:rPr>
          <w:rFonts w:asciiTheme="minorHAnsi" w:hAnsiTheme="minorHAnsi" w:cstheme="minorHAnsi"/>
          <w:color w:val="000000" w:themeColor="text1"/>
          <w:sz w:val="22"/>
          <w:szCs w:val="22"/>
        </w:rPr>
        <w:t xml:space="preserve"> </w:t>
      </w:r>
      <w:r w:rsidR="003F4A68">
        <w:rPr>
          <w:rFonts w:asciiTheme="minorHAnsi" w:hAnsiTheme="minorHAnsi" w:cstheme="minorHAnsi"/>
          <w:color w:val="000000" w:themeColor="text1"/>
          <w:sz w:val="22"/>
          <w:szCs w:val="22"/>
        </w:rPr>
        <w:t>them</w:t>
      </w:r>
      <w:r w:rsidR="008467D7">
        <w:rPr>
          <w:rFonts w:asciiTheme="minorHAnsi" w:hAnsiTheme="minorHAnsi" w:cstheme="minorHAnsi"/>
          <w:color w:val="000000" w:themeColor="text1"/>
          <w:sz w:val="22"/>
          <w:szCs w:val="22"/>
        </w:rPr>
        <w:t xml:space="preserve"> to determine the principal components</w:t>
      </w:r>
      <w:r w:rsidR="00780AB9">
        <w:rPr>
          <w:rFonts w:asciiTheme="minorHAnsi" w:hAnsiTheme="minorHAnsi" w:cstheme="minorHAnsi"/>
          <w:color w:val="000000" w:themeColor="text1"/>
          <w:sz w:val="22"/>
          <w:szCs w:val="22"/>
        </w:rPr>
        <w:t xml:space="preserve"> (PCs) </w:t>
      </w:r>
      <w:r w:rsidR="00780AB9">
        <w:rPr>
          <w:rFonts w:asciiTheme="minorHAnsi" w:hAnsiTheme="minorHAnsi" w:cstheme="minorHAnsi"/>
          <w:color w:val="000000" w:themeColor="text1"/>
          <w:sz w:val="22"/>
          <w:szCs w:val="22"/>
        </w:rPr>
        <w:fldChar w:fldCharType="begin" w:fldLock="1"/>
      </w:r>
      <w:r w:rsidR="00AA4C8D">
        <w:rPr>
          <w:rFonts w:asciiTheme="minorHAnsi" w:hAnsiTheme="minorHAnsi" w:cstheme="minorHAnsi"/>
          <w:color w:val="000000" w:themeColor="text1"/>
          <w:sz w:val="22"/>
          <w:szCs w:val="22"/>
        </w:rPr>
        <w:instrText>ADDIN CSL_CITATION {"citationItems":[{"id":"ITEM-1","itemData":{"URL":"https://www.edureka.co/blog/principal-component-analysis/","author":[{"dropping-particle":"","family":"Lateef","given":"Zulaikha","non-dropping-particle":"","parse-names":false,"suffix":""}],"container-title":"All You Need To Know About Principal Component Analysis (PCA)","id":"ITEM-1","issued":{"date-parts":[["2020"]]},"title":"All You Need To Know About Principal Component Analysis (PCA)","type":"webpage"},"uris":["http://www.mendeley.com/documents/?uuid=248151e7-096d-41ab-970c-4b23315ee859"]}],"mendeley":{"formattedCitation":"(Lateef, 2020)","plainTextFormattedCitation":"(Lateef, 2020)","previouslyFormattedCitation":"(Lateef, 2020)"},"properties":{"noteIndex":0},"schema":"https://github.com/citation-style-language/schema/raw/master/csl-citation.json"}</w:instrText>
      </w:r>
      <w:r w:rsidR="00780AB9">
        <w:rPr>
          <w:rFonts w:asciiTheme="minorHAnsi" w:hAnsiTheme="minorHAnsi" w:cstheme="minorHAnsi"/>
          <w:color w:val="000000" w:themeColor="text1"/>
          <w:sz w:val="22"/>
          <w:szCs w:val="22"/>
        </w:rPr>
        <w:fldChar w:fldCharType="separate"/>
      </w:r>
      <w:r w:rsidR="00780AB9" w:rsidRPr="00780AB9">
        <w:rPr>
          <w:rFonts w:asciiTheme="minorHAnsi" w:hAnsiTheme="minorHAnsi" w:cstheme="minorHAnsi"/>
          <w:noProof/>
          <w:color w:val="000000" w:themeColor="text1"/>
          <w:sz w:val="22"/>
          <w:szCs w:val="22"/>
        </w:rPr>
        <w:t>(Lateef, 2020)</w:t>
      </w:r>
      <w:r w:rsidR="00780AB9">
        <w:rPr>
          <w:rFonts w:asciiTheme="minorHAnsi" w:hAnsiTheme="minorHAnsi" w:cstheme="minorHAnsi"/>
          <w:color w:val="000000" w:themeColor="text1"/>
          <w:sz w:val="22"/>
          <w:szCs w:val="22"/>
        </w:rPr>
        <w:fldChar w:fldCharType="end"/>
      </w:r>
      <w:r w:rsidR="008467D7">
        <w:rPr>
          <w:rFonts w:asciiTheme="minorHAnsi" w:hAnsiTheme="minorHAnsi" w:cstheme="minorHAnsi"/>
          <w:color w:val="000000" w:themeColor="text1"/>
          <w:sz w:val="22"/>
          <w:szCs w:val="22"/>
        </w:rPr>
        <w:t>.</w:t>
      </w:r>
      <w:r w:rsidR="00B75FB4">
        <w:rPr>
          <w:rFonts w:asciiTheme="minorHAnsi" w:hAnsiTheme="minorHAnsi" w:cstheme="minorHAnsi"/>
          <w:color w:val="000000" w:themeColor="text1"/>
          <w:sz w:val="22"/>
          <w:szCs w:val="22"/>
        </w:rPr>
        <w:t xml:space="preserve"> </w:t>
      </w:r>
      <w:r w:rsidR="006519F4">
        <w:rPr>
          <w:rFonts w:asciiTheme="minorHAnsi" w:hAnsiTheme="minorHAnsi" w:cstheme="minorHAnsi"/>
          <w:color w:val="000000" w:themeColor="text1"/>
          <w:sz w:val="22"/>
          <w:szCs w:val="22"/>
        </w:rPr>
        <w:t xml:space="preserve">These </w:t>
      </w:r>
      <w:r w:rsidR="003F4A68">
        <w:rPr>
          <w:rFonts w:asciiTheme="minorHAnsi" w:hAnsiTheme="minorHAnsi" w:cstheme="minorHAnsi"/>
          <w:color w:val="000000" w:themeColor="text1"/>
          <w:sz w:val="22"/>
          <w:szCs w:val="22"/>
        </w:rPr>
        <w:t>were</w:t>
      </w:r>
      <w:r w:rsidR="006519F4">
        <w:rPr>
          <w:rFonts w:asciiTheme="minorHAnsi" w:hAnsiTheme="minorHAnsi" w:cstheme="minorHAnsi"/>
          <w:color w:val="000000" w:themeColor="text1"/>
          <w:sz w:val="22"/>
          <w:szCs w:val="22"/>
        </w:rPr>
        <w:t xml:space="preserve"> calculated as the new uncorrelated variables that are linear combinations of the original variables. As much information as possible is </w:t>
      </w:r>
      <w:r w:rsidR="00750699">
        <w:rPr>
          <w:rFonts w:asciiTheme="minorHAnsi" w:hAnsiTheme="minorHAnsi" w:cstheme="minorHAnsi"/>
          <w:color w:val="000000" w:themeColor="text1"/>
          <w:sz w:val="22"/>
          <w:szCs w:val="22"/>
        </w:rPr>
        <w:t>retained</w:t>
      </w:r>
      <w:r w:rsidR="006519F4">
        <w:rPr>
          <w:rFonts w:asciiTheme="minorHAnsi" w:hAnsiTheme="minorHAnsi" w:cstheme="minorHAnsi"/>
          <w:color w:val="000000" w:themeColor="text1"/>
          <w:sz w:val="22"/>
          <w:szCs w:val="22"/>
        </w:rPr>
        <w:t xml:space="preserve"> into the first </w:t>
      </w:r>
      <w:r w:rsidR="00780AB9">
        <w:rPr>
          <w:rFonts w:asciiTheme="minorHAnsi" w:hAnsiTheme="minorHAnsi" w:cstheme="minorHAnsi"/>
          <w:color w:val="000000" w:themeColor="text1"/>
          <w:sz w:val="22"/>
          <w:szCs w:val="22"/>
        </w:rPr>
        <w:t>PCs</w:t>
      </w:r>
      <w:r w:rsidR="006519F4">
        <w:rPr>
          <w:rFonts w:asciiTheme="minorHAnsi" w:hAnsiTheme="minorHAnsi" w:cstheme="minorHAnsi"/>
          <w:color w:val="000000" w:themeColor="text1"/>
          <w:sz w:val="22"/>
          <w:szCs w:val="22"/>
        </w:rPr>
        <w:t>.</w:t>
      </w:r>
      <w:r w:rsidR="002E6B44">
        <w:rPr>
          <w:rFonts w:asciiTheme="minorHAnsi" w:hAnsiTheme="minorHAnsi" w:cstheme="minorHAnsi"/>
          <w:color w:val="000000" w:themeColor="text1"/>
          <w:sz w:val="22"/>
          <w:szCs w:val="22"/>
        </w:rPr>
        <w:t xml:space="preserve"> After computing this, a scree </w:t>
      </w:r>
      <w:r w:rsidR="00780AB9">
        <w:rPr>
          <w:rFonts w:asciiTheme="minorHAnsi" w:hAnsiTheme="minorHAnsi" w:cstheme="minorHAnsi"/>
          <w:color w:val="000000" w:themeColor="text1"/>
          <w:sz w:val="22"/>
          <w:szCs w:val="22"/>
        </w:rPr>
        <w:t>bar chart</w:t>
      </w:r>
      <w:r w:rsidR="002E6B44">
        <w:rPr>
          <w:rFonts w:asciiTheme="minorHAnsi" w:hAnsiTheme="minorHAnsi" w:cstheme="minorHAnsi"/>
          <w:color w:val="000000" w:themeColor="text1"/>
          <w:sz w:val="22"/>
          <w:szCs w:val="22"/>
        </w:rPr>
        <w:t xml:space="preserve"> </w:t>
      </w:r>
      <w:r w:rsidR="003F4A68">
        <w:rPr>
          <w:rFonts w:asciiTheme="minorHAnsi" w:hAnsiTheme="minorHAnsi" w:cstheme="minorHAnsi"/>
          <w:color w:val="000000" w:themeColor="text1"/>
          <w:sz w:val="22"/>
          <w:szCs w:val="22"/>
        </w:rPr>
        <w:t>was</w:t>
      </w:r>
      <w:r w:rsidR="002E6B44">
        <w:rPr>
          <w:rFonts w:asciiTheme="minorHAnsi" w:hAnsiTheme="minorHAnsi" w:cstheme="minorHAnsi"/>
          <w:color w:val="000000" w:themeColor="text1"/>
          <w:sz w:val="22"/>
          <w:szCs w:val="22"/>
        </w:rPr>
        <w:t xml:space="preserve"> used to show the </w:t>
      </w:r>
      <w:r w:rsidR="00780AB9">
        <w:rPr>
          <w:rFonts w:asciiTheme="minorHAnsi" w:hAnsiTheme="minorHAnsi" w:cstheme="minorHAnsi"/>
          <w:color w:val="000000" w:themeColor="text1"/>
          <w:sz w:val="22"/>
          <w:szCs w:val="22"/>
        </w:rPr>
        <w:t>proportion</w:t>
      </w:r>
      <w:r w:rsidR="002E6B44">
        <w:rPr>
          <w:rFonts w:asciiTheme="minorHAnsi" w:hAnsiTheme="minorHAnsi" w:cstheme="minorHAnsi"/>
          <w:color w:val="000000" w:themeColor="text1"/>
          <w:sz w:val="22"/>
          <w:szCs w:val="22"/>
        </w:rPr>
        <w:t xml:space="preserve"> of explained variance each </w:t>
      </w:r>
      <w:r w:rsidR="00780AB9">
        <w:rPr>
          <w:rFonts w:asciiTheme="minorHAnsi" w:hAnsiTheme="minorHAnsi" w:cstheme="minorHAnsi"/>
          <w:color w:val="000000" w:themeColor="text1"/>
          <w:sz w:val="22"/>
          <w:szCs w:val="22"/>
        </w:rPr>
        <w:t>PC</w:t>
      </w:r>
      <w:r w:rsidR="002E6B44">
        <w:rPr>
          <w:rFonts w:asciiTheme="minorHAnsi" w:hAnsiTheme="minorHAnsi" w:cstheme="minorHAnsi"/>
          <w:color w:val="000000" w:themeColor="text1"/>
          <w:sz w:val="22"/>
          <w:szCs w:val="22"/>
        </w:rPr>
        <w:t xml:space="preserve"> has</w:t>
      </w:r>
      <w:r w:rsidR="006E41D7">
        <w:rPr>
          <w:rFonts w:asciiTheme="minorHAnsi" w:hAnsiTheme="minorHAnsi" w:cstheme="minorHAnsi"/>
          <w:color w:val="000000" w:themeColor="text1"/>
          <w:sz w:val="22"/>
          <w:szCs w:val="22"/>
        </w:rPr>
        <w:t xml:space="preserve"> </w:t>
      </w:r>
      <w:r w:rsidR="006E41D7">
        <w:rPr>
          <w:rFonts w:asciiTheme="minorHAnsi" w:hAnsiTheme="minorHAnsi" w:cstheme="minorHAnsi"/>
          <w:color w:val="000000" w:themeColor="text1"/>
          <w:sz w:val="22"/>
          <w:szCs w:val="22"/>
        </w:rPr>
        <w:fldChar w:fldCharType="begin" w:fldLock="1"/>
      </w:r>
      <w:r w:rsidR="00AD0638">
        <w:rPr>
          <w:rFonts w:asciiTheme="minorHAnsi" w:hAnsiTheme="minorHAnsi" w:cstheme="minorHAnsi"/>
          <w:color w:val="000000" w:themeColor="text1"/>
          <w:sz w:val="22"/>
          <w:szCs w:val="22"/>
        </w:rPr>
        <w:instrText>ADDIN CSL_CITATION {"citationItems":[{"id":"ITEM-1","itemData":{"author":[{"dropping-particle":"","family":"Maklin","given":"Cory","non-dropping-particle":"","parse-names":false,"suffix":""}],"container-title":"Principal Component Analysis Example In Python","id":"ITEM-1","issued":{"date-parts":[["2019"]]},"title":"Principal Component Analysis Example In Python","type":"article-journal"},"uris":["http://www.mendeley.com/documents/?uuid=a4d3206b-22d7-43c6-95bb-8699a898dba4"]}],"mendeley":{"formattedCitation":"(Maklin, 2019)","plainTextFormattedCitation":"(Maklin, 2019)","previouslyFormattedCitation":"(Maklin, 2019)"},"properties":{"noteIndex":0},"schema":"https://github.com/citation-style-language/schema/raw/master/csl-citation.json"}</w:instrText>
      </w:r>
      <w:r w:rsidR="006E41D7">
        <w:rPr>
          <w:rFonts w:asciiTheme="minorHAnsi" w:hAnsiTheme="minorHAnsi" w:cstheme="minorHAnsi"/>
          <w:color w:val="000000" w:themeColor="text1"/>
          <w:sz w:val="22"/>
          <w:szCs w:val="22"/>
        </w:rPr>
        <w:fldChar w:fldCharType="separate"/>
      </w:r>
      <w:r w:rsidR="006E41D7" w:rsidRPr="006E41D7">
        <w:rPr>
          <w:rFonts w:asciiTheme="minorHAnsi" w:hAnsiTheme="minorHAnsi" w:cstheme="minorHAnsi"/>
          <w:noProof/>
          <w:color w:val="000000" w:themeColor="text1"/>
          <w:sz w:val="22"/>
          <w:szCs w:val="22"/>
        </w:rPr>
        <w:t>(Maklin, 2019)</w:t>
      </w:r>
      <w:r w:rsidR="006E41D7">
        <w:rPr>
          <w:rFonts w:asciiTheme="minorHAnsi" w:hAnsiTheme="minorHAnsi" w:cstheme="minorHAnsi"/>
          <w:color w:val="000000" w:themeColor="text1"/>
          <w:sz w:val="22"/>
          <w:szCs w:val="22"/>
        </w:rPr>
        <w:fldChar w:fldCharType="end"/>
      </w:r>
      <w:r w:rsidR="002E6B44">
        <w:rPr>
          <w:rFonts w:asciiTheme="minorHAnsi" w:hAnsiTheme="minorHAnsi" w:cstheme="minorHAnsi"/>
          <w:color w:val="000000" w:themeColor="text1"/>
          <w:sz w:val="22"/>
          <w:szCs w:val="22"/>
        </w:rPr>
        <w:t xml:space="preserve">. PC1 </w:t>
      </w:r>
      <w:r w:rsidR="003F4A68">
        <w:rPr>
          <w:rFonts w:asciiTheme="minorHAnsi" w:hAnsiTheme="minorHAnsi" w:cstheme="minorHAnsi"/>
          <w:color w:val="000000" w:themeColor="text1"/>
          <w:sz w:val="22"/>
          <w:szCs w:val="22"/>
        </w:rPr>
        <w:t>had</w:t>
      </w:r>
      <w:r w:rsidR="002E6B44">
        <w:rPr>
          <w:rFonts w:asciiTheme="minorHAnsi" w:hAnsiTheme="minorHAnsi" w:cstheme="minorHAnsi"/>
          <w:color w:val="000000" w:themeColor="text1"/>
          <w:sz w:val="22"/>
          <w:szCs w:val="22"/>
        </w:rPr>
        <w:t xml:space="preserve"> the most </w:t>
      </w:r>
      <w:r w:rsidR="002E6B44">
        <w:rPr>
          <w:rFonts w:asciiTheme="minorHAnsi" w:hAnsiTheme="minorHAnsi" w:cstheme="minorHAnsi"/>
          <w:color w:val="000000" w:themeColor="text1"/>
          <w:sz w:val="22"/>
          <w:szCs w:val="22"/>
        </w:rPr>
        <w:lastRenderedPageBreak/>
        <w:t xml:space="preserve">percentage of explained variance, PC2 </w:t>
      </w:r>
      <w:r w:rsidR="003F4A68">
        <w:rPr>
          <w:rFonts w:asciiTheme="minorHAnsi" w:hAnsiTheme="minorHAnsi" w:cstheme="minorHAnsi"/>
          <w:color w:val="000000" w:themeColor="text1"/>
          <w:sz w:val="22"/>
          <w:szCs w:val="22"/>
        </w:rPr>
        <w:t>had</w:t>
      </w:r>
      <w:r w:rsidR="002E6B44">
        <w:rPr>
          <w:rFonts w:asciiTheme="minorHAnsi" w:hAnsiTheme="minorHAnsi" w:cstheme="minorHAnsi"/>
          <w:color w:val="000000" w:themeColor="text1"/>
          <w:sz w:val="22"/>
          <w:szCs w:val="22"/>
        </w:rPr>
        <w:t xml:space="preserve"> the second most, etc. </w:t>
      </w:r>
      <w:r w:rsidR="00702E66">
        <w:rPr>
          <w:rFonts w:asciiTheme="minorHAnsi" w:hAnsiTheme="minorHAnsi" w:cstheme="minorHAnsi"/>
          <w:color w:val="000000" w:themeColor="text1"/>
          <w:sz w:val="22"/>
          <w:szCs w:val="22"/>
        </w:rPr>
        <w:t xml:space="preserve">Eigenvectors of the covariance matrix are the directions of the lines or axes such that most variance in the data can be captured. These are known as the principal components. </w:t>
      </w:r>
      <w:r w:rsidR="001A497F">
        <w:rPr>
          <w:rFonts w:asciiTheme="minorHAnsi" w:hAnsiTheme="minorHAnsi" w:cstheme="minorHAnsi"/>
          <w:color w:val="000000" w:themeColor="text1"/>
          <w:sz w:val="22"/>
          <w:szCs w:val="22"/>
        </w:rPr>
        <w:t xml:space="preserve">By ordering the eigenvalues from highest to lowest, which their associated eigenvector, </w:t>
      </w:r>
      <w:r w:rsidR="003F4A68">
        <w:rPr>
          <w:rFonts w:asciiTheme="minorHAnsi" w:hAnsiTheme="minorHAnsi" w:cstheme="minorHAnsi"/>
          <w:color w:val="000000" w:themeColor="text1"/>
          <w:sz w:val="22"/>
          <w:szCs w:val="22"/>
        </w:rPr>
        <w:t>they found</w:t>
      </w:r>
      <w:r w:rsidR="001A497F">
        <w:rPr>
          <w:rFonts w:asciiTheme="minorHAnsi" w:hAnsiTheme="minorHAnsi" w:cstheme="minorHAnsi"/>
          <w:color w:val="000000" w:themeColor="text1"/>
          <w:sz w:val="22"/>
          <w:szCs w:val="22"/>
        </w:rPr>
        <w:t xml:space="preserve"> the </w:t>
      </w:r>
      <w:r w:rsidR="00780AB9">
        <w:rPr>
          <w:rFonts w:asciiTheme="minorHAnsi" w:hAnsiTheme="minorHAnsi" w:cstheme="minorHAnsi"/>
          <w:color w:val="000000" w:themeColor="text1"/>
          <w:sz w:val="22"/>
          <w:szCs w:val="22"/>
        </w:rPr>
        <w:t>PCs</w:t>
      </w:r>
      <w:r w:rsidR="001A497F">
        <w:rPr>
          <w:rFonts w:asciiTheme="minorHAnsi" w:hAnsiTheme="minorHAnsi" w:cstheme="minorHAnsi"/>
          <w:color w:val="000000" w:themeColor="text1"/>
          <w:sz w:val="22"/>
          <w:szCs w:val="22"/>
        </w:rPr>
        <w:t xml:space="preserve"> in order of </w:t>
      </w:r>
      <w:r w:rsidR="00702E66">
        <w:rPr>
          <w:rFonts w:asciiTheme="minorHAnsi" w:hAnsiTheme="minorHAnsi" w:cstheme="minorHAnsi"/>
          <w:color w:val="000000" w:themeColor="text1"/>
          <w:sz w:val="22"/>
          <w:szCs w:val="22"/>
        </w:rPr>
        <w:t>their variance.</w:t>
      </w:r>
      <w:r w:rsidR="001A497F">
        <w:rPr>
          <w:rFonts w:asciiTheme="minorHAnsi" w:hAnsiTheme="minorHAnsi" w:cstheme="minorHAnsi"/>
          <w:color w:val="000000" w:themeColor="text1"/>
          <w:sz w:val="22"/>
          <w:szCs w:val="22"/>
        </w:rPr>
        <w:t xml:space="preserve"> </w:t>
      </w:r>
      <w:r w:rsidR="00D17348">
        <w:rPr>
          <w:rFonts w:asciiTheme="minorHAnsi" w:hAnsiTheme="minorHAnsi" w:cstheme="minorHAnsi"/>
          <w:color w:val="000000" w:themeColor="text1"/>
          <w:sz w:val="22"/>
          <w:szCs w:val="22"/>
        </w:rPr>
        <w:t xml:space="preserve">The percentage of variance associated with each component is calculated by dividing the eigenvalue by the sum of all eigenvalues. </w:t>
      </w:r>
    </w:p>
    <w:p w14:paraId="5EA6990A" w14:textId="29F28F99" w:rsidR="00702E66" w:rsidRDefault="00DD71C1" w:rsidP="004C6ACD">
      <w:pPr>
        <w:pStyle w:val="NormalWeb"/>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After </w:t>
      </w:r>
      <w:r w:rsidR="00D17348">
        <w:rPr>
          <w:rFonts w:asciiTheme="minorHAnsi" w:hAnsiTheme="minorHAnsi" w:cstheme="minorHAnsi"/>
          <w:color w:val="000000" w:themeColor="text1"/>
          <w:sz w:val="22"/>
          <w:szCs w:val="22"/>
        </w:rPr>
        <w:t xml:space="preserve">computing all the components in order of their variance, </w:t>
      </w:r>
      <w:r w:rsidR="003F4A68">
        <w:rPr>
          <w:rFonts w:asciiTheme="minorHAnsi" w:hAnsiTheme="minorHAnsi" w:cstheme="minorHAnsi"/>
          <w:color w:val="000000" w:themeColor="text1"/>
          <w:sz w:val="22"/>
          <w:szCs w:val="22"/>
        </w:rPr>
        <w:t>the decision of</w:t>
      </w:r>
      <w:r w:rsidR="00D17348">
        <w:rPr>
          <w:rFonts w:asciiTheme="minorHAnsi" w:hAnsiTheme="minorHAnsi" w:cstheme="minorHAnsi"/>
          <w:color w:val="000000" w:themeColor="text1"/>
          <w:sz w:val="22"/>
          <w:szCs w:val="22"/>
        </w:rPr>
        <w:t xml:space="preserve"> how many variables </w:t>
      </w:r>
      <w:r w:rsidR="003F4A68">
        <w:rPr>
          <w:rFonts w:asciiTheme="minorHAnsi" w:hAnsiTheme="minorHAnsi" w:cstheme="minorHAnsi"/>
          <w:color w:val="000000" w:themeColor="text1"/>
          <w:sz w:val="22"/>
          <w:szCs w:val="22"/>
        </w:rPr>
        <w:t>to keep can be made</w:t>
      </w:r>
      <w:r w:rsidR="00D17348">
        <w:rPr>
          <w:rFonts w:asciiTheme="minorHAnsi" w:hAnsiTheme="minorHAnsi" w:cstheme="minorHAnsi"/>
          <w:color w:val="000000" w:themeColor="text1"/>
          <w:sz w:val="22"/>
          <w:szCs w:val="22"/>
        </w:rPr>
        <w:t xml:space="preserve">. It is crucial to have less features than the original data while retaining a lot of the information. Studies into PCA have labelled the acceptable total variation in the new data differently. For example, </w:t>
      </w:r>
      <w:r w:rsidR="00D17348">
        <w:rPr>
          <w:rFonts w:asciiTheme="minorHAnsi" w:hAnsiTheme="minorHAnsi" w:cstheme="minorHAnsi"/>
          <w:color w:val="000000" w:themeColor="text1"/>
          <w:sz w:val="22"/>
          <w:szCs w:val="22"/>
        </w:rPr>
        <w:fldChar w:fldCharType="begin" w:fldLock="1"/>
      </w:r>
      <w:r w:rsidR="00D17348">
        <w:rPr>
          <w:rFonts w:asciiTheme="minorHAnsi" w:hAnsiTheme="minorHAnsi" w:cstheme="minorHAnsi"/>
          <w:color w:val="000000" w:themeColor="text1"/>
          <w:sz w:val="22"/>
          <w:szCs w:val="22"/>
        </w:rPr>
        <w:instrText>ADDIN CSL_CITATION {"citationItems":[{"id":"ITEM-1","itemData":{"DOI":"10.1186/s40537-020-0286-0","ISSN":"21961115","abstract":"Telecom Companies logs customer’s actions which generate a huge amount of data that can bring important findings related to customer’s behavior and needs. The main characteristics of such data are the large number of features and the high sparsity that impose challenges to the analytics steps. This paper aims to explore dimensionality reduction on a real telecom dataset and evaluate customers’ clustering in reduced and latent space, compared to original space in order to achieve better quality clustering results. The original dataset contains 220 features that belonging to 100,000 customers. However, dimensionality reduction is an important data preprocessing step in the data mining process specially with the presence of curse of dimensionality. In particular, the aim of data reduction techniques is to filter out irrelevant features and noisy data samples. To reduce the high dimensional data, we projected it down to a subspace using well known Principal Component Analysis (PCA) decomposition and a novel approach based on Autoencoder Neural Network, performing in this way dimensionality reduction of original data. Then K-Means Clustering is applied on both-original and reduced data set. Different internal measures were performed to evaluate clustering for different numbers of dimensions and then we evaluated how the reduction method impacts the clustering task.","author":[{"dropping-particle":"","family":"Alkhayrat","given":"Maha","non-dropping-particle":"","parse-names":false,"suffix":""},{"dropping-particle":"","family":"Aljnidi","given":"Mohamad","non-dropping-particle":"","parse-names":false,"suffix":""},{"dropping-particle":"","family":"Aljoumaa","given":"Kadan","non-dropping-particle":"","parse-names":false,"suffix":""}],"container-title":"Journal of Big Data","id":"ITEM-1","issue":"1","issued":{"date-parts":[["2020"]]},"publisher":"Springer International Publishing","title":"A comparative dimensionality reduction study in telecom customer segmentation using deep learning and PCA","type":"article-journal","volume":"7"},"uris":["http://www.mendeley.com/documents/?uuid=97ee66dd-f863-4333-b847-f440db93215b"]}],"mendeley":{"formattedCitation":"(Alkhayrat, Aljnidi and Aljoumaa, 2020)","plainTextFormattedCitation":"(Alkhayrat, Aljnidi and Aljoumaa, 2020)","previouslyFormattedCitation":"(Alkhayrat, Aljnidi and Aljoumaa, 2020)"},"properties":{"noteIndex":0},"schema":"https://github.com/citation-style-language/schema/raw/master/csl-citation.json"}</w:instrText>
      </w:r>
      <w:r w:rsidR="00D17348">
        <w:rPr>
          <w:rFonts w:asciiTheme="minorHAnsi" w:hAnsiTheme="minorHAnsi" w:cstheme="minorHAnsi"/>
          <w:color w:val="000000" w:themeColor="text1"/>
          <w:sz w:val="22"/>
          <w:szCs w:val="22"/>
        </w:rPr>
        <w:fldChar w:fldCharType="separate"/>
      </w:r>
      <w:r w:rsidR="00D17348" w:rsidRPr="00D17348">
        <w:rPr>
          <w:rFonts w:asciiTheme="minorHAnsi" w:hAnsiTheme="minorHAnsi" w:cstheme="minorHAnsi"/>
          <w:noProof/>
          <w:color w:val="000000" w:themeColor="text1"/>
          <w:sz w:val="22"/>
          <w:szCs w:val="22"/>
        </w:rPr>
        <w:t>(Alkhayrat, Aljnidi and Aljoumaa, 2020)</w:t>
      </w:r>
      <w:r w:rsidR="00D17348">
        <w:rPr>
          <w:rFonts w:asciiTheme="minorHAnsi" w:hAnsiTheme="minorHAnsi" w:cstheme="minorHAnsi"/>
          <w:color w:val="000000" w:themeColor="text1"/>
          <w:sz w:val="22"/>
          <w:szCs w:val="22"/>
        </w:rPr>
        <w:fldChar w:fldCharType="end"/>
      </w:r>
      <w:r w:rsidR="00D17348">
        <w:rPr>
          <w:rFonts w:asciiTheme="minorHAnsi" w:hAnsiTheme="minorHAnsi" w:cstheme="minorHAnsi"/>
          <w:color w:val="000000" w:themeColor="text1"/>
          <w:sz w:val="22"/>
          <w:szCs w:val="22"/>
        </w:rPr>
        <w:t xml:space="preserve"> stated that </w:t>
      </w:r>
      <w:r w:rsidR="00750699">
        <w:rPr>
          <w:rFonts w:asciiTheme="minorHAnsi" w:hAnsiTheme="minorHAnsi" w:cstheme="minorHAnsi"/>
          <w:color w:val="000000" w:themeColor="text1"/>
          <w:sz w:val="22"/>
          <w:szCs w:val="22"/>
        </w:rPr>
        <w:t>“</w:t>
      </w:r>
      <w:r w:rsidR="00D17348">
        <w:rPr>
          <w:rFonts w:asciiTheme="minorHAnsi" w:hAnsiTheme="minorHAnsi" w:cstheme="minorHAnsi"/>
          <w:color w:val="000000" w:themeColor="text1"/>
          <w:sz w:val="22"/>
          <w:szCs w:val="22"/>
        </w:rPr>
        <w:t>72% of the total variation is an acceptably large percentage</w:t>
      </w:r>
      <w:r w:rsidR="00750699">
        <w:rPr>
          <w:rFonts w:asciiTheme="minorHAnsi" w:hAnsiTheme="minorHAnsi" w:cstheme="minorHAnsi"/>
          <w:color w:val="000000" w:themeColor="text1"/>
          <w:sz w:val="22"/>
          <w:szCs w:val="22"/>
        </w:rPr>
        <w:t>”</w:t>
      </w:r>
      <w:r w:rsidR="00D17348">
        <w:rPr>
          <w:rFonts w:asciiTheme="minorHAnsi" w:hAnsiTheme="minorHAnsi" w:cstheme="minorHAnsi"/>
          <w:color w:val="000000" w:themeColor="text1"/>
          <w:sz w:val="22"/>
          <w:szCs w:val="22"/>
        </w:rPr>
        <w:t xml:space="preserve"> while </w:t>
      </w:r>
      <w:r w:rsidR="00D17348">
        <w:rPr>
          <w:rFonts w:asciiTheme="minorHAnsi" w:hAnsiTheme="minorHAnsi" w:cstheme="minorHAnsi"/>
          <w:color w:val="000000" w:themeColor="text1"/>
          <w:sz w:val="22"/>
          <w:szCs w:val="22"/>
        </w:rPr>
        <w:fldChar w:fldCharType="begin" w:fldLock="1"/>
      </w:r>
      <w:r w:rsidR="00A349EE">
        <w:rPr>
          <w:rFonts w:asciiTheme="minorHAnsi" w:hAnsiTheme="minorHAnsi" w:cstheme="minorHAnsi"/>
          <w:color w:val="000000" w:themeColor="text1"/>
          <w:sz w:val="22"/>
          <w:szCs w:val="22"/>
        </w:rPr>
        <w:instrText>ADDIN CSL_CITATION {"citationItems":[{"id":"ITEM-1","itemData":{"DOI":"10.1016/j.conbuildmat.2020.118276","ISSN":"09500618","abstract":"Nowadays, Reclaimed Asphalt (RA) is widely used in pavement applications as part of new asphalt mixtures. To design high-quality asphalt mixes, the RA material and especially the RA binder must be systematically characterised with the purpose to explore its ageing state, especially when RA is added in high rates (above 20%). In this research, chemical (SARA and FTIR ageing indexes) and rheological properties (master curve parameters, Glower-Rowe parameter and ΔΤc) of a large selection of RA binders (19 samples) were determined to reveal their ageing level. The results of this experimental validation were further analysed statistically to discover clusters of similar chemorheological properties, reflecting in this way their ageing state. The exploratory techniques PCA and HCA were able to detect five clusters of RA binders with different ageing states. The five clusters clearly distinguish the RA binders in groups with statistically different properties, assessed using one-way ANOVA. The method proposed here is a potential tool to “fingerprint” RA binders with similar ageing states, particularly for decision-making strategies, to optimise the use and treatment of RA.","author":[{"dropping-particle":"","family":"Margaritis","given":"Alexandros","non-dropping-particle":"","parse-names":false,"suffix":""},{"dropping-particle":"","family":"Soenen","given":"Hilde","non-dropping-particle":"","parse-names":false,"suffix":""},{"dropping-particle":"","family":"Fransen","given":"Erik","non-dropping-particle":"","parse-names":false,"suffix":""},{"dropping-particle":"","family":"Pipintakos","given":"Georgios","non-dropping-particle":"","parse-names":false,"suffix":""},{"dropping-particle":"","family":"Jacobs","given":"Geert","non-dropping-particle":"","parse-names":false,"suffix":""},{"dropping-particle":"","family":"Blom","given":"Johan","non-dropping-particle":"","parse-names":false,"suffix":""},{"dropping-particle":"","family":"bergh","given":"Wim","non-dropping-particle":"Van den","parse-names":false,"suffix":""}],"container-title":"Construction and Building Materials","id":"ITEM-1","issued":{"date-parts":[["2020"]]},"page":"118276","publisher":"Elsevier Ltd","title":"Identification of ageing state clusters of reclaimed asphalt binders using principal component analysis (PCA) and hierarchical cluster analysis (HCA) based on chemo-rheological parameters","type":"article-journal","volume":"244"},"uris":["http://www.mendeley.com/documents/?uuid=a70d6fa2-5fcc-48d5-bb83-2254abff08f3"]}],"mendeley":{"formattedCitation":"(Margaritis &lt;i&gt;et al.&lt;/i&gt;, 2020)","plainTextFormattedCitation":"(Margaritis et al., 2020)","previouslyFormattedCitation":"(Margaritis &lt;i&gt;et al.&lt;/i&gt;, 2020)"},"properties":{"noteIndex":0},"schema":"https://github.com/citation-style-language/schema/raw/master/csl-citation.json"}</w:instrText>
      </w:r>
      <w:r w:rsidR="00D17348">
        <w:rPr>
          <w:rFonts w:asciiTheme="minorHAnsi" w:hAnsiTheme="minorHAnsi" w:cstheme="minorHAnsi"/>
          <w:color w:val="000000" w:themeColor="text1"/>
          <w:sz w:val="22"/>
          <w:szCs w:val="22"/>
        </w:rPr>
        <w:fldChar w:fldCharType="separate"/>
      </w:r>
      <w:r w:rsidR="00D17348" w:rsidRPr="00D17348">
        <w:rPr>
          <w:rFonts w:asciiTheme="minorHAnsi" w:hAnsiTheme="minorHAnsi" w:cstheme="minorHAnsi"/>
          <w:noProof/>
          <w:color w:val="000000" w:themeColor="text1"/>
          <w:sz w:val="22"/>
          <w:szCs w:val="22"/>
        </w:rPr>
        <w:t xml:space="preserve">(Margaritis </w:t>
      </w:r>
      <w:r w:rsidR="00D17348" w:rsidRPr="00D17348">
        <w:rPr>
          <w:rFonts w:asciiTheme="minorHAnsi" w:hAnsiTheme="minorHAnsi" w:cstheme="minorHAnsi"/>
          <w:i/>
          <w:noProof/>
          <w:color w:val="000000" w:themeColor="text1"/>
          <w:sz w:val="22"/>
          <w:szCs w:val="22"/>
        </w:rPr>
        <w:t>et al.</w:t>
      </w:r>
      <w:r w:rsidR="00D17348" w:rsidRPr="00D17348">
        <w:rPr>
          <w:rFonts w:asciiTheme="minorHAnsi" w:hAnsiTheme="minorHAnsi" w:cstheme="minorHAnsi"/>
          <w:noProof/>
          <w:color w:val="000000" w:themeColor="text1"/>
          <w:sz w:val="22"/>
          <w:szCs w:val="22"/>
        </w:rPr>
        <w:t>, 2020)</w:t>
      </w:r>
      <w:r w:rsidR="00D17348">
        <w:rPr>
          <w:rFonts w:asciiTheme="minorHAnsi" w:hAnsiTheme="minorHAnsi" w:cstheme="minorHAnsi"/>
          <w:color w:val="000000" w:themeColor="text1"/>
          <w:sz w:val="22"/>
          <w:szCs w:val="22"/>
        </w:rPr>
        <w:fldChar w:fldCharType="end"/>
      </w:r>
      <w:r w:rsidR="00D17348">
        <w:rPr>
          <w:rFonts w:asciiTheme="minorHAnsi" w:hAnsiTheme="minorHAnsi" w:cstheme="minorHAnsi"/>
          <w:color w:val="000000" w:themeColor="text1"/>
          <w:sz w:val="22"/>
          <w:szCs w:val="22"/>
        </w:rPr>
        <w:t xml:space="preserve"> used the threshold of 80%.</w:t>
      </w:r>
    </w:p>
    <w:p w14:paraId="27250EF5" w14:textId="77C68C0B" w:rsidR="00702E66" w:rsidRDefault="00750699" w:rsidP="004C6ACD">
      <w:pPr>
        <w:pStyle w:val="NormalWeb"/>
        <w:rPr>
          <w:rFonts w:asciiTheme="minorHAnsi" w:hAnsiTheme="minorHAnsi" w:cstheme="minorHAnsi"/>
          <w:sz w:val="22"/>
          <w:szCs w:val="22"/>
        </w:rPr>
      </w:pPr>
      <w:r>
        <w:rPr>
          <w:rFonts w:asciiTheme="minorHAnsi" w:hAnsiTheme="minorHAnsi" w:cstheme="minorHAnsi"/>
          <w:color w:val="000000" w:themeColor="text1"/>
          <w:sz w:val="22"/>
          <w:szCs w:val="22"/>
        </w:rPr>
        <w:t xml:space="preserve">Conversely, t-SNE </w:t>
      </w:r>
      <w:r w:rsidR="00ED163E">
        <w:rPr>
          <w:rFonts w:asciiTheme="minorHAnsi" w:hAnsiTheme="minorHAnsi" w:cstheme="minorHAnsi"/>
          <w:color w:val="000000" w:themeColor="text1"/>
          <w:sz w:val="22"/>
          <w:szCs w:val="22"/>
        </w:rPr>
        <w:t xml:space="preserve">is a </w:t>
      </w:r>
      <w:r w:rsidR="00476D49">
        <w:rPr>
          <w:rFonts w:asciiTheme="minorHAnsi" w:hAnsiTheme="minorHAnsi" w:cstheme="minorHAnsi"/>
          <w:color w:val="000000" w:themeColor="text1"/>
          <w:sz w:val="22"/>
          <w:szCs w:val="22"/>
        </w:rPr>
        <w:t>non-linear</w:t>
      </w:r>
      <w:r w:rsidR="00ED163E">
        <w:rPr>
          <w:rFonts w:asciiTheme="minorHAnsi" w:hAnsiTheme="minorHAnsi" w:cstheme="minorHAnsi"/>
          <w:color w:val="000000" w:themeColor="text1"/>
          <w:sz w:val="22"/>
          <w:szCs w:val="22"/>
        </w:rPr>
        <w:t xml:space="preserve"> dimensionality reduction</w:t>
      </w:r>
      <w:r w:rsidR="007E7FF8">
        <w:rPr>
          <w:rFonts w:asciiTheme="minorHAnsi" w:hAnsiTheme="minorHAnsi" w:cstheme="minorHAnsi"/>
          <w:color w:val="000000" w:themeColor="text1"/>
          <w:sz w:val="22"/>
          <w:szCs w:val="22"/>
        </w:rPr>
        <w:t xml:space="preserve"> technique</w:t>
      </w:r>
      <w:r w:rsidR="00EF4A1C">
        <w:rPr>
          <w:rFonts w:asciiTheme="minorHAnsi" w:hAnsiTheme="minorHAnsi" w:cstheme="minorHAnsi"/>
          <w:color w:val="000000" w:themeColor="text1"/>
          <w:sz w:val="22"/>
          <w:szCs w:val="22"/>
        </w:rPr>
        <w:t>, originally developed by</w:t>
      </w:r>
      <w:r w:rsidR="002C37BA">
        <w:rPr>
          <w:rFonts w:asciiTheme="minorHAnsi" w:hAnsiTheme="minorHAnsi" w:cstheme="minorHAnsi"/>
          <w:color w:val="000000" w:themeColor="text1"/>
          <w:sz w:val="22"/>
          <w:szCs w:val="22"/>
        </w:rPr>
        <w:t xml:space="preserve"> </w:t>
      </w:r>
      <w:r w:rsidR="002C37BA">
        <w:rPr>
          <w:rFonts w:asciiTheme="minorHAnsi" w:hAnsiTheme="minorHAnsi" w:cstheme="minorHAnsi"/>
          <w:color w:val="000000" w:themeColor="text1"/>
          <w:sz w:val="22"/>
          <w:szCs w:val="22"/>
        </w:rPr>
        <w:fldChar w:fldCharType="begin" w:fldLock="1"/>
      </w:r>
      <w:r w:rsidR="00502352">
        <w:rPr>
          <w:rFonts w:asciiTheme="minorHAnsi" w:hAnsiTheme="minorHAnsi" w:cstheme="minorHAnsi"/>
          <w:color w:val="000000" w:themeColor="text1"/>
          <w:sz w:val="22"/>
          <w:szCs w:val="22"/>
        </w:rPr>
        <w:instrText>ADDIN CSL_CITATION {"citationItems":[{"id":"ITEM-1","itemData":{"DOI":"10.1007/s10479-011-0841-3","ISSN":"15729338","abstract":"Local Indicators of Spatial Aggregation (LISA) can be used as objectives in a multicriteria framework when highly autocorrelated areas (hot-spots) must be identified and geographically located in complex areas. To do so, a Multi-Objective Evolutionary Algorithm (MOEA) based on SPEA2 (Strength Pareto Evolutionary Algorithm v.2) has been designed to evaluate three different fitness functions (fine-grained strength, the weighted sum of objectives and fuzzy evaluation of weighted objectives) and three LISA methods. MOEA makes it possible to achieve a compromise between spatial econometric methods as it highlights areas where a specific phenomenon shows significantly high autocorrelation. The spatial distribution of financially compromised olive-tree farms in Andalusia (Spain) was selected for analysis and two fuzzy hot-spots were statistically identified and spatially located. Hot-spots can be considered to be spatial fuzzy sets where the spatial units have a membership degree that can also be calculated. © 2011 Springer Science+Business Media, LLC.","author":[{"dropping-particle":"","family":"García-Alonso","given":"Carlos R.","non-dropping-particle":"","parse-names":false,"suffix":""},{"dropping-particle":"","family":"Pérez-Naranjo","given":"Leonor M.","non-dropping-particle":"","parse-names":false,"suffix":""},{"dropping-particle":"","family":"Fernández-Caballero","given":"Juan C.","non-dropping-particle":"","parse-names":false,"suffix":""}],"container-title":"Annals of Operations Research","id":"ITEM-1","issue":"1","issued":{"date-parts":[["2014"]]},"page":"187-202","title":"Multiobjective evolutionary algorithms to identify highly autocorrelated areas: The case of spatial distribution in financially compromised farms","type":"article-journal","volume":"219"},"uris":["http://www.mendeley.com/documents/?uuid=d08de206-1531-43c3-9fd3-3a24b80f6fbd"]}],"mendeley":{"formattedCitation":"(García-Alonso, Pérez-Naranjo and Fernández-Caballero, 2014)","plainTextFormattedCitation":"(García-Alonso, Pérez-Naranjo and Fernández-Caballero, 2014)","previouslyFormattedCitation":"(Van Der Maaten, Laurens, 2008)"},"properties":{"noteIndex":0},"schema":"https://github.com/citation-style-language/schema/raw/master/csl-citation.json"}</w:instrText>
      </w:r>
      <w:r w:rsidR="002C37BA">
        <w:rPr>
          <w:rFonts w:asciiTheme="minorHAnsi" w:hAnsiTheme="minorHAnsi" w:cstheme="minorHAnsi"/>
          <w:color w:val="000000" w:themeColor="text1"/>
          <w:sz w:val="22"/>
          <w:szCs w:val="22"/>
        </w:rPr>
        <w:fldChar w:fldCharType="separate"/>
      </w:r>
      <w:r w:rsidR="00502352" w:rsidRPr="00502352">
        <w:rPr>
          <w:rFonts w:asciiTheme="minorHAnsi" w:hAnsiTheme="minorHAnsi" w:cstheme="minorHAnsi"/>
          <w:noProof/>
          <w:color w:val="000000" w:themeColor="text1"/>
          <w:sz w:val="22"/>
          <w:szCs w:val="22"/>
        </w:rPr>
        <w:t>(García-Alonso, Pérez-Naranjo and Fernández-Caballero, 2014)</w:t>
      </w:r>
      <w:r w:rsidR="002C37BA">
        <w:rPr>
          <w:rFonts w:asciiTheme="minorHAnsi" w:hAnsiTheme="minorHAnsi" w:cstheme="minorHAnsi"/>
          <w:color w:val="000000" w:themeColor="text1"/>
          <w:sz w:val="22"/>
          <w:szCs w:val="22"/>
        </w:rPr>
        <w:fldChar w:fldCharType="end"/>
      </w:r>
      <w:r w:rsidR="00476D49">
        <w:rPr>
          <w:rFonts w:asciiTheme="minorHAnsi" w:hAnsiTheme="minorHAnsi" w:cstheme="minorHAnsi"/>
          <w:color w:val="000000" w:themeColor="text1"/>
          <w:sz w:val="22"/>
          <w:szCs w:val="22"/>
        </w:rPr>
        <w:t xml:space="preserve">. </w:t>
      </w:r>
      <w:r w:rsidR="00ED163E" w:rsidRPr="00ED163E">
        <w:rPr>
          <w:rFonts w:asciiTheme="minorHAnsi" w:hAnsiTheme="minorHAnsi" w:cstheme="minorHAnsi"/>
          <w:color w:val="000000" w:themeColor="text1"/>
          <w:sz w:val="22"/>
          <w:szCs w:val="22"/>
        </w:rPr>
        <w:t xml:space="preserve">This technique allows data to be separated </w:t>
      </w:r>
      <w:r w:rsidR="00770787">
        <w:rPr>
          <w:rFonts w:asciiTheme="minorHAnsi" w:hAnsiTheme="minorHAnsi" w:cstheme="minorHAnsi"/>
          <w:color w:val="000000" w:themeColor="text1"/>
          <w:sz w:val="22"/>
          <w:szCs w:val="22"/>
        </w:rPr>
        <w:t xml:space="preserve">into clusters </w:t>
      </w:r>
      <w:r w:rsidR="00ED163E" w:rsidRPr="00ED163E">
        <w:rPr>
          <w:rFonts w:asciiTheme="minorHAnsi" w:hAnsiTheme="minorHAnsi" w:cstheme="minorHAnsi"/>
          <w:color w:val="000000" w:themeColor="text1"/>
          <w:sz w:val="22"/>
          <w:szCs w:val="22"/>
        </w:rPr>
        <w:t>that could not be separate</w:t>
      </w:r>
      <w:r w:rsidR="008A6E64">
        <w:rPr>
          <w:rFonts w:asciiTheme="minorHAnsi" w:hAnsiTheme="minorHAnsi" w:cstheme="minorHAnsi"/>
          <w:color w:val="000000" w:themeColor="text1"/>
          <w:sz w:val="22"/>
          <w:szCs w:val="22"/>
        </w:rPr>
        <w:t>d</w:t>
      </w:r>
      <w:r w:rsidR="00ED163E" w:rsidRPr="00ED163E">
        <w:rPr>
          <w:rFonts w:asciiTheme="minorHAnsi" w:hAnsiTheme="minorHAnsi" w:cstheme="minorHAnsi"/>
          <w:color w:val="000000" w:themeColor="text1"/>
          <w:sz w:val="22"/>
          <w:szCs w:val="22"/>
        </w:rPr>
        <w:t xml:space="preserve"> clearly with </w:t>
      </w:r>
      <w:r w:rsidR="00ED163E">
        <w:rPr>
          <w:rFonts w:asciiTheme="minorHAnsi" w:hAnsiTheme="minorHAnsi" w:cstheme="minorHAnsi"/>
          <w:color w:val="000000" w:themeColor="text1"/>
          <w:sz w:val="22"/>
          <w:szCs w:val="22"/>
        </w:rPr>
        <w:t xml:space="preserve">linear methods such as </w:t>
      </w:r>
      <w:r w:rsidR="00ED163E" w:rsidRPr="00ED163E">
        <w:rPr>
          <w:rFonts w:asciiTheme="minorHAnsi" w:hAnsiTheme="minorHAnsi" w:cstheme="minorHAnsi"/>
          <w:color w:val="000000" w:themeColor="text1"/>
          <w:sz w:val="22"/>
          <w:szCs w:val="22"/>
        </w:rPr>
        <w:t>PCA</w:t>
      </w:r>
      <w:r w:rsidR="00ED163E">
        <w:rPr>
          <w:rFonts w:asciiTheme="minorHAnsi" w:hAnsiTheme="minorHAnsi" w:cstheme="minorHAnsi"/>
          <w:color w:val="000000" w:themeColor="text1"/>
          <w:sz w:val="22"/>
          <w:szCs w:val="22"/>
        </w:rPr>
        <w:t xml:space="preserve"> and multidimensional scaling</w:t>
      </w:r>
      <w:r w:rsidR="00770787">
        <w:rPr>
          <w:rFonts w:asciiTheme="minorHAnsi" w:hAnsiTheme="minorHAnsi" w:cstheme="minorHAnsi"/>
          <w:color w:val="000000" w:themeColor="text1"/>
          <w:sz w:val="22"/>
          <w:szCs w:val="22"/>
        </w:rPr>
        <w:t xml:space="preserve"> while maintaining the structure of the high dimensional data</w:t>
      </w:r>
      <w:r w:rsidR="00ED163E" w:rsidRPr="00ED163E">
        <w:rPr>
          <w:rFonts w:asciiTheme="minorHAnsi" w:hAnsiTheme="minorHAnsi" w:cstheme="minorHAnsi"/>
          <w:color w:val="000000" w:themeColor="text1"/>
          <w:sz w:val="22"/>
          <w:szCs w:val="22"/>
        </w:rPr>
        <w:t xml:space="preserve">. Similarly to PCA, t-SNE </w:t>
      </w:r>
      <w:r>
        <w:rPr>
          <w:rFonts w:asciiTheme="minorHAnsi" w:hAnsiTheme="minorHAnsi" w:cstheme="minorHAnsi"/>
          <w:color w:val="000000" w:themeColor="text1"/>
          <w:sz w:val="22"/>
          <w:szCs w:val="22"/>
        </w:rPr>
        <w:t>“</w:t>
      </w:r>
      <w:r w:rsidR="00ED163E" w:rsidRPr="00ED163E">
        <w:rPr>
          <w:rFonts w:asciiTheme="minorHAnsi" w:hAnsiTheme="minorHAnsi" w:cstheme="minorHAnsi"/>
          <w:color w:val="000000" w:themeColor="text1"/>
          <w:sz w:val="22"/>
          <w:szCs w:val="22"/>
        </w:rPr>
        <w:t>visualizes high-dimensional data by giving each datapoint a location in a two or three-dimensional map</w:t>
      </w:r>
      <w:r w:rsidR="002C37BA">
        <w:rPr>
          <w:rFonts w:asciiTheme="minorHAnsi" w:hAnsiTheme="minorHAnsi" w:cstheme="minorHAnsi"/>
          <w:color w:val="000000" w:themeColor="text1"/>
          <w:sz w:val="22"/>
          <w:szCs w:val="22"/>
        </w:rPr>
        <w:t>”</w:t>
      </w:r>
      <w:r w:rsidR="007F0475">
        <w:rPr>
          <w:rFonts w:asciiTheme="minorHAnsi" w:hAnsiTheme="minorHAnsi" w:cstheme="minorHAnsi"/>
          <w:color w:val="000000" w:themeColor="text1"/>
          <w:sz w:val="22"/>
          <w:szCs w:val="22"/>
        </w:rPr>
        <w:t xml:space="preserve">. </w:t>
      </w:r>
      <w:r w:rsidR="008A6E64">
        <w:rPr>
          <w:rFonts w:asciiTheme="minorHAnsi" w:hAnsiTheme="minorHAnsi" w:cstheme="minorHAnsi"/>
          <w:color w:val="000000" w:themeColor="text1"/>
          <w:sz w:val="22"/>
          <w:szCs w:val="22"/>
        </w:rPr>
        <w:t xml:space="preserve">It is also </w:t>
      </w:r>
      <w:r w:rsidR="00476D49">
        <w:rPr>
          <w:rFonts w:asciiTheme="minorHAnsi" w:hAnsiTheme="minorHAnsi" w:cstheme="minorHAnsi"/>
          <w:color w:val="000000" w:themeColor="text1"/>
          <w:sz w:val="22"/>
          <w:szCs w:val="22"/>
        </w:rPr>
        <w:t>said</w:t>
      </w:r>
      <w:r w:rsidR="008A6E64">
        <w:rPr>
          <w:rFonts w:asciiTheme="minorHAnsi" w:hAnsiTheme="minorHAnsi" w:cstheme="minorHAnsi"/>
          <w:color w:val="000000" w:themeColor="text1"/>
          <w:sz w:val="22"/>
          <w:szCs w:val="22"/>
        </w:rPr>
        <w:t xml:space="preserve"> that this algorithm is</w:t>
      </w:r>
      <w:r w:rsidR="008A6E64">
        <w:t xml:space="preserve"> </w:t>
      </w:r>
      <w:r w:rsidR="008A6E64" w:rsidRPr="008A6E64">
        <w:rPr>
          <w:rFonts w:asciiTheme="minorHAnsi" w:hAnsiTheme="minorHAnsi" w:cstheme="minorHAnsi"/>
          <w:sz w:val="22"/>
          <w:szCs w:val="22"/>
        </w:rPr>
        <w:t xml:space="preserve">a </w:t>
      </w:r>
      <w:r w:rsidR="009C1862">
        <w:rPr>
          <w:rFonts w:asciiTheme="minorHAnsi" w:hAnsiTheme="minorHAnsi" w:cstheme="minorHAnsi"/>
          <w:sz w:val="22"/>
          <w:szCs w:val="22"/>
        </w:rPr>
        <w:t>“</w:t>
      </w:r>
      <w:r w:rsidR="008A6E64" w:rsidRPr="008A6E64">
        <w:rPr>
          <w:rFonts w:asciiTheme="minorHAnsi" w:hAnsiTheme="minorHAnsi" w:cstheme="minorHAnsi"/>
          <w:sz w:val="22"/>
          <w:szCs w:val="22"/>
        </w:rPr>
        <w:t>variation of Stochastic Neighbor Embedding</w:t>
      </w:r>
      <w:r w:rsidR="008A6E64">
        <w:rPr>
          <w:rFonts w:asciiTheme="minorHAnsi" w:hAnsiTheme="minorHAnsi" w:cstheme="minorHAnsi"/>
          <w:sz w:val="22"/>
          <w:szCs w:val="22"/>
        </w:rPr>
        <w:t xml:space="preserve"> </w:t>
      </w:r>
      <w:r w:rsidR="008A6E64" w:rsidRPr="008A6E64">
        <w:rPr>
          <w:rFonts w:asciiTheme="minorHAnsi" w:hAnsiTheme="minorHAnsi" w:cstheme="minorHAnsi"/>
          <w:sz w:val="22"/>
          <w:szCs w:val="22"/>
        </w:rPr>
        <w:t>that is much easier to optimize, and produces significantly better visualizations by reducing the tendency to crowd points together in the center of the map</w:t>
      </w:r>
      <w:r w:rsidR="009C1862">
        <w:rPr>
          <w:rFonts w:asciiTheme="minorHAnsi" w:hAnsiTheme="minorHAnsi" w:cstheme="minorHAnsi"/>
          <w:sz w:val="22"/>
          <w:szCs w:val="22"/>
        </w:rPr>
        <w:t>”</w:t>
      </w:r>
      <w:r w:rsidR="008A6E64">
        <w:rPr>
          <w:rFonts w:asciiTheme="minorHAnsi" w:hAnsiTheme="minorHAnsi" w:cstheme="minorHAnsi"/>
          <w:sz w:val="22"/>
          <w:szCs w:val="22"/>
        </w:rPr>
        <w:t>.</w:t>
      </w:r>
    </w:p>
    <w:p w14:paraId="35E2277D" w14:textId="116230B0" w:rsidR="003D7845" w:rsidRDefault="00476D49" w:rsidP="004C6ACD">
      <w:pPr>
        <w:pStyle w:val="NormalWeb"/>
        <w:rPr>
          <w:rFonts w:asciiTheme="minorHAnsi" w:hAnsiTheme="minorHAnsi" w:cstheme="minorHAnsi"/>
          <w:color w:val="000000" w:themeColor="text1"/>
          <w:sz w:val="22"/>
          <w:szCs w:val="22"/>
        </w:rPr>
      </w:pPr>
      <w:r>
        <w:rPr>
          <w:rFonts w:asciiTheme="minorHAnsi" w:hAnsiTheme="minorHAnsi" w:cstheme="minorHAnsi"/>
          <w:sz w:val="22"/>
          <w:szCs w:val="22"/>
        </w:rPr>
        <w:t xml:space="preserve">t-SNE works by calculating the </w:t>
      </w:r>
      <w:r w:rsidRPr="009C1862">
        <w:rPr>
          <w:rFonts w:asciiTheme="minorHAnsi" w:hAnsiTheme="minorHAnsi" w:cstheme="minorHAnsi"/>
          <w:color w:val="000000" w:themeColor="text1"/>
          <w:sz w:val="22"/>
          <w:szCs w:val="22"/>
        </w:rPr>
        <w:t xml:space="preserve">similarity </w:t>
      </w:r>
      <w:r w:rsidR="009C1862" w:rsidRPr="009C1862">
        <w:rPr>
          <w:rFonts w:asciiTheme="minorHAnsi" w:hAnsiTheme="minorHAnsi" w:cstheme="minorHAnsi"/>
          <w:color w:val="000000" w:themeColor="text1"/>
          <w:sz w:val="22"/>
          <w:szCs w:val="22"/>
        </w:rPr>
        <w:t xml:space="preserve">between each pair of data points which are converted into joint probability distribution </w:t>
      </w:r>
      <w:r w:rsidR="009C1862" w:rsidRPr="009C1862">
        <w:rPr>
          <w:rFonts w:asciiTheme="minorHAnsi" w:hAnsiTheme="minorHAnsi" w:cstheme="minorHAnsi"/>
          <w:i/>
          <w:iCs/>
          <w:color w:val="000000" w:themeColor="text1"/>
          <w:sz w:val="22"/>
          <w:szCs w:val="22"/>
        </w:rPr>
        <w:t>P</w:t>
      </w:r>
      <w:r w:rsidR="009C1862" w:rsidRPr="009C1862">
        <w:rPr>
          <w:rFonts w:asciiTheme="minorHAnsi" w:hAnsiTheme="minorHAnsi" w:cstheme="minorHAnsi"/>
          <w:color w:val="000000" w:themeColor="text1"/>
          <w:sz w:val="22"/>
          <w:szCs w:val="22"/>
        </w:rPr>
        <w:t xml:space="preserve"> that the points belong in the same cluster. Likewise a joint-probability distribution </w:t>
      </w:r>
      <w:r w:rsidR="009C1862" w:rsidRPr="009C1862">
        <w:rPr>
          <w:rFonts w:asciiTheme="minorHAnsi" w:hAnsiTheme="minorHAnsi" w:cstheme="minorHAnsi"/>
          <w:i/>
          <w:iCs/>
          <w:color w:val="000000" w:themeColor="text1"/>
          <w:sz w:val="22"/>
          <w:szCs w:val="22"/>
        </w:rPr>
        <w:t>Q</w:t>
      </w:r>
      <w:r w:rsidR="009C1862" w:rsidRPr="009C1862">
        <w:rPr>
          <w:rFonts w:asciiTheme="minorHAnsi" w:hAnsiTheme="minorHAnsi" w:cstheme="minorHAnsi"/>
          <w:color w:val="000000" w:themeColor="text1"/>
          <w:sz w:val="22"/>
          <w:szCs w:val="22"/>
        </w:rPr>
        <w:t xml:space="preserve"> is computed, that describes the similarity in the low-dimensional space. </w:t>
      </w:r>
      <w:r w:rsidR="009C1862">
        <w:rPr>
          <w:rFonts w:asciiTheme="minorHAnsi" w:hAnsiTheme="minorHAnsi" w:cstheme="minorHAnsi"/>
          <w:color w:val="000000" w:themeColor="text1"/>
          <w:sz w:val="22"/>
          <w:szCs w:val="22"/>
        </w:rPr>
        <w:t>“</w:t>
      </w:r>
      <w:r w:rsidR="009C1862" w:rsidRPr="009C1862">
        <w:rPr>
          <w:rFonts w:asciiTheme="minorHAnsi" w:hAnsiTheme="minorHAnsi" w:cstheme="minorHAnsi"/>
          <w:color w:val="000000" w:themeColor="text1"/>
          <w:sz w:val="22"/>
          <w:szCs w:val="22"/>
        </w:rPr>
        <w:t xml:space="preserve">The goal is to achieve a representation, referred to as embedding, in the low dimensional space where </w:t>
      </w:r>
      <w:r w:rsidR="009C1862" w:rsidRPr="009C1862">
        <w:rPr>
          <w:rFonts w:asciiTheme="minorHAnsi" w:hAnsiTheme="minorHAnsi" w:cstheme="minorHAnsi"/>
          <w:i/>
          <w:iCs/>
          <w:color w:val="000000" w:themeColor="text1"/>
          <w:sz w:val="22"/>
          <w:szCs w:val="22"/>
        </w:rPr>
        <w:t>Q</w:t>
      </w:r>
      <w:r w:rsidR="009C1862" w:rsidRPr="009C1862">
        <w:rPr>
          <w:rFonts w:asciiTheme="minorHAnsi" w:hAnsiTheme="minorHAnsi" w:cstheme="minorHAnsi"/>
          <w:color w:val="000000" w:themeColor="text1"/>
          <w:sz w:val="22"/>
          <w:szCs w:val="22"/>
        </w:rPr>
        <w:t xml:space="preserve"> faithfully represents </w:t>
      </w:r>
      <w:r w:rsidR="009C1862" w:rsidRPr="009C1862">
        <w:rPr>
          <w:rFonts w:asciiTheme="minorHAnsi" w:hAnsiTheme="minorHAnsi" w:cstheme="minorHAnsi"/>
          <w:i/>
          <w:iCs/>
          <w:color w:val="000000" w:themeColor="text1"/>
          <w:sz w:val="22"/>
          <w:szCs w:val="22"/>
        </w:rPr>
        <w:t>P</w:t>
      </w:r>
      <w:r w:rsidR="009C1862" w:rsidRPr="009C1862">
        <w:rPr>
          <w:rFonts w:asciiTheme="minorHAnsi" w:hAnsiTheme="minorHAnsi" w:cstheme="minorHAnsi"/>
          <w:color w:val="000000" w:themeColor="text1"/>
          <w:sz w:val="22"/>
          <w:szCs w:val="22"/>
        </w:rPr>
        <w:t>”</w:t>
      </w:r>
      <w:r w:rsidR="009C1862">
        <w:rPr>
          <w:rFonts w:asciiTheme="minorHAnsi" w:hAnsiTheme="minorHAnsi" w:cstheme="minorHAnsi"/>
          <w:color w:val="000000" w:themeColor="text1"/>
          <w:sz w:val="22"/>
          <w:szCs w:val="22"/>
        </w:rPr>
        <w:t xml:space="preserve"> </w:t>
      </w:r>
      <w:r w:rsidR="009C1862">
        <w:rPr>
          <w:rFonts w:asciiTheme="minorHAnsi" w:hAnsiTheme="minorHAnsi" w:cstheme="minorHAnsi"/>
          <w:color w:val="000000" w:themeColor="text1"/>
          <w:sz w:val="22"/>
          <w:szCs w:val="22"/>
        </w:rPr>
        <w:fldChar w:fldCharType="begin" w:fldLock="1"/>
      </w:r>
      <w:r w:rsidR="006A2D00">
        <w:rPr>
          <w:rFonts w:asciiTheme="minorHAnsi" w:hAnsiTheme="minorHAnsi" w:cstheme="minorHAnsi"/>
          <w:color w:val="000000" w:themeColor="text1"/>
          <w:sz w:val="22"/>
          <w:szCs w:val="22"/>
        </w:rPr>
        <w:instrText>ADDIN CSL_CITATION {"citationItems":[{"id":"ITEM-1","itemData":{"DOI":"10.1109/TVCG.2016.2570755","ISSN":"10772626","PMID":"28113434","abstract":"Progressive Visual Analytics aims at improving the interactivity in existing analytics techniques by means of visualization as well as interaction with intermediate results. One key method for data analysis is dimensionality reduction, for example, to produce 2D embeddings that can be visualized and analyzed efficiently. t-Distributed Stochastic Neighbor Embedding (tSNE) is a well-suited technique for the visualization of high-dimensional data. tSNE can create meaningful intermediate results but suffers from a slow initialization that constrains its application in Progressive Visual Analytics. We introduce a controllable tSNE approximation (A-tSNE), which trades off speed and accuracy, to enable interactive data exploration. We offer real-time visualization techniques, including a density-based solution and a Magic Lens to inspect the degree of approximation. With this feedback, the user can decide on local refinements and steer the approximation level during the analysis. We demonstrate our technique with several datasets, in a real-world research scenario and for the real-time analysis of high-dimensional streams to illustrate its effectiveness for interactive data analysis.","author":[{"dropping-particle":"","family":"Pezzotti","given":"Nicola","non-dropping-particle":"","parse-names":false,"suffix":""},{"dropping-particle":"","family":"Lelieveldt","given":"Boudewijn P.F.","non-dropping-particle":"","parse-names":false,"suffix":""},{"dropping-particle":"","family":"Maaten","given":"Laurens","non-dropping-particle":"Van Der","parse-names":false,"suffix":""},{"dropping-particle":"","family":"Höllt","given":"Thomas","non-dropping-particle":"","parse-names":false,"suffix":""},{"dropping-particle":"","family":"Eisemann","given":"Elmar","non-dropping-particle":"","parse-names":false,"suffix":""},{"dropping-particle":"","family":"Vilanova","given":"Anna","non-dropping-particle":"","parse-names":false,"suffix":""}],"container-title":"IEEE Transactions on Visualization and Computer Graphics","id":"ITEM-1","issue":"7","issued":{"date-parts":[["2017"]]},"page":"1739-1752","title":"Approximated and user steerable tSNE for progressive visual analytics","type":"article-journal","volume":"23"},"uris":["http://www.mendeley.com/documents/?uuid=f44fa1aa-8f10-4d1e-b0f3-bf7b9a547002"]}],"mendeley":{"formattedCitation":"(Pezzotti &lt;i&gt;et al.&lt;/i&gt;, 2017)","plainTextFormattedCitation":"(Pezzotti et al., 2017)","previouslyFormattedCitation":"(Pezzotti &lt;i&gt;et al.&lt;/i&gt;, 2017)"},"properties":{"noteIndex":0},"schema":"https://github.com/citation-style-language/schema/raw/master/csl-citation.json"}</w:instrText>
      </w:r>
      <w:r w:rsidR="009C1862">
        <w:rPr>
          <w:rFonts w:asciiTheme="minorHAnsi" w:hAnsiTheme="minorHAnsi" w:cstheme="minorHAnsi"/>
          <w:color w:val="000000" w:themeColor="text1"/>
          <w:sz w:val="22"/>
          <w:szCs w:val="22"/>
        </w:rPr>
        <w:fldChar w:fldCharType="separate"/>
      </w:r>
      <w:r w:rsidR="009C1862" w:rsidRPr="009C1862">
        <w:rPr>
          <w:rFonts w:asciiTheme="minorHAnsi" w:hAnsiTheme="minorHAnsi" w:cstheme="minorHAnsi"/>
          <w:noProof/>
          <w:color w:val="000000" w:themeColor="text1"/>
          <w:sz w:val="22"/>
          <w:szCs w:val="22"/>
        </w:rPr>
        <w:t xml:space="preserve">(Pezzotti </w:t>
      </w:r>
      <w:r w:rsidR="009C1862" w:rsidRPr="009C1862">
        <w:rPr>
          <w:rFonts w:asciiTheme="minorHAnsi" w:hAnsiTheme="minorHAnsi" w:cstheme="minorHAnsi"/>
          <w:i/>
          <w:noProof/>
          <w:color w:val="000000" w:themeColor="text1"/>
          <w:sz w:val="22"/>
          <w:szCs w:val="22"/>
        </w:rPr>
        <w:t>et al.</w:t>
      </w:r>
      <w:r w:rsidR="009C1862" w:rsidRPr="009C1862">
        <w:rPr>
          <w:rFonts w:asciiTheme="minorHAnsi" w:hAnsiTheme="minorHAnsi" w:cstheme="minorHAnsi"/>
          <w:noProof/>
          <w:color w:val="000000" w:themeColor="text1"/>
          <w:sz w:val="22"/>
          <w:szCs w:val="22"/>
        </w:rPr>
        <w:t>, 2017)</w:t>
      </w:r>
      <w:r w:rsidR="009C1862">
        <w:rPr>
          <w:rFonts w:asciiTheme="minorHAnsi" w:hAnsiTheme="minorHAnsi" w:cstheme="minorHAnsi"/>
          <w:color w:val="000000" w:themeColor="text1"/>
          <w:sz w:val="22"/>
          <w:szCs w:val="22"/>
        </w:rPr>
        <w:fldChar w:fldCharType="end"/>
      </w:r>
      <w:r w:rsidR="009C1862">
        <w:rPr>
          <w:rFonts w:asciiTheme="minorHAnsi" w:hAnsiTheme="minorHAnsi" w:cstheme="minorHAnsi"/>
          <w:color w:val="000000" w:themeColor="text1"/>
          <w:sz w:val="22"/>
          <w:szCs w:val="22"/>
        </w:rPr>
        <w:t>.</w:t>
      </w:r>
    </w:p>
    <w:p w14:paraId="7EF29026" w14:textId="77777777" w:rsidR="003D7845" w:rsidRPr="003D7845" w:rsidRDefault="003D7845" w:rsidP="004C6ACD">
      <w:pPr>
        <w:pStyle w:val="NormalWeb"/>
        <w:rPr>
          <w:rFonts w:asciiTheme="minorHAnsi" w:hAnsiTheme="minorHAnsi" w:cstheme="minorHAnsi"/>
          <w:color w:val="000000" w:themeColor="text1"/>
          <w:sz w:val="22"/>
          <w:szCs w:val="22"/>
        </w:rPr>
      </w:pPr>
    </w:p>
    <w:p w14:paraId="11C8A3E4" w14:textId="4C826503" w:rsidR="003D6871" w:rsidRDefault="002B11ED" w:rsidP="00353F58">
      <w:pPr>
        <w:pStyle w:val="Heading1"/>
      </w:pPr>
      <w:bookmarkStart w:id="3" w:name="_Toc69486506"/>
      <w:r>
        <w:t>Methods</w:t>
      </w:r>
      <w:bookmarkEnd w:id="3"/>
    </w:p>
    <w:p w14:paraId="4169F5FD" w14:textId="190EB2D8" w:rsidR="002B11ED" w:rsidRDefault="002B11ED" w:rsidP="002B11ED">
      <w:pPr>
        <w:rPr>
          <w:lang w:val="en-US"/>
        </w:rPr>
      </w:pPr>
    </w:p>
    <w:p w14:paraId="379DDC34" w14:textId="08F43D66" w:rsidR="002B11ED" w:rsidRDefault="002B11ED" w:rsidP="002B11ED">
      <w:pPr>
        <w:pStyle w:val="Heading2"/>
        <w:rPr>
          <w:lang w:val="en-US"/>
        </w:rPr>
      </w:pPr>
      <w:bookmarkStart w:id="4" w:name="_Toc69486507"/>
      <w:r>
        <w:rPr>
          <w:lang w:val="en-US"/>
        </w:rPr>
        <w:t xml:space="preserve">Data </w:t>
      </w:r>
      <w:r w:rsidR="005E2DBE">
        <w:rPr>
          <w:lang w:val="en-US"/>
        </w:rPr>
        <w:t>S</w:t>
      </w:r>
      <w:r>
        <w:rPr>
          <w:lang w:val="en-US"/>
        </w:rPr>
        <w:t xml:space="preserve">ource and </w:t>
      </w:r>
      <w:r w:rsidR="005E2DBE">
        <w:rPr>
          <w:lang w:val="en-US"/>
        </w:rPr>
        <w:t>D</w:t>
      </w:r>
      <w:r>
        <w:rPr>
          <w:lang w:val="en-US"/>
        </w:rPr>
        <w:t>escription</w:t>
      </w:r>
      <w:bookmarkEnd w:id="4"/>
    </w:p>
    <w:p w14:paraId="3AB3E578" w14:textId="77777777" w:rsidR="002B11ED" w:rsidRPr="002B11ED" w:rsidRDefault="002B11ED" w:rsidP="002B11ED">
      <w:pPr>
        <w:rPr>
          <w:lang w:val="en-US"/>
        </w:rPr>
      </w:pPr>
    </w:p>
    <w:p w14:paraId="4E8AD5A5" w14:textId="07CB6BA9" w:rsidR="002B11ED" w:rsidRDefault="002B11ED" w:rsidP="002B11ED">
      <w:pPr>
        <w:rPr>
          <w:lang w:val="en-US"/>
        </w:rPr>
      </w:pPr>
      <w:r>
        <w:rPr>
          <w:lang w:val="en-US"/>
        </w:rPr>
        <w:t>The data</w:t>
      </w:r>
      <w:r w:rsidR="00EF68C6">
        <w:rPr>
          <w:lang w:val="en-US"/>
        </w:rPr>
        <w:t>, found at</w:t>
      </w:r>
      <w:r>
        <w:rPr>
          <w:lang w:val="en-US"/>
        </w:rPr>
        <w:t xml:space="preserve"> </w:t>
      </w:r>
      <w:r w:rsidR="00502352">
        <w:rPr>
          <w:lang w:val="en-US"/>
        </w:rPr>
        <w:fldChar w:fldCharType="begin" w:fldLock="1"/>
      </w:r>
      <w:r w:rsidR="00502352">
        <w:rPr>
          <w:lang w:val="en-US"/>
        </w:rPr>
        <w:instrText>ADDIN CSL_CITATION {"citationItems":[{"id":"ITEM-1","itemData":{"URL":"https://archive.ics.uci.edu/ml/datasets/Online+Retail+II#","author":[{"dropping-particle":"","family":"Dua, Dheeru; Graff","given":"Casey","non-dropping-particle":"","parse-names":false,"suffix":""}],"container-title":"Center for Machine Learning and Intelligent Systems","id":"ITEM-1","issued":{"date-parts":[["2019"]]},"title":"UCI Machine Learning Repository","type":"webpage"},"uris":["http://www.mendeley.com/documents/?uuid=6d89bce0-9ad0-40c2-a701-defcf6aa4c8b"]}],"mendeley":{"formattedCitation":"(Dua, Dheeru; Graff, 2019)","plainTextFormattedCitation":"(Dua, Dheeru; Graff, 2019)"},"properties":{"noteIndex":0},"schema":"https://github.com/citation-style-language/schema/raw/master/csl-citation.json"}</w:instrText>
      </w:r>
      <w:r w:rsidR="00502352">
        <w:rPr>
          <w:lang w:val="en-US"/>
        </w:rPr>
        <w:fldChar w:fldCharType="separate"/>
      </w:r>
      <w:r w:rsidR="00502352" w:rsidRPr="00502352">
        <w:rPr>
          <w:noProof/>
          <w:lang w:val="en-US"/>
        </w:rPr>
        <w:t>(Dua, Dheeru; Graff, 2019)</w:t>
      </w:r>
      <w:r w:rsidR="00502352">
        <w:rPr>
          <w:lang w:val="en-US"/>
        </w:rPr>
        <w:fldChar w:fldCharType="end"/>
      </w:r>
      <w:r w:rsidR="00502352">
        <w:rPr>
          <w:lang w:val="en-US"/>
        </w:rPr>
        <w:t xml:space="preserve"> </w:t>
      </w:r>
      <w:r>
        <w:rPr>
          <w:lang w:val="en-US"/>
        </w:rPr>
        <w:t>was taken from the UCI Machine Learning Repository which is a widely used collection of datasets in which machine learning algorithms can be applied.</w:t>
      </w:r>
    </w:p>
    <w:p w14:paraId="0CD4E38F" w14:textId="522F5A0C" w:rsidR="006B0FD9" w:rsidRDefault="00353F58" w:rsidP="002B11ED">
      <w:pPr>
        <w:rPr>
          <w:rFonts w:eastAsia="Times New Roman" w:cstheme="minorHAnsi"/>
        </w:rPr>
      </w:pPr>
      <w:r>
        <w:rPr>
          <w:rFonts w:cstheme="minorHAnsi"/>
        </w:rPr>
        <w:t xml:space="preserve">The </w:t>
      </w:r>
      <w:r w:rsidR="002B11ED">
        <w:rPr>
          <w:rFonts w:cstheme="minorHAnsi"/>
        </w:rPr>
        <w:t xml:space="preserve">data </w:t>
      </w:r>
      <w:r>
        <w:rPr>
          <w:rFonts w:cstheme="minorHAnsi"/>
        </w:rPr>
        <w:t>contains a</w:t>
      </w:r>
      <w:r w:rsidRPr="00353F58">
        <w:rPr>
          <w:rFonts w:eastAsia="Times New Roman" w:cstheme="minorHAnsi"/>
        </w:rPr>
        <w:t>ll transactions of purchase from  01/12/2009 to 09/12/2011.</w:t>
      </w:r>
      <w:r w:rsidR="002B11ED">
        <w:rPr>
          <w:rFonts w:eastAsia="Times New Roman" w:cstheme="minorHAnsi"/>
        </w:rPr>
        <w:t xml:space="preserve"> </w:t>
      </w:r>
    </w:p>
    <w:p w14:paraId="7D9E6010" w14:textId="69358C94" w:rsidR="002B11ED" w:rsidRDefault="002B11ED" w:rsidP="002B11ED">
      <w:pPr>
        <w:rPr>
          <w:rFonts w:cstheme="minorHAnsi"/>
        </w:rPr>
      </w:pPr>
      <w:r>
        <w:rPr>
          <w:rFonts w:cstheme="minorHAnsi"/>
        </w:rPr>
        <w:t>The c</w:t>
      </w:r>
      <w:r w:rsidRPr="002B11ED">
        <w:rPr>
          <w:rFonts w:cstheme="minorHAnsi"/>
        </w:rPr>
        <w:t>olumns of the data are</w:t>
      </w:r>
      <w:r>
        <w:rPr>
          <w:rFonts w:cstheme="minorHAnsi"/>
        </w:rPr>
        <w:t xml:space="preserve"> given as </w:t>
      </w:r>
      <w:r w:rsidR="00971811">
        <w:rPr>
          <w:rFonts w:cstheme="minorHAnsi"/>
        </w:rPr>
        <w:t>“</w:t>
      </w:r>
      <w:r w:rsidRPr="002B11ED">
        <w:rPr>
          <w:rFonts w:cstheme="minorHAnsi"/>
        </w:rPr>
        <w:t>invoice number, stock code, description, quantity, invoice date, price, customer ID, country</w:t>
      </w:r>
      <w:r w:rsidR="00971811">
        <w:rPr>
          <w:rFonts w:cstheme="minorHAnsi"/>
        </w:rPr>
        <w:t>”</w:t>
      </w:r>
      <w:r w:rsidRPr="002B11ED">
        <w:rPr>
          <w:rFonts w:cstheme="minorHAnsi"/>
        </w:rPr>
        <w:t>.</w:t>
      </w:r>
    </w:p>
    <w:p w14:paraId="128E2F55" w14:textId="000141E1" w:rsidR="005E2DBE" w:rsidRDefault="005E2DBE" w:rsidP="002B11ED">
      <w:pPr>
        <w:rPr>
          <w:rFonts w:cstheme="minorHAnsi"/>
        </w:rPr>
      </w:pPr>
    </w:p>
    <w:p w14:paraId="7031AFFE" w14:textId="77777777" w:rsidR="00C92007" w:rsidRDefault="00C92007" w:rsidP="00C92007"/>
    <w:p w14:paraId="6580E53D" w14:textId="77777777" w:rsidR="00C92007" w:rsidRDefault="00C92007" w:rsidP="005E2DBE">
      <w:pPr>
        <w:pStyle w:val="Heading2"/>
      </w:pPr>
    </w:p>
    <w:p w14:paraId="7158473D" w14:textId="77777777" w:rsidR="00C92007" w:rsidRDefault="00C92007" w:rsidP="00C92007"/>
    <w:p w14:paraId="4B48FA21" w14:textId="1CE75298" w:rsidR="005E2DBE" w:rsidRDefault="005E2DBE" w:rsidP="005E2DBE">
      <w:pPr>
        <w:pStyle w:val="Heading2"/>
      </w:pPr>
      <w:bookmarkStart w:id="5" w:name="_Toc69486508"/>
      <w:r>
        <w:lastRenderedPageBreak/>
        <w:t>Software Information</w:t>
      </w:r>
      <w:bookmarkEnd w:id="5"/>
    </w:p>
    <w:p w14:paraId="06D9974D" w14:textId="66FB1997" w:rsidR="005E2DBE" w:rsidRDefault="005E2DBE" w:rsidP="005E2DBE"/>
    <w:p w14:paraId="66170E13" w14:textId="6109A238" w:rsidR="004B2DB4" w:rsidRDefault="005E2DBE" w:rsidP="005E2DBE">
      <w:r>
        <w:t>Python versions used: 3.7</w:t>
      </w:r>
      <w:r w:rsidR="004B2DB4">
        <w:t>, 3.9</w:t>
      </w:r>
      <w:r w:rsidR="00B46F6C">
        <w:t>.</w:t>
      </w:r>
    </w:p>
    <w:p w14:paraId="35D19CE0" w14:textId="6DC96F94" w:rsidR="0017193D" w:rsidRDefault="0017193D" w:rsidP="00C92007">
      <w:r>
        <w:t>Packages used for RFM: DateTime version 4.3, matplotlib version 3.3.3, pandas version 1.1.4.</w:t>
      </w:r>
    </w:p>
    <w:p w14:paraId="63CA75CD" w14:textId="6162DCF0" w:rsidR="0017193D" w:rsidRDefault="0017193D" w:rsidP="00C92007">
      <w:r>
        <w:t>Packages used for PCA: pandas version 1.1.4, numpy version 1.19.4, sklearn version 0.0, matplotlib version 3.3.3, plotly version 4.14.3.</w:t>
      </w:r>
    </w:p>
    <w:p w14:paraId="729A99BB" w14:textId="1F88E26B" w:rsidR="0017193D" w:rsidRDefault="0017193D" w:rsidP="00C92007">
      <w:r>
        <w:t>Packages used for t-SNE: sklearn version 0.0, pandas version 1.1.4, matplotlib version 3.3.3, plotly version 4.14.3, seaborn version 0.11.0.</w:t>
      </w:r>
    </w:p>
    <w:p w14:paraId="340C4DD5" w14:textId="51003470" w:rsidR="00B46F6C" w:rsidRDefault="00B46F6C" w:rsidP="005E2DBE">
      <w:r>
        <w:t xml:space="preserve">The PyCharm IDE was used throughout to input </w:t>
      </w:r>
      <w:r w:rsidR="00A35011">
        <w:t xml:space="preserve">and run </w:t>
      </w:r>
      <w:r>
        <w:t>the Python code.</w:t>
      </w:r>
    </w:p>
    <w:p w14:paraId="158FE57A" w14:textId="785E37A3" w:rsidR="005E2DBE" w:rsidRDefault="005E2DBE" w:rsidP="002B11ED">
      <w:pPr>
        <w:rPr>
          <w:rFonts w:cstheme="minorHAnsi"/>
        </w:rPr>
      </w:pPr>
    </w:p>
    <w:p w14:paraId="5EFFBB1E" w14:textId="085F45AE" w:rsidR="00C430B5" w:rsidRDefault="00C430B5" w:rsidP="00C430B5">
      <w:pPr>
        <w:pStyle w:val="Heading2"/>
      </w:pPr>
      <w:bookmarkStart w:id="6" w:name="_Toc69486509"/>
      <w:r>
        <w:t xml:space="preserve">Data </w:t>
      </w:r>
      <w:r w:rsidR="005E2DBE">
        <w:t>P</w:t>
      </w:r>
      <w:r>
        <w:t>re-processing</w:t>
      </w:r>
      <w:bookmarkEnd w:id="6"/>
      <w:r>
        <w:t xml:space="preserve"> </w:t>
      </w:r>
    </w:p>
    <w:p w14:paraId="440CEA37" w14:textId="16AD17D4" w:rsidR="00C430B5" w:rsidRDefault="00C430B5" w:rsidP="00C430B5"/>
    <w:p w14:paraId="459DF83A" w14:textId="3CE99ECF" w:rsidR="00F61A4E" w:rsidRDefault="00696BE5" w:rsidP="00C430B5">
      <w:r>
        <w:t>Before analysis, data pre-processing is</w:t>
      </w:r>
      <w:r w:rsidR="008B0582">
        <w:t xml:space="preserve"> crucial to clean the dataset. </w:t>
      </w:r>
      <w:r w:rsidR="009552AF">
        <w:t>This is because real data collection can contain a lot of unwanted rows of data arising from errors such as missing values, duplicates of rows etc. Performing data pre-processing</w:t>
      </w:r>
      <w:r w:rsidR="008B0582">
        <w:t xml:space="preserve"> will ensure that the performance of the analysis is not negatively affected</w:t>
      </w:r>
      <w:r w:rsidR="009552AF">
        <w:t xml:space="preserve"> and that in some cases, the code can be ran in the first place</w:t>
      </w:r>
      <w:r w:rsidR="008B0582">
        <w:t xml:space="preserve">. </w:t>
      </w:r>
    </w:p>
    <w:p w14:paraId="38EC5CF5" w14:textId="5A54F4D1" w:rsidR="00BB1B60" w:rsidRDefault="005E2DBE" w:rsidP="00FD1507">
      <w:r>
        <w:t xml:space="preserve">Firstly, rows of empty customer ID are omitted </w:t>
      </w:r>
      <w:r w:rsidR="00FF27E5">
        <w:t>by keeping the rows that have an entry of customer ID. This is done by using the pd.notnull() command in the pandas package.</w:t>
      </w:r>
    </w:p>
    <w:p w14:paraId="3998E98D" w14:textId="649A7CA8" w:rsidR="00FD1507" w:rsidRPr="00FD1507" w:rsidRDefault="00FD1507" w:rsidP="00FD1507">
      <w:pPr>
        <w:rPr>
          <w:rFonts w:cstheme="minorHAnsi"/>
        </w:rPr>
      </w:pPr>
      <w:r>
        <w:t xml:space="preserve">Then, </w:t>
      </w:r>
      <w:r w:rsidR="00492D04">
        <w:t>eliminate</w:t>
      </w:r>
      <w:r>
        <w:t xml:space="preserve"> rows</w:t>
      </w:r>
      <w:r w:rsidR="00492D04">
        <w:t xml:space="preserve"> that</w:t>
      </w:r>
      <w:r>
        <w:t xml:space="preserve"> have the same country of residence and customer ID, the drop_duplicates() command in python can be used.</w:t>
      </w:r>
      <w:r w:rsidR="00492D04">
        <w:t xml:space="preserve"> This will also tell </w:t>
      </w:r>
      <w:r w:rsidR="00E72D4F">
        <w:t xml:space="preserve">us </w:t>
      </w:r>
      <w:r w:rsidR="00492D04">
        <w:t xml:space="preserve">how many number of unique customers there are. </w:t>
      </w:r>
    </w:p>
    <w:p w14:paraId="11EE231F" w14:textId="15AD2DB3" w:rsidR="006E3E1F" w:rsidRPr="002B1F27" w:rsidRDefault="0020149C" w:rsidP="002B1F27">
      <w:pPr>
        <w:pStyle w:val="NormalWeb"/>
        <w:rPr>
          <w:rFonts w:asciiTheme="minorHAnsi" w:hAnsiTheme="minorHAnsi" w:cstheme="minorHAnsi"/>
        </w:rPr>
      </w:pPr>
      <w:r>
        <w:rPr>
          <w:noProof/>
          <w:sz w:val="28"/>
          <w:szCs w:val="28"/>
        </w:rPr>
        <w:drawing>
          <wp:anchor distT="0" distB="0" distL="114300" distR="114300" simplePos="0" relativeHeight="251652096" behindDoc="0" locked="0" layoutInCell="1" allowOverlap="1" wp14:anchorId="473A53AC" wp14:editId="4C6626C0">
            <wp:simplePos x="0" y="0"/>
            <wp:positionH relativeFrom="margin">
              <wp:align>center</wp:align>
            </wp:positionH>
            <wp:positionV relativeFrom="paragraph">
              <wp:posOffset>522605</wp:posOffset>
            </wp:positionV>
            <wp:extent cx="4393565" cy="3295650"/>
            <wp:effectExtent l="0" t="0" r="698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393565" cy="3295650"/>
                    </a:xfrm>
                    <a:prstGeom prst="rect">
                      <a:avLst/>
                    </a:prstGeom>
                  </pic:spPr>
                </pic:pic>
              </a:graphicData>
            </a:graphic>
            <wp14:sizeRelH relativeFrom="page">
              <wp14:pctWidth>0</wp14:pctWidth>
            </wp14:sizeRelH>
            <wp14:sizeRelV relativeFrom="page">
              <wp14:pctHeight>0</wp14:pctHeight>
            </wp14:sizeRelV>
          </wp:anchor>
        </w:drawing>
      </w:r>
    </w:p>
    <w:p w14:paraId="6735DEC6" w14:textId="0AC577BF" w:rsidR="00F70193" w:rsidRDefault="00F70193" w:rsidP="00280CDB">
      <w:pPr>
        <w:rPr>
          <w:sz w:val="28"/>
          <w:szCs w:val="28"/>
        </w:rPr>
      </w:pPr>
    </w:p>
    <w:p w14:paraId="3F1098B5" w14:textId="50359FE7" w:rsidR="00F70193" w:rsidRDefault="00F70193" w:rsidP="00280CDB">
      <w:pPr>
        <w:rPr>
          <w:sz w:val="28"/>
          <w:szCs w:val="28"/>
        </w:rPr>
      </w:pPr>
    </w:p>
    <w:p w14:paraId="12743630" w14:textId="64BA52C8" w:rsidR="00F70193" w:rsidRDefault="00F70193" w:rsidP="00280CDB">
      <w:pPr>
        <w:rPr>
          <w:sz w:val="28"/>
          <w:szCs w:val="28"/>
        </w:rPr>
      </w:pPr>
    </w:p>
    <w:p w14:paraId="7B607A04" w14:textId="4B22C049" w:rsidR="00F70193" w:rsidRDefault="00F70193" w:rsidP="00280CDB">
      <w:pPr>
        <w:rPr>
          <w:sz w:val="28"/>
          <w:szCs w:val="28"/>
        </w:rPr>
      </w:pPr>
    </w:p>
    <w:p w14:paraId="13C39097" w14:textId="045860CD" w:rsidR="00F70193" w:rsidRDefault="00F70193" w:rsidP="00280CDB">
      <w:pPr>
        <w:rPr>
          <w:sz w:val="28"/>
          <w:szCs w:val="28"/>
        </w:rPr>
      </w:pPr>
    </w:p>
    <w:p w14:paraId="0C7C7475" w14:textId="77F416AC" w:rsidR="00F70193" w:rsidRDefault="00F70193" w:rsidP="00280CDB">
      <w:pPr>
        <w:rPr>
          <w:sz w:val="28"/>
          <w:szCs w:val="28"/>
        </w:rPr>
      </w:pPr>
    </w:p>
    <w:p w14:paraId="2EE5FF5D" w14:textId="4592CC3C" w:rsidR="00F70193" w:rsidRDefault="00F70193" w:rsidP="00280CDB">
      <w:pPr>
        <w:rPr>
          <w:sz w:val="28"/>
          <w:szCs w:val="28"/>
        </w:rPr>
      </w:pPr>
    </w:p>
    <w:p w14:paraId="4C69007F" w14:textId="1300EB3A" w:rsidR="00F70193" w:rsidRDefault="00F70193" w:rsidP="00280CDB">
      <w:pPr>
        <w:rPr>
          <w:sz w:val="28"/>
          <w:szCs w:val="28"/>
        </w:rPr>
      </w:pPr>
    </w:p>
    <w:p w14:paraId="378683FF" w14:textId="46F82A9F" w:rsidR="00F70193" w:rsidRDefault="00F70193" w:rsidP="00280CDB">
      <w:pPr>
        <w:rPr>
          <w:sz w:val="28"/>
          <w:szCs w:val="28"/>
        </w:rPr>
      </w:pPr>
    </w:p>
    <w:p w14:paraId="3656F9DF" w14:textId="40EEAEC3" w:rsidR="00F70193" w:rsidRDefault="00F70193" w:rsidP="00280CDB">
      <w:pPr>
        <w:rPr>
          <w:sz w:val="28"/>
          <w:szCs w:val="28"/>
        </w:rPr>
      </w:pPr>
    </w:p>
    <w:p w14:paraId="7EC2C26B" w14:textId="64952FE9" w:rsidR="00F70193" w:rsidRDefault="00F70193" w:rsidP="00280CDB">
      <w:pPr>
        <w:rPr>
          <w:sz w:val="28"/>
          <w:szCs w:val="28"/>
        </w:rPr>
      </w:pPr>
    </w:p>
    <w:p w14:paraId="509512FA" w14:textId="70FDD75F" w:rsidR="00F70193" w:rsidRDefault="0020149C" w:rsidP="00280CDB">
      <w:pPr>
        <w:rPr>
          <w:sz w:val="28"/>
          <w:szCs w:val="28"/>
        </w:rPr>
      </w:pPr>
      <w:r>
        <w:rPr>
          <w:noProof/>
          <w:sz w:val="28"/>
          <w:szCs w:val="28"/>
        </w:rPr>
        <w:drawing>
          <wp:anchor distT="0" distB="0" distL="114300" distR="114300" simplePos="0" relativeHeight="251651072" behindDoc="0" locked="0" layoutInCell="1" allowOverlap="1" wp14:anchorId="3A5D2611" wp14:editId="05E96B92">
            <wp:simplePos x="0" y="0"/>
            <wp:positionH relativeFrom="margin">
              <wp:align>center</wp:align>
            </wp:positionH>
            <wp:positionV relativeFrom="paragraph">
              <wp:posOffset>0</wp:posOffset>
            </wp:positionV>
            <wp:extent cx="4545965" cy="3409950"/>
            <wp:effectExtent l="0" t="0" r="698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4545965" cy="3409950"/>
                    </a:xfrm>
                    <a:prstGeom prst="rect">
                      <a:avLst/>
                    </a:prstGeom>
                  </pic:spPr>
                </pic:pic>
              </a:graphicData>
            </a:graphic>
            <wp14:sizeRelH relativeFrom="page">
              <wp14:pctWidth>0</wp14:pctWidth>
            </wp14:sizeRelH>
            <wp14:sizeRelV relativeFrom="page">
              <wp14:pctHeight>0</wp14:pctHeight>
            </wp14:sizeRelV>
          </wp:anchor>
        </w:drawing>
      </w:r>
    </w:p>
    <w:p w14:paraId="38E111B1" w14:textId="36B0BF57" w:rsidR="00F70193" w:rsidRDefault="00F70193" w:rsidP="00280CDB">
      <w:pPr>
        <w:rPr>
          <w:sz w:val="28"/>
          <w:szCs w:val="28"/>
        </w:rPr>
      </w:pPr>
    </w:p>
    <w:p w14:paraId="51902A81" w14:textId="4940153E" w:rsidR="00F70193" w:rsidRDefault="00F70193" w:rsidP="00280CDB">
      <w:pPr>
        <w:rPr>
          <w:sz w:val="28"/>
          <w:szCs w:val="28"/>
        </w:rPr>
      </w:pPr>
    </w:p>
    <w:p w14:paraId="3A7BD04D" w14:textId="3AF2FF93" w:rsidR="0020149C" w:rsidRDefault="0020149C" w:rsidP="00280CDB">
      <w:pPr>
        <w:rPr>
          <w:sz w:val="28"/>
          <w:szCs w:val="28"/>
        </w:rPr>
      </w:pPr>
    </w:p>
    <w:p w14:paraId="17438FEF" w14:textId="736A2071" w:rsidR="0020149C" w:rsidRDefault="0020149C" w:rsidP="00280CDB">
      <w:pPr>
        <w:rPr>
          <w:sz w:val="28"/>
          <w:szCs w:val="28"/>
        </w:rPr>
      </w:pPr>
    </w:p>
    <w:p w14:paraId="496B74E1" w14:textId="511CF263" w:rsidR="0020149C" w:rsidRDefault="0020149C" w:rsidP="00280CDB">
      <w:pPr>
        <w:rPr>
          <w:sz w:val="28"/>
          <w:szCs w:val="28"/>
        </w:rPr>
      </w:pPr>
    </w:p>
    <w:p w14:paraId="5E8B9814" w14:textId="5FFEF7F5" w:rsidR="0020149C" w:rsidRDefault="0020149C" w:rsidP="00280CDB">
      <w:pPr>
        <w:rPr>
          <w:sz w:val="28"/>
          <w:szCs w:val="28"/>
        </w:rPr>
      </w:pPr>
    </w:p>
    <w:p w14:paraId="537B6864" w14:textId="0B413F15" w:rsidR="0020149C" w:rsidRDefault="0020149C" w:rsidP="00280CDB">
      <w:pPr>
        <w:rPr>
          <w:sz w:val="28"/>
          <w:szCs w:val="28"/>
        </w:rPr>
      </w:pPr>
    </w:p>
    <w:p w14:paraId="611DD08F" w14:textId="4959877C" w:rsidR="0020149C" w:rsidRDefault="0020149C" w:rsidP="00280CDB">
      <w:pPr>
        <w:rPr>
          <w:sz w:val="28"/>
          <w:szCs w:val="28"/>
        </w:rPr>
      </w:pPr>
    </w:p>
    <w:p w14:paraId="0AAF697C" w14:textId="29155510" w:rsidR="0020149C" w:rsidRDefault="0020149C" w:rsidP="00280CDB">
      <w:pPr>
        <w:rPr>
          <w:sz w:val="28"/>
          <w:szCs w:val="28"/>
        </w:rPr>
      </w:pPr>
    </w:p>
    <w:p w14:paraId="326D1676" w14:textId="10EBBB4A" w:rsidR="0020149C" w:rsidRDefault="0020149C" w:rsidP="00280CDB">
      <w:pPr>
        <w:rPr>
          <w:sz w:val="28"/>
          <w:szCs w:val="28"/>
        </w:rPr>
      </w:pPr>
    </w:p>
    <w:p w14:paraId="3E7CBDDB" w14:textId="0C4EC088" w:rsidR="0020149C" w:rsidRDefault="0020149C" w:rsidP="00280CDB">
      <w:r>
        <w:t>From th</w:t>
      </w:r>
      <w:r w:rsidR="001D685F">
        <w:t xml:space="preserve">e bar charts showing the number of unique customers from each country for both years, </w:t>
      </w:r>
      <w:r w:rsidR="00750699">
        <w:t xml:space="preserve">the majority are </w:t>
      </w:r>
      <w:r w:rsidR="002F2F4A">
        <w:t>from</w:t>
      </w:r>
      <w:r w:rsidR="00750699">
        <w:t xml:space="preserve"> the UK</w:t>
      </w:r>
      <w:r w:rsidR="001D685F">
        <w:t>. This means we can filter out any customers who do not reside in the United Kingdom</w:t>
      </w:r>
      <w:r w:rsidR="00971811">
        <w:t xml:space="preserve"> </w:t>
      </w:r>
      <w:r w:rsidR="00971811">
        <w:fldChar w:fldCharType="begin" w:fldLock="1"/>
      </w:r>
      <w:r w:rsidR="00780AB9">
        <w:instrText>ADDIN CSL_CITATION {"citationItems":[{"id":"ITEM-1","itemData":{"URL":"https://www.datacamp.com/community/tutorials/introduction-customer-segmentation-python","author":[{"dropping-particle":"","family":"Navlani","given":"Avinash","non-dropping-particle":"","parse-names":false,"suffix":""}],"container-title":"Introduction to Customer Segmentation in Python","id":"ITEM-1","issued":{"date-parts":[["2018"]]},"title":"Introduction to Customer Segmentation in Python","type":"webpage"},"uris":["http://www.mendeley.com/documents/?uuid=d154dc15-161a-4a20-9ca9-9e124b05f882"]}],"mendeley":{"formattedCitation":"(Navlani, 2018)","plainTextFormattedCitation":"(Navlani, 2018)","previouslyFormattedCitation":"(Navlani, 2018)"},"properties":{"noteIndex":0},"schema":"https://github.com/citation-style-language/schema/raw/master/csl-citation.json"}</w:instrText>
      </w:r>
      <w:r w:rsidR="00971811">
        <w:fldChar w:fldCharType="separate"/>
      </w:r>
      <w:r w:rsidR="00971811" w:rsidRPr="00971811">
        <w:rPr>
          <w:noProof/>
        </w:rPr>
        <w:t>(Navlani, 2018)</w:t>
      </w:r>
      <w:r w:rsidR="00971811">
        <w:fldChar w:fldCharType="end"/>
      </w:r>
      <w:r w:rsidR="001D685F">
        <w:t>.</w:t>
      </w:r>
    </w:p>
    <w:p w14:paraId="5AD182FA" w14:textId="329A863D" w:rsidR="00BC06C9" w:rsidRDefault="001D685F" w:rsidP="00280CDB">
      <w:r>
        <w:t>Now we can obtain summary statistics of the UK based data by using the describe() function in Python.</w:t>
      </w:r>
    </w:p>
    <w:p w14:paraId="59EE20F2" w14:textId="21AD7493" w:rsidR="0020149C" w:rsidRDefault="00BC06C9" w:rsidP="00280CDB">
      <w:pPr>
        <w:rPr>
          <w:sz w:val="28"/>
          <w:szCs w:val="28"/>
        </w:rPr>
      </w:pPr>
      <w:r>
        <w:rPr>
          <w:noProof/>
        </w:rPr>
        <w:drawing>
          <wp:anchor distT="0" distB="0" distL="114300" distR="114300" simplePos="0" relativeHeight="251653120" behindDoc="0" locked="0" layoutInCell="1" allowOverlap="1" wp14:anchorId="0AD5FD91" wp14:editId="66D06F04">
            <wp:simplePos x="0" y="0"/>
            <wp:positionH relativeFrom="margin">
              <wp:align>center</wp:align>
            </wp:positionH>
            <wp:positionV relativeFrom="paragraph">
              <wp:posOffset>12065</wp:posOffset>
            </wp:positionV>
            <wp:extent cx="3724275" cy="177165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4376" t="66772" r="73964" b="14910"/>
                    <a:stretch/>
                  </pic:blipFill>
                  <pic:spPr bwMode="auto">
                    <a:xfrm>
                      <a:off x="0" y="0"/>
                      <a:ext cx="3724275" cy="1771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A2D327" w14:textId="0F0ACF78" w:rsidR="0020149C" w:rsidRDefault="00BC06C9" w:rsidP="00280CDB">
      <w:pPr>
        <w:rPr>
          <w:sz w:val="28"/>
          <w:szCs w:val="28"/>
        </w:rPr>
      </w:pPr>
      <w:r w:rsidRPr="00BC06C9">
        <w:rPr>
          <w:noProof/>
        </w:rPr>
        <w:drawing>
          <wp:anchor distT="0" distB="0" distL="114300" distR="114300" simplePos="0" relativeHeight="251654144" behindDoc="0" locked="0" layoutInCell="1" allowOverlap="1" wp14:anchorId="2043D127" wp14:editId="653FE862">
            <wp:simplePos x="0" y="0"/>
            <wp:positionH relativeFrom="margin">
              <wp:align>center</wp:align>
            </wp:positionH>
            <wp:positionV relativeFrom="paragraph">
              <wp:posOffset>1647825</wp:posOffset>
            </wp:positionV>
            <wp:extent cx="3724275" cy="172339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4444" t="68783" r="73828" b="13334"/>
                    <a:stretch/>
                  </pic:blipFill>
                  <pic:spPr bwMode="auto">
                    <a:xfrm>
                      <a:off x="0" y="0"/>
                      <a:ext cx="3724275" cy="1723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AD739D" w14:textId="01E37BA3" w:rsidR="0020149C" w:rsidRPr="00BC06C9" w:rsidRDefault="0020149C" w:rsidP="00BC06C9"/>
    <w:p w14:paraId="5C6D6F02" w14:textId="611F8931" w:rsidR="0020149C" w:rsidRDefault="0020149C" w:rsidP="00BC06C9"/>
    <w:p w14:paraId="119D33A4" w14:textId="19641D61" w:rsidR="0020149C" w:rsidRDefault="0020149C" w:rsidP="00BC06C9"/>
    <w:p w14:paraId="30C7D3F4" w14:textId="7D1AF694" w:rsidR="00BC06C9" w:rsidRPr="00BC06C9" w:rsidRDefault="00BC06C9" w:rsidP="00BC06C9"/>
    <w:p w14:paraId="0E727BC9" w14:textId="590396C6" w:rsidR="00BC06C9" w:rsidRPr="00BC06C9" w:rsidRDefault="00BC06C9" w:rsidP="00BC06C9"/>
    <w:p w14:paraId="79BC1214" w14:textId="3F0E758A" w:rsidR="00BC06C9" w:rsidRPr="00BC06C9" w:rsidRDefault="00BC06C9" w:rsidP="00BC06C9"/>
    <w:p w14:paraId="28BFF4BE" w14:textId="671CED0B" w:rsidR="00BC06C9" w:rsidRPr="00BC06C9" w:rsidRDefault="00BC06C9" w:rsidP="00BC06C9"/>
    <w:p w14:paraId="5BBEBEE6" w14:textId="3FAE59B8" w:rsidR="00BC06C9" w:rsidRDefault="00BC06C9" w:rsidP="00BC06C9"/>
    <w:p w14:paraId="1EB4AB5B" w14:textId="77777777" w:rsidR="00BC06C9" w:rsidRPr="00BC06C9" w:rsidRDefault="00BC06C9" w:rsidP="00BC06C9">
      <w:pPr>
        <w:jc w:val="center"/>
      </w:pPr>
    </w:p>
    <w:p w14:paraId="73AD18EC" w14:textId="17364E3C" w:rsidR="0020149C" w:rsidRDefault="0020149C" w:rsidP="00BC06C9"/>
    <w:p w14:paraId="4942B65F" w14:textId="77777777" w:rsidR="005B6080" w:rsidRDefault="005B6080" w:rsidP="004A57FB"/>
    <w:p w14:paraId="32300E3C" w14:textId="462D0C6E" w:rsidR="003D3C96" w:rsidRDefault="004A57FB" w:rsidP="004A57FB">
      <w:r>
        <w:lastRenderedPageBreak/>
        <w:t>F</w:t>
      </w:r>
      <w:r w:rsidR="00E50B94">
        <w:t>rom both years, there are negative quantities of items purchased which is impossible. So we can filter rows out where the quantity is negative.</w:t>
      </w:r>
      <w:r w:rsidR="00DB4433">
        <w:t xml:space="preserve"> </w:t>
      </w:r>
    </w:p>
    <w:p w14:paraId="29E49551" w14:textId="77777777" w:rsidR="003D3C96" w:rsidRDefault="003D3C96" w:rsidP="004A57FB"/>
    <w:p w14:paraId="17590904" w14:textId="0634E34D" w:rsidR="003D3C96" w:rsidRDefault="003D3C96" w:rsidP="003D3C96">
      <w:pPr>
        <w:pStyle w:val="Heading2"/>
      </w:pPr>
      <w:bookmarkStart w:id="7" w:name="_Toc69486510"/>
      <w:r>
        <w:t>Recency, Frequency, Monetary</w:t>
      </w:r>
      <w:bookmarkEnd w:id="7"/>
      <w:r>
        <w:t xml:space="preserve"> </w:t>
      </w:r>
    </w:p>
    <w:p w14:paraId="3600C41C" w14:textId="4FB3D5FD" w:rsidR="003D3C96" w:rsidRDefault="003D3C96" w:rsidP="003D3C96"/>
    <w:p w14:paraId="32A9E90B" w14:textId="7823E7E4" w:rsidR="0020149C" w:rsidRDefault="00292D2A" w:rsidP="0001198A">
      <w:r>
        <w:t>RFM has been a commonly used marketing analysis tool for customer segmentation based on customer behaviour</w:t>
      </w:r>
      <w:r w:rsidR="00F42D9A">
        <w:t xml:space="preserve"> as seen in the following studies </w:t>
      </w:r>
      <w:r w:rsidR="00F42D9A">
        <w:fldChar w:fldCharType="begin" w:fldLock="1"/>
      </w:r>
      <w:r w:rsidR="006E41D7">
        <w:instrText>ADDIN CSL_CITATION {"citationItems":[{"id":"ITEM-1","itemData":{"URL":"https://ugoproto.github.io/ugo_py_doc/","author":[{"dropping-particle":"","family":"Sparks","given":"Ugo","non-dropping-particle":"","parse-names":false,"suffix":""}],"container-title":"A Python documentation website","id":"ITEM-1","issued":{"date-parts":[["2019"]]},"title":"A Python documentation website","type":"webpage"},"uris":["http://www.mendeley.com/documents/?uuid=674574c4-7c7e-4f25-bea9-3ece483f9db1"]},{"id":"ITEM-2","itemData":{"URL":"https://www.datacamp.com/community/tutorials/introduction-customer-segmentation-python","author":[{"dropping-particle":"","family":"Navlani","given":"Avinash","non-dropping-particle":"","parse-names":false,"suffix":""}],"container-title":"Introduction to Customer Segmentation in Python","id":"ITEM-2","issued":{"date-parts":[["2018"]]},"title":"Introduction to Customer Segmentation in Python","type":"webpage"},"uris":["http://www.mendeley.com/documents/?uuid=d154dc15-161a-4a20-9ca9-9e124b05f882"]}],"mendeley":{"formattedCitation":"(Navlani, 2018; Sparks, 2019)","plainTextFormattedCitation":"(Navlani, 2018; Sparks, 2019)","previouslyFormattedCitation":"(Navlani, 2018; Sparks, 2019)"},"properties":{"noteIndex":0},"schema":"https://github.com/citation-style-language/schema/raw/master/csl-citation.json"}</w:instrText>
      </w:r>
      <w:r w:rsidR="00F42D9A">
        <w:fldChar w:fldCharType="separate"/>
      </w:r>
      <w:r w:rsidR="00F42D9A" w:rsidRPr="00F42D9A">
        <w:rPr>
          <w:noProof/>
        </w:rPr>
        <w:t>(Navlani, 2018; Sparks, 2019)</w:t>
      </w:r>
      <w:r w:rsidR="00F42D9A">
        <w:fldChar w:fldCharType="end"/>
      </w:r>
      <w:r>
        <w:t xml:space="preserve">. </w:t>
      </w:r>
      <w:r w:rsidR="008C16D3">
        <w:t xml:space="preserve">For RFM, we need the recency of the latest purchase of every customer, </w:t>
      </w:r>
      <w:r w:rsidR="00971811">
        <w:t>how many times each customer has ordered</w:t>
      </w:r>
      <w:r w:rsidR="00F474CE">
        <w:t xml:space="preserve"> and the sum of </w:t>
      </w:r>
      <w:r w:rsidR="002A27D0">
        <w:t>the prices of the items bought</w:t>
      </w:r>
      <w:r w:rsidR="00F474CE">
        <w:t xml:space="preserve"> for each customer. For this, we will need only certain columns. These are customer ID, </w:t>
      </w:r>
      <w:r w:rsidR="001F5C38">
        <w:t>InvoiceDate, Invoice, Quantity and Price. For recency, calculate the number of days between the present day and the latest day of purchase for each customer. For frequency,</w:t>
      </w:r>
      <w:r w:rsidR="0001198A">
        <w:t xml:space="preserve"> </w:t>
      </w:r>
      <w:r w:rsidR="001F5C38">
        <w:t xml:space="preserve">sum up the number of invoices for each customer. </w:t>
      </w:r>
      <w:r w:rsidR="00C975BC">
        <w:t>Finally for monetary, calculate the sum of quantity multiplied by price.</w:t>
      </w:r>
      <w:r w:rsidR="0001198A">
        <w:t xml:space="preserve"> </w:t>
      </w:r>
    </w:p>
    <w:p w14:paraId="7B8F0266" w14:textId="30E80DC2" w:rsidR="003D3C96" w:rsidRDefault="0001198A" w:rsidP="003D3C96">
      <w:r>
        <w:t xml:space="preserve">Next, separate the features recency, frequency and monetary into quartiles. </w:t>
      </w:r>
      <w:r w:rsidR="002F2F4A">
        <w:t xml:space="preserve">Customers that have had the most recent invoices and made the most transactions most frequently are thought to be the most valuable to a business </w:t>
      </w:r>
      <w:r>
        <w:t>.</w:t>
      </w:r>
      <w:r w:rsidR="00B27688">
        <w:t xml:space="preserve"> An RFM score can then be assigned to each customer, a score of 111 indicates a low recency value, a high frequency value and a high monetary value which is most valuable whereas a score of 444 indicates a high recency value, a low frequency value and a low monetary value which is least valuable</w:t>
      </w:r>
      <w:r w:rsidR="003D3C96">
        <w:t>.</w:t>
      </w:r>
    </w:p>
    <w:p w14:paraId="37C9A4A3" w14:textId="77777777" w:rsidR="005B6080" w:rsidRDefault="005B6080" w:rsidP="003D3C96"/>
    <w:p w14:paraId="0830BB2A" w14:textId="4BBCFC05" w:rsidR="005B6080" w:rsidRDefault="005B6080" w:rsidP="005B6080">
      <w:pPr>
        <w:pStyle w:val="Heading2"/>
      </w:pPr>
      <w:bookmarkStart w:id="8" w:name="_Toc69486511"/>
      <w:r>
        <w:t>Principal Component Analysis</w:t>
      </w:r>
      <w:bookmarkEnd w:id="8"/>
    </w:p>
    <w:p w14:paraId="2C1D1A45" w14:textId="7385835C" w:rsidR="005B6080" w:rsidRDefault="005B6080" w:rsidP="005B6080"/>
    <w:p w14:paraId="640D4666" w14:textId="7B9F65DC" w:rsidR="005B6080" w:rsidRDefault="006659AD" w:rsidP="005B6080">
      <w:r>
        <w:t>In this project, PCA was used for dimensionality reduction and clustering for the remaining features in the reduced data set. T</w:t>
      </w:r>
      <w:r w:rsidR="005B6080">
        <w:t xml:space="preserve">he three features </w:t>
      </w:r>
      <w:r w:rsidR="002523BE">
        <w:t xml:space="preserve">obtained from RFM will be used </w:t>
      </w:r>
      <w:r>
        <w:t xml:space="preserve">in PCA </w:t>
      </w:r>
      <w:r w:rsidR="002523BE">
        <w:t>(recency, frequency and monetary) for each customer.</w:t>
      </w:r>
      <w:r w:rsidR="00914A4F">
        <w:t xml:space="preserve"> These features are then standardised onto unit scale to avoid any bias towards variables with high variance.</w:t>
      </w:r>
    </w:p>
    <w:p w14:paraId="7A603C16" w14:textId="6A0DC640" w:rsidR="00292D2A" w:rsidRDefault="00914A4F" w:rsidP="00292D2A">
      <w:r>
        <w:t>Using the standardised data, the covariance matrix can be computed along with its eigenvector and eigenvalue pairs by eigendecomposition. Ordering the eigenvalues in descending order, this will tell us where the most variance in the data set lies. Alternatively, a scree plot can be produced in python which will also tell us the percentage variation for each variable.</w:t>
      </w:r>
      <w:r w:rsidR="00E95462">
        <w:t xml:space="preserve"> </w:t>
      </w:r>
      <w:r>
        <w:t xml:space="preserve">The </w:t>
      </w:r>
      <w:r w:rsidR="00DD3535">
        <w:t xml:space="preserve">PC scores or linear combinations of the original </w:t>
      </w:r>
      <w:r w:rsidR="00652B99">
        <w:t>features</w:t>
      </w:r>
      <w:r w:rsidR="00DD3535">
        <w:t xml:space="preserve"> can then be plotted for the two first two </w:t>
      </w:r>
      <w:r w:rsidR="00780AB9">
        <w:t>PCs</w:t>
      </w:r>
      <w:r w:rsidR="00DD3535">
        <w:t xml:space="preserve"> with the highest total variance in the data. Finally, the loadings plot can be computed which shows which features are more prominent for which observation, in this case RFM score.  </w:t>
      </w:r>
      <w:r w:rsidR="00E95462">
        <w:t xml:space="preserve"> </w:t>
      </w:r>
    </w:p>
    <w:p w14:paraId="0C4DDC63" w14:textId="77777777" w:rsidR="00292D2A" w:rsidRDefault="00292D2A" w:rsidP="00292D2A"/>
    <w:p w14:paraId="3415E260" w14:textId="77777777" w:rsidR="00292943" w:rsidRDefault="00292943" w:rsidP="006555CE"/>
    <w:p w14:paraId="2639B135" w14:textId="77777777" w:rsidR="00292943" w:rsidRDefault="00292943" w:rsidP="006555CE"/>
    <w:p w14:paraId="4750F36C" w14:textId="77777777" w:rsidR="00292943" w:rsidRDefault="00292943" w:rsidP="006555CE"/>
    <w:p w14:paraId="56D75292" w14:textId="77777777" w:rsidR="00292943" w:rsidRDefault="00292943" w:rsidP="00292943"/>
    <w:p w14:paraId="23365B06" w14:textId="0DD427F2" w:rsidR="00292D2A" w:rsidRDefault="00292D2A" w:rsidP="00292D2A">
      <w:pPr>
        <w:pStyle w:val="Heading2"/>
      </w:pPr>
      <w:bookmarkStart w:id="9" w:name="_Toc69486512"/>
      <w:r>
        <w:lastRenderedPageBreak/>
        <w:t>t-SNE</w:t>
      </w:r>
      <w:bookmarkEnd w:id="9"/>
    </w:p>
    <w:p w14:paraId="53611D74" w14:textId="77777777" w:rsidR="00292D2A" w:rsidRPr="00292D2A" w:rsidRDefault="00292D2A" w:rsidP="00292D2A"/>
    <w:p w14:paraId="6D5D9D64" w14:textId="0B2F84AB" w:rsidR="002C37BA" w:rsidRDefault="008C4704" w:rsidP="00292943">
      <w:r>
        <w:t>In this project, t-SNE</w:t>
      </w:r>
      <w:r w:rsidR="00EF4A1C">
        <w:t xml:space="preserve"> was implemented</w:t>
      </w:r>
      <w:r w:rsidR="00292943">
        <w:t xml:space="preserve"> Python using the sklearn.manifold module which allows data embedding techniques to be carried out.</w:t>
      </w:r>
      <w:r w:rsidR="00292943" w:rsidRPr="00971811">
        <w:rPr>
          <w:rStyle w:val="FootnoteReference"/>
        </w:rPr>
        <w:footnoteReference w:id="1"/>
      </w:r>
      <w:r w:rsidR="00292943">
        <w:t xml:space="preserve"> </w:t>
      </w:r>
      <w:r w:rsidR="00EF4A1C">
        <w:t xml:space="preserve">The motive of the development of t-SNE </w:t>
      </w:r>
      <w:r>
        <w:fldChar w:fldCharType="begin" w:fldLock="1"/>
      </w:r>
      <w:r w:rsidR="00EB0D2E">
        <w:instrText>ADDIN CSL_CITATION {"citationItems":[{"id":"ITEM-1","itemData":{"DOI":"10.1109/TVCG.2016.2570755","ISSN":"10772626","PMID":"28113434","abstract":"Progressive Visual Analytics aims at improving the interactivity in existing analytics techniques by means of visualization as well as interaction with intermediate results. One key method for data analysis is dimensionality reduction, for example, to produce 2D embeddings that can be visualized and analyzed efficiently. t-Distributed Stochastic Neighbor Embedding (tSNE) is a well-suited technique for the visualization of high-dimensional data. tSNE can create meaningful intermediate results but suffers from a slow initialization that constrains its application in Progressive Visual Analytics. We introduce a controllable tSNE approximation (A-tSNE), which trades off speed and accuracy, to enable interactive data exploration. We offer real-time visualization techniques, including a density-based solution and a Magic Lens to inspect the degree of approximation. With this feedback, the user can decide on local refinements and steer the approximation level during the analysis. We demonstrate our technique with several datasets, in a real-world research scenario and for the real-time analysis of high-dimensional streams to illustrate its effectiveness for interactive data analysis.","author":[{"dropping-particle":"","family":"Pezzotti","given":"Nicola","non-dropping-particle":"","parse-names":false,"suffix":""},{"dropping-particle":"","family":"Lelieveldt","given":"Boudewijn P.F.","non-dropping-particle":"","parse-names":false,"suffix":""},{"dropping-particle":"","family":"Maaten","given":"Laurens","non-dropping-particle":"Van Der","parse-names":false,"suffix":""},{"dropping-particle":"","family":"Höllt","given":"Thomas","non-dropping-particle":"","parse-names":false,"suffix":""},{"dropping-particle":"","family":"Eisemann","given":"Elmar","non-dropping-particle":"","parse-names":false,"suffix":""},{"dropping-particle":"","family":"Vilanova","given":"Anna","non-dropping-particle":"","parse-names":false,"suffix":""}],"container-title":"IEEE Transactions on Visualization and Computer Graphics","id":"ITEM-1","issue":"7","issued":{"date-parts":[["2017"]]},"page":"1739-1752","title":"Approximated and user steerable tSNE for progressive visual analytics","type":"article-journal","volume":"23"},"uris":["http://www.mendeley.com/documents/?uuid=f44fa1aa-8f10-4d1e-b0f3-bf7b9a547002"]}],"mendeley":{"formattedCitation":"(Pezzotti &lt;i&gt;et al.&lt;/i&gt;, 2017)","plainTextFormattedCitation":"(Pezzotti et al., 2017)","previouslyFormattedCitation":"(Pezzotti &lt;i&gt;et al.&lt;/i&gt;, 2017)"},"properties":{"noteIndex":0},"schema":"https://github.com/citation-style-language/schema/raw/master/csl-citation.json"}</w:instrText>
      </w:r>
      <w:r>
        <w:fldChar w:fldCharType="separate"/>
      </w:r>
      <w:r w:rsidRPr="008C4704">
        <w:rPr>
          <w:noProof/>
        </w:rPr>
        <w:t xml:space="preserve">(Pezzotti </w:t>
      </w:r>
      <w:r w:rsidRPr="008C4704">
        <w:rPr>
          <w:i/>
          <w:noProof/>
        </w:rPr>
        <w:t>et al.</w:t>
      </w:r>
      <w:r w:rsidRPr="008C4704">
        <w:rPr>
          <w:noProof/>
        </w:rPr>
        <w:t>, 2017)</w:t>
      </w:r>
      <w:r>
        <w:fldChar w:fldCharType="end"/>
      </w:r>
      <w:r>
        <w:t xml:space="preserve"> </w:t>
      </w:r>
      <w:r w:rsidR="00EF4A1C">
        <w:t>was to make low dimensional embeddings which are more reliable than that</w:t>
      </w:r>
      <w:r w:rsidR="00CE0A22">
        <w:t xml:space="preserve"> of PCA. This is because PCA is mainly concerned with preserving large pairwise distances, making dissimilar points far apart on the low dimensional map. t-SNE was developed such that small Euclidian distances are preserved instead. This ensures that the local structure of data points and their nearest neighbours can be seen after reducing the dimension of many types of manifolds, making t-SNE more reliable.</w:t>
      </w:r>
    </w:p>
    <w:p w14:paraId="0A85C99E" w14:textId="45CF9B6B" w:rsidR="00A93A10" w:rsidRDefault="00A93A10" w:rsidP="00292943">
      <w:r>
        <w:t>t-SNE starts by measuring the local similarity between points in the high dimensional space</w:t>
      </w:r>
      <w:r w:rsidR="008C4704">
        <w:t xml:space="preserve"> such that a probability, </w:t>
      </w:r>
      <w:r w:rsidR="00DE54C6">
        <w:rPr>
          <w:i/>
          <w:iCs/>
        </w:rPr>
        <w:t>p</w:t>
      </w:r>
      <w:r w:rsidR="008C4704">
        <w:rPr>
          <w:i/>
          <w:iCs/>
          <w:vertAlign w:val="subscript"/>
        </w:rPr>
        <w:t>ij</w:t>
      </w:r>
      <w:r w:rsidR="008C4704">
        <w:t>, of picking two pairs of points is proportional to their similarity in the high dimensional space.</w:t>
      </w:r>
      <w:r w:rsidR="00EB0D2E">
        <w:t xml:space="preserve"> This gives a set of probabilities </w:t>
      </w:r>
      <w:r w:rsidR="00DE54C6">
        <w:rPr>
          <w:i/>
          <w:iCs/>
        </w:rPr>
        <w:t>p</w:t>
      </w:r>
      <w:r w:rsidR="00EB0D2E">
        <w:rPr>
          <w:i/>
          <w:iCs/>
          <w:vertAlign w:val="subscript"/>
        </w:rPr>
        <w:t>ij</w:t>
      </w:r>
      <w:r w:rsidR="00EB0D2E">
        <w:t xml:space="preserve"> that measures the similarity between pairs of points </w:t>
      </w:r>
      <w:r w:rsidR="00EB0D2E">
        <w:rPr>
          <w:i/>
          <w:iCs/>
        </w:rPr>
        <w:t>ij</w:t>
      </w:r>
      <w:r w:rsidR="00EB0D2E">
        <w:t xml:space="preserve">, given from the following </w:t>
      </w:r>
      <w:r w:rsidR="00EB0D2E">
        <w:fldChar w:fldCharType="begin" w:fldLock="1"/>
      </w:r>
      <w:r w:rsidR="00DE54C6">
        <w:instrText>ADDIN CSL_CITATION {"citationItems":[{"id":"ITEM-1","itemData":{"DOI":"10.1109/TVCG.2016.2570755","ISSN":"10772626","PMID":"28113434","abstract":"Progressive Visual Analytics aims at improving the interactivity in existing analytics techniques by means of visualization as well as interaction with intermediate results. One key method for data analysis is dimensionality reduction, for example, to produce 2D embeddings that can be visualized and analyzed efficiently. t-Distributed Stochastic Neighbor Embedding (tSNE) is a well-suited technique for the visualization of high-dimensional data. tSNE can create meaningful intermediate results but suffers from a slow initialization that constrains its application in Progressive Visual Analytics. We introduce a controllable tSNE approximation (A-tSNE), which trades off speed and accuracy, to enable interactive data exploration. We offer real-time visualization techniques, including a density-based solution and a Magic Lens to inspect the degree of approximation. With this feedback, the user can decide on local refinements and steer the approximation level during the analysis. We demonstrate our technique with several datasets, in a real-world research scenario and for the real-time analysis of high-dimensional streams to illustrate its effectiveness for interactive data analysis.","author":[{"dropping-particle":"","family":"Pezzotti","given":"Nicola","non-dropping-particle":"","parse-names":false,"suffix":""},{"dropping-particle":"","family":"Lelieveldt","given":"Boudewijn P.F.","non-dropping-particle":"","parse-names":false,"suffix":""},{"dropping-particle":"","family":"Maaten","given":"Laurens","non-dropping-particle":"Van Der","parse-names":false,"suffix":""},{"dropping-particle":"","family":"Höllt","given":"Thomas","non-dropping-particle":"","parse-names":false,"suffix":""},{"dropping-particle":"","family":"Eisemann","given":"Elmar","non-dropping-particle":"","parse-names":false,"suffix":""},{"dropping-particle":"","family":"Vilanova","given":"Anna","non-dropping-particle":"","parse-names":false,"suffix":""}],"container-title":"IEEE Transactions on Visualization and Computer Graphics","id":"ITEM-1","issue":"7","issued":{"date-parts":[["2017"]]},"page":"1739-1752","title":"Approximated and user steerable tSNE for progressive visual analytics","type":"article-journal","volume":"23"},"uris":["http://www.mendeley.com/documents/?uuid=f44fa1aa-8f10-4d1e-b0f3-bf7b9a547002"]}],"mendeley":{"formattedCitation":"(Pezzotti &lt;i&gt;et al.&lt;/i&gt;, 2017)","plainTextFormattedCitation":"(Pezzotti et al., 2017)","previouslyFormattedCitation":"(Pezzotti &lt;i&gt;et al.&lt;/i&gt;, 2017)"},"properties":{"noteIndex":0},"schema":"https://github.com/citation-style-language/schema/raw/master/csl-citation.json"}</w:instrText>
      </w:r>
      <w:r w:rsidR="00EB0D2E">
        <w:fldChar w:fldCharType="separate"/>
      </w:r>
      <w:r w:rsidR="00EB0D2E" w:rsidRPr="00EB0D2E">
        <w:rPr>
          <w:noProof/>
        </w:rPr>
        <w:t xml:space="preserve">(Pezzotti </w:t>
      </w:r>
      <w:r w:rsidR="00EB0D2E" w:rsidRPr="00EB0D2E">
        <w:rPr>
          <w:i/>
          <w:noProof/>
        </w:rPr>
        <w:t>et al.</w:t>
      </w:r>
      <w:r w:rsidR="00EB0D2E" w:rsidRPr="00EB0D2E">
        <w:rPr>
          <w:noProof/>
        </w:rPr>
        <w:t>, 2017)</w:t>
      </w:r>
      <w:r w:rsidR="00EB0D2E">
        <w:fldChar w:fldCharType="end"/>
      </w:r>
      <w:r w:rsidR="00EB0D2E">
        <w:t>:</w:t>
      </w:r>
    </w:p>
    <w:p w14:paraId="63AD284E" w14:textId="04F0122E" w:rsidR="00EB0D2E" w:rsidRDefault="00EB0D2E" w:rsidP="00292943"/>
    <w:p w14:paraId="08F61A06" w14:textId="0CCE8551" w:rsidR="00EB0D2E" w:rsidRPr="00EB0D2E" w:rsidRDefault="002441F1" w:rsidP="00292943">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i</m:t>
                  </m:r>
                </m:sub>
              </m:sSub>
            </m:num>
            <m:den>
              <m:r>
                <w:rPr>
                  <w:rFonts w:ascii="Cambria Math" w:hAnsi="Cambria Math"/>
                </w:rPr>
                <m:t>2N</m:t>
              </m:r>
            </m:den>
          </m:f>
          <m:r>
            <w:rPr>
              <w:rFonts w:ascii="Cambria Math" w:hAnsi="Cambria Math"/>
            </w:rPr>
            <m:t xml:space="preserve">    </m:t>
          </m:r>
        </m:oMath>
      </m:oMathPara>
    </w:p>
    <w:p w14:paraId="104A7B06" w14:textId="77777777" w:rsidR="00EB0D2E" w:rsidRPr="00EB0D2E" w:rsidRDefault="00EB0D2E" w:rsidP="00292943">
      <w:pPr>
        <w:rPr>
          <w:rFonts w:eastAsiaTheme="minorEastAsia"/>
        </w:rPr>
      </w:pPr>
    </w:p>
    <w:p w14:paraId="6342E0C9" w14:textId="52E73A7E" w:rsidR="00EB0D2E" w:rsidRDefault="00C431B1" w:rsidP="00292943">
      <m:oMathPara>
        <m:oMath>
          <m:r>
            <w:rPr>
              <w:rFonts w:ascii="Cambria Math" w:hAnsi="Cambria Math"/>
            </w:rPr>
            <m:t xml:space="preserve">where        </m:t>
          </m:r>
          <m:sSub>
            <m:sSubPr>
              <m:ctrlPr>
                <w:rPr>
                  <w:rFonts w:ascii="Cambria Math" w:hAnsi="Cambria Math"/>
                  <w:i/>
                </w:rPr>
              </m:ctrlPr>
            </m:sSubPr>
            <m:e>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2σ</m:t>
                          </m:r>
                        </m:e>
                        <m:sub>
                          <m:r>
                            <w:rPr>
                              <w:rFonts w:ascii="Cambria Math" w:hAnsi="Cambria Math"/>
                            </w:rPr>
                            <m:t>i</m:t>
                          </m:r>
                        </m:sub>
                      </m:sSub>
                    </m:e>
                    <m:sup>
                      <m:r>
                        <w:rPr>
                          <w:rFonts w:ascii="Cambria Math" w:hAnsi="Cambria Math"/>
                        </w:rPr>
                        <m:t>2</m:t>
                      </m:r>
                    </m:sup>
                  </m:sSup>
                  <m:r>
                    <w:rPr>
                      <w:rFonts w:ascii="Cambria Math" w:hAnsi="Cambria Math"/>
                    </w:rPr>
                    <m:t>))</m:t>
                  </m:r>
                </m:sup>
              </m:sSup>
            </m:num>
            <m:den>
              <m:nary>
                <m:naryPr>
                  <m:chr m:val="∑"/>
                  <m:limLoc m:val="undOvr"/>
                  <m:ctrlPr>
                    <w:rPr>
                      <w:rFonts w:ascii="Cambria Math" w:hAnsi="Cambria Math"/>
                      <w:i/>
                    </w:rPr>
                  </m:ctrlPr>
                </m:naryPr>
                <m:sub>
                  <m:r>
                    <w:rPr>
                      <w:rFonts w:ascii="Cambria Math" w:hAnsi="Cambria Math"/>
                    </w:rPr>
                    <m:t>k≠i</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d>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2σ</m:t>
                              </m:r>
                            </m:e>
                            <m:sub>
                              <m:r>
                                <w:rPr>
                                  <w:rFonts w:ascii="Cambria Math" w:hAnsi="Cambria Math"/>
                                </w:rPr>
                                <m:t>i</m:t>
                              </m:r>
                            </m:sub>
                          </m:sSub>
                        </m:e>
                        <m:sup>
                          <m:r>
                            <w:rPr>
                              <w:rFonts w:ascii="Cambria Math" w:hAnsi="Cambria Math"/>
                            </w:rPr>
                            <m:t>2</m:t>
                          </m:r>
                        </m:sup>
                      </m:sSup>
                      <m:r>
                        <w:rPr>
                          <w:rFonts w:ascii="Cambria Math" w:hAnsi="Cambria Math"/>
                        </w:rPr>
                        <m:t>))</m:t>
                      </m:r>
                    </m:sup>
                  </m:sSup>
                </m:e>
              </m:nary>
            </m:den>
          </m:f>
        </m:oMath>
      </m:oMathPara>
    </w:p>
    <w:p w14:paraId="4A44F88A" w14:textId="3F664EBB" w:rsidR="00EB0D2E" w:rsidRPr="00EB0D2E" w:rsidRDefault="00EB0D2E" w:rsidP="00292943"/>
    <w:p w14:paraId="3A819FB4" w14:textId="5DCD6C51" w:rsidR="002C37BA" w:rsidRDefault="00C431B1" w:rsidP="00292943">
      <w:r>
        <w:t xml:space="preserve">Dissimilar </w:t>
      </w:r>
      <w:r w:rsidR="00790C76">
        <w:t xml:space="preserve">pairs </w:t>
      </w:r>
      <w:r>
        <w:t xml:space="preserve">points on the high dimensional space </w:t>
      </w:r>
      <w:r w:rsidR="00DE54C6">
        <w:t>are given</w:t>
      </w:r>
      <w:r>
        <w:t xml:space="preserve"> a </w:t>
      </w:r>
      <w:r w:rsidR="00834382">
        <w:rPr>
          <w:i/>
          <w:iCs/>
        </w:rPr>
        <w:t>p</w:t>
      </w:r>
      <w:r w:rsidRPr="00C431B1">
        <w:rPr>
          <w:i/>
          <w:iCs/>
          <w:vertAlign w:val="subscript"/>
        </w:rPr>
        <w:t>ij</w:t>
      </w:r>
      <w:r>
        <w:t xml:space="preserve"> value </w:t>
      </w:r>
      <w:r w:rsidR="00790C76">
        <w:t xml:space="preserve">that is extremely small and similar pairs of points on the high dimensional space </w:t>
      </w:r>
      <w:r w:rsidR="00DE54C6">
        <w:t>are given</w:t>
      </w:r>
      <w:r w:rsidR="00790C76">
        <w:t xml:space="preserve"> a large </w:t>
      </w:r>
      <w:r w:rsidR="00834382">
        <w:rPr>
          <w:i/>
          <w:iCs/>
        </w:rPr>
        <w:t>p</w:t>
      </w:r>
      <w:r w:rsidR="00790C76" w:rsidRPr="00C431B1">
        <w:rPr>
          <w:i/>
          <w:iCs/>
          <w:vertAlign w:val="subscript"/>
        </w:rPr>
        <w:t>ij</w:t>
      </w:r>
      <w:r w:rsidR="00790C76">
        <w:t xml:space="preserve"> value. </w:t>
      </w:r>
    </w:p>
    <w:p w14:paraId="55D45ACE" w14:textId="733B4C45" w:rsidR="00790C76" w:rsidRDefault="00790C76" w:rsidP="00292943">
      <w:r>
        <w:t xml:space="preserve">Similarly, each high dimensional object is then represented on a 2D or 3D low dimensional map such that similarities between pairs of points </w:t>
      </w:r>
      <w:r>
        <w:rPr>
          <w:i/>
          <w:iCs/>
        </w:rPr>
        <w:t xml:space="preserve">ij </w:t>
      </w:r>
      <w:r>
        <w:t xml:space="preserve">is measured which gives a set of probabilities </w:t>
      </w:r>
      <w:r>
        <w:rPr>
          <w:i/>
          <w:iCs/>
        </w:rPr>
        <w:t>q</w:t>
      </w:r>
      <w:r>
        <w:rPr>
          <w:i/>
          <w:iCs/>
          <w:vertAlign w:val="subscript"/>
        </w:rPr>
        <w:t>ij</w:t>
      </w:r>
      <w:r w:rsidR="00DE54C6">
        <w:t xml:space="preserve"> </w:t>
      </w:r>
      <w:r w:rsidR="00DE54C6">
        <w:fldChar w:fldCharType="begin" w:fldLock="1"/>
      </w:r>
      <w:r w:rsidR="00834382">
        <w:instrText>ADDIN CSL_CITATION {"citationItems":[{"id":"ITEM-1","itemData":{"DOI":"10.1109/TVCG.2016.2570755","ISSN":"10772626","PMID":"28113434","abstract":"Progressive Visual Analytics aims at improving the interactivity in existing analytics techniques by means of visualization as well as interaction with intermediate results. One key method for data analysis is dimensionality reduction, for example, to produce 2D embeddings that can be visualized and analyzed efficiently. t-Distributed Stochastic Neighbor Embedding (tSNE) is a well-suited technique for the visualization of high-dimensional data. tSNE can create meaningful intermediate results but suffers from a slow initialization that constrains its application in Progressive Visual Analytics. We introduce a controllable tSNE approximation (A-tSNE), which trades off speed and accuracy, to enable interactive data exploration. We offer real-time visualization techniques, including a density-based solution and a Magic Lens to inspect the degree of approximation. With this feedback, the user can decide on local refinements and steer the approximation level during the analysis. We demonstrate our technique with several datasets, in a real-world research scenario and for the real-time analysis of high-dimensional streams to illustrate its effectiveness for interactive data analysis.","author":[{"dropping-particle":"","family":"Pezzotti","given":"Nicola","non-dropping-particle":"","parse-names":false,"suffix":""},{"dropping-particle":"","family":"Lelieveldt","given":"Boudewijn P.F.","non-dropping-particle":"","parse-names":false,"suffix":""},{"dropping-particle":"","family":"Maaten","given":"Laurens","non-dropping-particle":"Van Der","parse-names":false,"suffix":""},{"dropping-particle":"","family":"Höllt","given":"Thomas","non-dropping-particle":"","parse-names":false,"suffix":""},{"dropping-particle":"","family":"Eisemann","given":"Elmar","non-dropping-particle":"","parse-names":false,"suffix":""},{"dropping-particle":"","family":"Vilanova","given":"Anna","non-dropping-particle":"","parse-names":false,"suffix":""}],"container-title":"IEEE Transactions on Visualization and Computer Graphics","id":"ITEM-1","issue":"7","issued":{"date-parts":[["2017"]]},"page":"1739-1752","title":"Approximated and user steerable tSNE for progressive visual analytics","type":"article-journal","volume":"23"},"uris":["http://www.mendeley.com/documents/?uuid=f44fa1aa-8f10-4d1e-b0f3-bf7b9a547002"]}],"mendeley":{"formattedCitation":"(Pezzotti &lt;i&gt;et al.&lt;/i&gt;, 2017)","plainTextFormattedCitation":"(Pezzotti et al., 2017)","previouslyFormattedCitation":"(Pezzotti &lt;i&gt;et al.&lt;/i&gt;, 2017)"},"properties":{"noteIndex":0},"schema":"https://github.com/citation-style-language/schema/raw/master/csl-citation.json"}</w:instrText>
      </w:r>
      <w:r w:rsidR="00DE54C6">
        <w:fldChar w:fldCharType="separate"/>
      </w:r>
      <w:r w:rsidR="00DE54C6" w:rsidRPr="00DE54C6">
        <w:rPr>
          <w:noProof/>
        </w:rPr>
        <w:t xml:space="preserve">(Pezzotti </w:t>
      </w:r>
      <w:r w:rsidR="00DE54C6" w:rsidRPr="00DE54C6">
        <w:rPr>
          <w:i/>
          <w:noProof/>
        </w:rPr>
        <w:t>et al.</w:t>
      </w:r>
      <w:r w:rsidR="00DE54C6" w:rsidRPr="00DE54C6">
        <w:rPr>
          <w:noProof/>
        </w:rPr>
        <w:t>, 2017)</w:t>
      </w:r>
      <w:r w:rsidR="00DE54C6">
        <w:fldChar w:fldCharType="end"/>
      </w:r>
      <w:r w:rsidR="00D33416">
        <w:t xml:space="preserve"> using a Student’s t-distribution</w:t>
      </w:r>
      <w:r w:rsidR="00DE54C6">
        <w:t>:</w:t>
      </w:r>
    </w:p>
    <w:p w14:paraId="25EBF50D" w14:textId="6824B97B" w:rsidR="00DE54C6" w:rsidRDefault="00DE54C6" w:rsidP="00292943"/>
    <w:p w14:paraId="63EC81A4" w14:textId="74D98090" w:rsidR="00DE54C6" w:rsidRPr="00DE54C6" w:rsidRDefault="002441F1" w:rsidP="00292943">
      <m:oMathPara>
        <m:oMath>
          <m:sSub>
            <m:sSubPr>
              <m:ctrlPr>
                <w:rPr>
                  <w:rFonts w:ascii="Cambria Math" w:hAnsi="Cambria Math"/>
                  <w:i/>
                </w:rPr>
              </m:ctrlPr>
            </m:sSubPr>
            <m:e>
              <m:r>
                <w:rPr>
                  <w:rFonts w:ascii="Cambria Math" w:hAnsi="Cambria Math"/>
                </w:rPr>
                <m:t>q</m:t>
              </m:r>
            </m:e>
            <m:sub>
              <m:r>
                <w:rPr>
                  <w:rFonts w:ascii="Cambria Math" w:hAnsi="Cambria Math"/>
                </w:rPr>
                <m:t>ij</m:t>
              </m:r>
            </m:sub>
          </m:sSub>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e>
                <m:sup>
                  <m:r>
                    <w:rPr>
                      <w:rFonts w:ascii="Cambria Math" w:hAnsi="Cambria Math"/>
                    </w:rPr>
                    <m:t>2</m:t>
                  </m:r>
                </m:sup>
              </m:sSup>
              <m:r>
                <w:rPr>
                  <w:rFonts w:ascii="Cambria Math" w:hAnsi="Cambria Math"/>
                </w:rPr>
                <m:t>)Z)</m:t>
              </m:r>
            </m:e>
            <m:sup>
              <m:r>
                <w:rPr>
                  <w:rFonts w:ascii="Cambria Math" w:hAnsi="Cambria Math"/>
                </w:rPr>
                <m:t>-1</m:t>
              </m:r>
            </m:sup>
          </m:sSup>
        </m:oMath>
      </m:oMathPara>
    </w:p>
    <w:p w14:paraId="22AF6223" w14:textId="77777777" w:rsidR="002C37BA" w:rsidRDefault="002C37BA" w:rsidP="00292943"/>
    <w:p w14:paraId="7219C85F" w14:textId="217F1EA2" w:rsidR="002C37BA" w:rsidRDefault="00DE54C6" w:rsidP="00292943">
      <m:oMathPara>
        <m:oMath>
          <m:r>
            <w:rPr>
              <w:rFonts w:ascii="Cambria Math" w:hAnsi="Cambria Math"/>
            </w:rPr>
            <m:t>where     Z=</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l≠k</m:t>
                  </m:r>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r>
                            <m:rPr>
                              <m:sty m:val="p"/>
                            </m:rPr>
                            <w:rPr>
                              <w:rFonts w:ascii="Cambria Math" w:hAnsi="Cambria Math"/>
                            </w:rPr>
                            <m:t>||</m:t>
                          </m:r>
                        </m:e>
                        <m:sup>
                          <m:r>
                            <w:rPr>
                              <w:rFonts w:ascii="Cambria Math" w:hAnsi="Cambria Math"/>
                            </w:rPr>
                            <m:t>2</m:t>
                          </m:r>
                        </m:sup>
                      </m:sSup>
                      <m:r>
                        <w:rPr>
                          <w:rFonts w:ascii="Cambria Math" w:hAnsi="Cambria Math"/>
                        </w:rPr>
                        <m:t>)</m:t>
                      </m:r>
                    </m:e>
                    <m:sup>
                      <m:r>
                        <w:rPr>
                          <w:rFonts w:ascii="Cambria Math" w:hAnsi="Cambria Math"/>
                        </w:rPr>
                        <m:t>-1</m:t>
                      </m:r>
                    </m:sup>
                  </m:sSup>
                </m:e>
              </m:nary>
            </m:e>
          </m:nary>
        </m:oMath>
      </m:oMathPara>
    </w:p>
    <w:p w14:paraId="54CFBE54" w14:textId="44E9F5BE" w:rsidR="002C37BA" w:rsidRDefault="002C37BA" w:rsidP="00292943"/>
    <w:p w14:paraId="6A495DB7" w14:textId="6E301124" w:rsidR="00834382" w:rsidRDefault="00D33416" w:rsidP="00292943">
      <w:r>
        <w:t xml:space="preserve">A </w:t>
      </w:r>
      <w:r w:rsidR="004043AC">
        <w:t xml:space="preserve">heavy-tailed </w:t>
      </w:r>
      <w:r>
        <w:t xml:space="preserve">Student’s t-distribution is used </w:t>
      </w:r>
      <w:r w:rsidR="004043AC">
        <w:t xml:space="preserve">so that dissimilar points in the high dimensional data are modelled to be very far apart on the embedding </w:t>
      </w:r>
      <w:r w:rsidR="004043AC">
        <w:fldChar w:fldCharType="begin" w:fldLock="1"/>
      </w:r>
      <w:r w:rsidR="00502352">
        <w:instrText>ADDIN CSL_CITATION {"citationItems":[{"id":"ITEM-1","itemData":{"DOI":"10.1007/s10479-011-0841-3","ISSN":"15729338","abstract":"Local Indicators of Spatial Aggregation (LISA) can be used as objectives in a multicriteria framework when highly autocorrelated areas (hot-spots) must be identified and geographically located in complex areas. To do so, a Multi-Objective Evolutionary Algorithm (MOEA) based on SPEA2 (Strength Pareto Evolutionary Algorithm v.2) has been designed to evaluate three different fitness functions (fine-grained strength, the weighted sum of objectives and fuzzy evaluation of weighted objectives) and three LISA methods. MOEA makes it possible to achieve a compromise between spatial econometric methods as it highlights areas where a specific phenomenon shows significantly high autocorrelation. The spatial distribution of financially compromised olive-tree farms in Andalusia (Spain) was selected for analysis and two fuzzy hot-spots were statistically identified and spatially located. Hot-spots can be considered to be spatial fuzzy sets where the spatial units have a membership degree that can also be calculated. © 2011 Springer Science+Business Media, LLC.","author":[{"dropping-particle":"","family":"García-Alonso","given":"Carlos R.","non-dropping-particle":"","parse-names":false,"suffix":""},{"dropping-particle":"","family":"Pérez-Naranjo","given":"Leonor M.","non-dropping-particle":"","parse-names":false,"suffix":""},{"dropping-particle":"","family":"Fernández-Caballero","given":"Juan C.","non-dropping-particle":"","parse-names":false,"suffix":""}],"container-title":"Annals of Operations Research","id":"ITEM-1","issue":"1","issued":{"date-parts":[["2014"]]},"page":"187-202","title":"Multiobjective evolutionary algorithms to identify highly autocorrelated areas: The case of spatial distribution in financially compromised farms","type":"article-journal","volume":"219"},"uris":["http://www.mendeley.com/documents/?uuid=d08de206-1531-43c3-9fd3-3a24b80f6fbd"]}],"mendeley":{"formattedCitation":"(García-Alonso, Pérez-Naranjo and Fernández-Caballero, 2014)","plainTextFormattedCitation":"(García-Alonso, Pérez-Naranjo and Fernández-Caballero, 2014)","previouslyFormattedCitation":"(Van Der Maaten, Laurens, 2008)"},"properties":{"noteIndex":0},"schema":"https://github.com/citation-style-language/schema/raw/master/csl-citation.json"}</w:instrText>
      </w:r>
      <w:r w:rsidR="004043AC">
        <w:fldChar w:fldCharType="separate"/>
      </w:r>
      <w:r w:rsidR="00502352" w:rsidRPr="00502352">
        <w:rPr>
          <w:noProof/>
        </w:rPr>
        <w:t>(García-Alonso, Pérez-Naranjo and Fernández-Caballero, 2014)</w:t>
      </w:r>
      <w:r w:rsidR="004043AC">
        <w:fldChar w:fldCharType="end"/>
      </w:r>
      <w:r w:rsidR="004043AC">
        <w:t xml:space="preserve">. </w:t>
      </w:r>
      <w:r w:rsidR="00834382">
        <w:t xml:space="preserve">The aim is to have the probabilities </w:t>
      </w:r>
      <w:r w:rsidR="00834382">
        <w:rPr>
          <w:i/>
          <w:iCs/>
        </w:rPr>
        <w:t>p</w:t>
      </w:r>
      <w:r w:rsidR="00834382">
        <w:rPr>
          <w:i/>
          <w:iCs/>
          <w:vertAlign w:val="subscript"/>
        </w:rPr>
        <w:t>ij</w:t>
      </w:r>
      <w:r w:rsidR="00834382">
        <w:t xml:space="preserve"> reflect the </w:t>
      </w:r>
      <w:r w:rsidR="00834382">
        <w:rPr>
          <w:i/>
          <w:iCs/>
        </w:rPr>
        <w:t>q</w:t>
      </w:r>
      <w:r w:rsidR="00834382">
        <w:rPr>
          <w:i/>
          <w:iCs/>
          <w:vertAlign w:val="subscript"/>
        </w:rPr>
        <w:t>ij</w:t>
      </w:r>
      <w:r w:rsidR="00834382">
        <w:t xml:space="preserve"> probabilities as this means that the structure of the high dimensional data is preserved into the low dimensional map.</w:t>
      </w:r>
    </w:p>
    <w:p w14:paraId="78C27083" w14:textId="002A915B" w:rsidR="00834382" w:rsidRDefault="00834382" w:rsidP="00292943">
      <w:r>
        <w:lastRenderedPageBreak/>
        <w:t xml:space="preserve">This is achieved by minimising the following cost function known as the Kullback-Leibler divergence </w:t>
      </w:r>
      <w:r>
        <w:fldChar w:fldCharType="begin" w:fldLock="1"/>
      </w:r>
      <w:r w:rsidR="004043AC">
        <w:instrText>ADDIN CSL_CITATION {"citationItems":[{"id":"ITEM-1","itemData":{"DOI":"10.1109/TVCG.2016.2570755","ISSN":"10772626","PMID":"28113434","abstract":"Progressive Visual Analytics aims at improving the interactivity in existing analytics techniques by means of visualization as well as interaction with intermediate results. One key method for data analysis is dimensionality reduction, for example, to produce 2D embeddings that can be visualized and analyzed efficiently. t-Distributed Stochastic Neighbor Embedding (tSNE) is a well-suited technique for the visualization of high-dimensional data. tSNE can create meaningful intermediate results but suffers from a slow initialization that constrains its application in Progressive Visual Analytics. We introduce a controllable tSNE approximation (A-tSNE), which trades off speed and accuracy, to enable interactive data exploration. We offer real-time visualization techniques, including a density-based solution and a Magic Lens to inspect the degree of approximation. With this feedback, the user can decide on local refinements and steer the approximation level during the analysis. We demonstrate our technique with several datasets, in a real-world research scenario and for the real-time analysis of high-dimensional streams to illustrate its effectiveness for interactive data analysis.","author":[{"dropping-particle":"","family":"Pezzotti","given":"Nicola","non-dropping-particle":"","parse-names":false,"suffix":""},{"dropping-particle":"","family":"Lelieveldt","given":"Boudewijn P.F.","non-dropping-particle":"","parse-names":false,"suffix":""},{"dropping-particle":"","family":"Maaten","given":"Laurens","non-dropping-particle":"Van Der","parse-names":false,"suffix":""},{"dropping-particle":"","family":"Höllt","given":"Thomas","non-dropping-particle":"","parse-names":false,"suffix":""},{"dropping-particle":"","family":"Eisemann","given":"Elmar","non-dropping-particle":"","parse-names":false,"suffix":""},{"dropping-particle":"","family":"Vilanova","given":"Anna","non-dropping-particle":"","parse-names":false,"suffix":""}],"container-title":"IEEE Transactions on Visualization and Computer Graphics","id":"ITEM-1","issue":"7","issued":{"date-parts":[["2017"]]},"page":"1739-1752","title":"Approximated and user steerable tSNE for progressive visual analytics","type":"article-journal","volume":"23"},"uris":["http://www.mendeley.com/documents/?uuid=f44fa1aa-8f10-4d1e-b0f3-bf7b9a547002"]}],"mendeley":{"formattedCitation":"(Pezzotti &lt;i&gt;et al.&lt;/i&gt;, 2017)","plainTextFormattedCitation":"(Pezzotti et al., 2017)","previouslyFormattedCitation":"(Pezzotti &lt;i&gt;et al.&lt;/i&gt;, 2017)"},"properties":{"noteIndex":0},"schema":"https://github.com/citation-style-language/schema/raw/master/csl-citation.json"}</w:instrText>
      </w:r>
      <w:r>
        <w:fldChar w:fldCharType="separate"/>
      </w:r>
      <w:r w:rsidRPr="00834382">
        <w:rPr>
          <w:noProof/>
        </w:rPr>
        <w:t xml:space="preserve">(Pezzotti </w:t>
      </w:r>
      <w:r w:rsidRPr="00834382">
        <w:rPr>
          <w:i/>
          <w:noProof/>
        </w:rPr>
        <w:t>et al.</w:t>
      </w:r>
      <w:r w:rsidRPr="00834382">
        <w:rPr>
          <w:noProof/>
        </w:rPr>
        <w:t>, 2017)</w:t>
      </w:r>
      <w:r>
        <w:fldChar w:fldCharType="end"/>
      </w:r>
      <w:r>
        <w:t>:</w:t>
      </w:r>
    </w:p>
    <w:p w14:paraId="37064217" w14:textId="06222DD9" w:rsidR="00834382" w:rsidRDefault="00834382" w:rsidP="00292943"/>
    <w:p w14:paraId="684587DD" w14:textId="4E7A25AA" w:rsidR="00834382" w:rsidRPr="00834382" w:rsidRDefault="00834382" w:rsidP="00292943">
      <m:oMathPara>
        <m:oMath>
          <m:r>
            <w:rPr>
              <w:rFonts w:ascii="Cambria Math" w:hAnsi="Cambria Math"/>
            </w:rPr>
            <m:t>C</m:t>
          </m:r>
          <m:d>
            <m:dPr>
              <m:ctrlPr>
                <w:rPr>
                  <w:rFonts w:ascii="Cambria Math" w:hAnsi="Cambria Math"/>
                  <w:i/>
                </w:rPr>
              </m:ctrlPr>
            </m:dPr>
            <m:e>
              <m:r>
                <w:rPr>
                  <w:rFonts w:ascii="Cambria Math" w:hAnsi="Cambria Math"/>
                </w:rPr>
                <m:t>P, Q</m:t>
              </m:r>
            </m:e>
          </m:d>
          <m:r>
            <w:rPr>
              <w:rFonts w:ascii="Cambria Math" w:hAnsi="Cambria Math"/>
            </w:rPr>
            <m:t>=KL(P|</m:t>
          </m:r>
          <m:d>
            <m:dPr>
              <m:begChr m:val="|"/>
              <m:ctrlPr>
                <w:rPr>
                  <w:rFonts w:ascii="Cambria Math" w:hAnsi="Cambria Math"/>
                  <w:i/>
                </w:rPr>
              </m:ctrlPr>
            </m:dPr>
            <m:e>
              <m:r>
                <w:rPr>
                  <w:rFonts w:ascii="Cambria Math" w:hAnsi="Cambria Math"/>
                </w:rPr>
                <m:t>Q</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 j≠i</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j</m:t>
                      </m:r>
                    </m:sub>
                  </m:sSub>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j</m:t>
                                  </m:r>
                                </m:sub>
                              </m:sSub>
                            </m:num>
                            <m:den>
                              <m:sSub>
                                <m:sSubPr>
                                  <m:ctrlPr>
                                    <w:rPr>
                                      <w:rFonts w:ascii="Cambria Math" w:hAnsi="Cambria Math"/>
                                      <w:i/>
                                    </w:rPr>
                                  </m:ctrlPr>
                                </m:sSubPr>
                                <m:e>
                                  <m:r>
                                    <w:rPr>
                                      <w:rFonts w:ascii="Cambria Math" w:hAnsi="Cambria Math"/>
                                    </w:rPr>
                                    <m:t>q</m:t>
                                  </m:r>
                                </m:e>
                                <m:sub>
                                  <m:r>
                                    <w:rPr>
                                      <w:rFonts w:ascii="Cambria Math" w:hAnsi="Cambria Math"/>
                                    </w:rPr>
                                    <m:t>ij</m:t>
                                  </m:r>
                                </m:sub>
                              </m:sSub>
                            </m:den>
                          </m:f>
                        </m:e>
                      </m:d>
                    </m:e>
                  </m:func>
                </m:e>
              </m:nary>
            </m:e>
          </m:nary>
        </m:oMath>
      </m:oMathPara>
    </w:p>
    <w:p w14:paraId="70AB76DC" w14:textId="3FF48BDD" w:rsidR="002C37BA" w:rsidRDefault="002C37BA" w:rsidP="00292943"/>
    <w:p w14:paraId="0121F055" w14:textId="34D1B27B" w:rsidR="00834382" w:rsidRDefault="00834382" w:rsidP="00292943">
      <w:r>
        <w:t xml:space="preserve">The Kullback-Leibler divergence tries to model </w:t>
      </w:r>
      <w:r w:rsidR="00D33416">
        <w:t xml:space="preserve">large </w:t>
      </w:r>
      <w:r w:rsidR="00D33416">
        <w:rPr>
          <w:i/>
          <w:iCs/>
        </w:rPr>
        <w:t>p</w:t>
      </w:r>
      <w:r w:rsidR="00D33416">
        <w:rPr>
          <w:i/>
          <w:iCs/>
          <w:vertAlign w:val="subscript"/>
        </w:rPr>
        <w:t>ij</w:t>
      </w:r>
      <w:r w:rsidR="00D33416">
        <w:t xml:space="preserve"> values with large </w:t>
      </w:r>
      <w:r w:rsidR="00D33416">
        <w:rPr>
          <w:i/>
          <w:iCs/>
        </w:rPr>
        <w:t>q</w:t>
      </w:r>
      <w:r w:rsidR="00D33416">
        <w:rPr>
          <w:i/>
          <w:iCs/>
          <w:vertAlign w:val="subscript"/>
        </w:rPr>
        <w:t>ij</w:t>
      </w:r>
      <w:r w:rsidR="00D33416">
        <w:t xml:space="preserve"> values. This is because large </w:t>
      </w:r>
      <w:r w:rsidR="00D33416">
        <w:rPr>
          <w:i/>
          <w:iCs/>
        </w:rPr>
        <w:t>p</w:t>
      </w:r>
      <w:r w:rsidR="00D33416">
        <w:rPr>
          <w:i/>
          <w:iCs/>
          <w:vertAlign w:val="subscript"/>
        </w:rPr>
        <w:t>ij</w:t>
      </w:r>
      <w:r w:rsidR="00D33416">
        <w:t xml:space="preserve"> values modelled with small </w:t>
      </w:r>
      <w:r w:rsidR="00D33416">
        <w:rPr>
          <w:i/>
          <w:iCs/>
        </w:rPr>
        <w:t>q</w:t>
      </w:r>
      <w:r w:rsidR="00D33416">
        <w:rPr>
          <w:i/>
          <w:iCs/>
          <w:vertAlign w:val="subscript"/>
        </w:rPr>
        <w:t>ij</w:t>
      </w:r>
      <w:r w:rsidR="00D33416">
        <w:t xml:space="preserve"> values will result in a large result for the Kullback-Leibler divergence which is unwanted. This ensures that the local similarity of the high dimensional data is preserved.</w:t>
      </w:r>
    </w:p>
    <w:p w14:paraId="36287B7B" w14:textId="77777777" w:rsidR="004043AC" w:rsidRDefault="00292943" w:rsidP="00292943">
      <w:r>
        <w:t xml:space="preserve">The TSNE() command </w:t>
      </w:r>
      <w:r w:rsidR="004043AC">
        <w:t xml:space="preserve">in Python </w:t>
      </w:r>
      <w:r>
        <w:t xml:space="preserve">has many parameters that can be altered to give different qualities of embedding, </w:t>
      </w:r>
      <w:r w:rsidRPr="00081B8F">
        <w:rPr>
          <w:rFonts w:cstheme="minorHAnsi"/>
          <w:color w:val="000000" w:themeColor="text1"/>
        </w:rPr>
        <w:t xml:space="preserve">namely: </w:t>
      </w:r>
      <w:r w:rsidRPr="00081B8F">
        <w:rPr>
          <w:rFonts w:cstheme="minorHAnsi"/>
          <w:color w:val="000000" w:themeColor="text1"/>
          <w:shd w:val="clear" w:color="auto" w:fill="FFFFFF"/>
        </w:rPr>
        <w:t>perplexity, early exaggeration factor, learning rate, maximum number of iterations</w:t>
      </w:r>
      <w:r>
        <w:rPr>
          <w:rFonts w:cstheme="minorHAnsi"/>
          <w:color w:val="000000" w:themeColor="text1"/>
          <w:shd w:val="clear" w:color="auto" w:fill="FFFFFF"/>
        </w:rPr>
        <w:t xml:space="preserve"> and</w:t>
      </w:r>
      <w:r w:rsidRPr="00081B8F">
        <w:rPr>
          <w:rFonts w:cstheme="minorHAnsi"/>
          <w:color w:val="000000" w:themeColor="text1"/>
          <w:shd w:val="clear" w:color="auto" w:fill="FFFFFF"/>
        </w:rPr>
        <w:t xml:space="preserve"> angle</w:t>
      </w:r>
      <w:r>
        <w:t>.</w:t>
      </w:r>
      <w:r w:rsidRPr="00971811">
        <w:rPr>
          <w:rStyle w:val="FootnoteReference"/>
        </w:rPr>
        <w:footnoteReference w:id="2"/>
      </w:r>
      <w:r>
        <w:t xml:space="preserve"> </w:t>
      </w:r>
    </w:p>
    <w:p w14:paraId="0389E405" w14:textId="3750E9DC" w:rsidR="00292943" w:rsidRDefault="00551D16" w:rsidP="00292943">
      <w:r>
        <w:t xml:space="preserve">For the application of t-SNE in this project, the learning rate and perplexity of the model are adjusted to see if there </w:t>
      </w:r>
      <w:r w:rsidR="007161DD">
        <w:t>will be</w:t>
      </w:r>
      <w:r>
        <w:t xml:space="preserve"> improvements in the embedding of the data points. </w:t>
      </w:r>
      <w:r w:rsidR="007161DD">
        <w:t>The default values of perplexity and learning rate of 30 and 200 respectively will be used for one mapping and another mapping will be produced with a perplexity of 100 and learning rate 500.</w:t>
      </w:r>
      <w:r>
        <w:t xml:space="preserve"> </w:t>
      </w:r>
    </w:p>
    <w:p w14:paraId="4D4F952C" w14:textId="22259C69" w:rsidR="007161DD" w:rsidRDefault="007161DD" w:rsidP="00292943">
      <w:r>
        <w:t xml:space="preserve">Perplexity describes how many </w:t>
      </w:r>
      <w:r w:rsidR="004043AC">
        <w:t xml:space="preserve">nearest </w:t>
      </w:r>
      <w:r>
        <w:t>neighbours will be considered for each data point. Hence a larger and denser data set will likely need a higher perplexity. Learning rate is also a crucial parameter because it affects t</w:t>
      </w:r>
      <w:r w:rsidR="003D7845">
        <w:t>he gradient descent of the Kullback-Leibler divergence. If learning rate is too high, the cost function</w:t>
      </w:r>
      <w:r w:rsidR="004043AC">
        <w:t xml:space="preserve"> to be minimised </w:t>
      </w:r>
      <w:r w:rsidR="003D7845">
        <w:t>will increase during optimization</w:t>
      </w:r>
      <w:r w:rsidR="003D7845" w:rsidRPr="00971811">
        <w:rPr>
          <w:rStyle w:val="FootnoteReference"/>
        </w:rPr>
        <w:footnoteReference w:id="3"/>
      </w:r>
      <w:r w:rsidR="003D7845">
        <w:t>.</w:t>
      </w:r>
    </w:p>
    <w:p w14:paraId="2A539892" w14:textId="5BFD4ABD" w:rsidR="001E3D2E" w:rsidRDefault="001E3D2E" w:rsidP="00292D2A"/>
    <w:p w14:paraId="5B9DBCC5" w14:textId="3A2C6D44" w:rsidR="001E3D2E" w:rsidRDefault="001E3D2E" w:rsidP="001E3D2E">
      <w:pPr>
        <w:pStyle w:val="Heading1"/>
      </w:pPr>
      <w:bookmarkStart w:id="10" w:name="_Toc69486513"/>
      <w:r>
        <w:t>Results and Discussion</w:t>
      </w:r>
      <w:bookmarkEnd w:id="10"/>
    </w:p>
    <w:p w14:paraId="2C453560" w14:textId="761D5C4B" w:rsidR="001E3D2E" w:rsidRDefault="001E3D2E" w:rsidP="001E3D2E">
      <w:pPr>
        <w:rPr>
          <w:lang w:val="en-US"/>
        </w:rPr>
      </w:pPr>
    </w:p>
    <w:p w14:paraId="5F6AA0D4" w14:textId="250A05F0" w:rsidR="001E3D2E" w:rsidRDefault="001E3D2E" w:rsidP="001E3D2E">
      <w:pPr>
        <w:pStyle w:val="Heading2"/>
        <w:rPr>
          <w:lang w:val="en-US"/>
        </w:rPr>
      </w:pPr>
      <w:bookmarkStart w:id="11" w:name="_Toc69486514"/>
      <w:r>
        <w:rPr>
          <w:lang w:val="en-US"/>
        </w:rPr>
        <w:t>RFM Analysis</w:t>
      </w:r>
      <w:bookmarkEnd w:id="11"/>
    </w:p>
    <w:p w14:paraId="0C92925F" w14:textId="6E05F33E" w:rsidR="001E3D2E" w:rsidRDefault="001E3D2E" w:rsidP="001E3D2E">
      <w:pPr>
        <w:rPr>
          <w:lang w:val="en-US"/>
        </w:rPr>
      </w:pPr>
    </w:p>
    <w:p w14:paraId="5228923C" w14:textId="5649F421" w:rsidR="00F70E4D" w:rsidRDefault="001E3D2E" w:rsidP="00D501D7">
      <w:pPr>
        <w:rPr>
          <w:lang w:val="en-US"/>
        </w:rPr>
      </w:pPr>
      <w:r>
        <w:rPr>
          <w:lang w:val="en-US"/>
        </w:rPr>
        <w:t>After finding the RFM score for each customer, 378</w:t>
      </w:r>
      <w:r w:rsidR="00D501D7">
        <w:rPr>
          <w:lang w:val="en-US"/>
        </w:rPr>
        <w:t>/3971</w:t>
      </w:r>
      <w:r>
        <w:rPr>
          <w:lang w:val="en-US"/>
        </w:rPr>
        <w:t xml:space="preserve"> and 409</w:t>
      </w:r>
      <w:r w:rsidR="00D501D7">
        <w:rPr>
          <w:lang w:val="en-US"/>
        </w:rPr>
        <w:t>/3921</w:t>
      </w:r>
      <w:r>
        <w:rPr>
          <w:lang w:val="en-US"/>
        </w:rPr>
        <w:t xml:space="preserve"> customers </w:t>
      </w:r>
      <w:r w:rsidR="00D501D7">
        <w:rPr>
          <w:lang w:val="en-US"/>
        </w:rPr>
        <w:t>were found to have an RFM score of 111 for years 2009-2010 and 2010-2011 respectively.</w:t>
      </w:r>
      <w:r w:rsidR="00B510D8">
        <w:rPr>
          <w:lang w:val="en-US"/>
        </w:rPr>
        <w:t xml:space="preserve"> These customers are considered to be most valuable.</w:t>
      </w:r>
      <w:r w:rsidR="00A7003A">
        <w:rPr>
          <w:lang w:val="en-US"/>
        </w:rPr>
        <w:t xml:space="preserve"> </w:t>
      </w:r>
    </w:p>
    <w:p w14:paraId="6E27852E" w14:textId="77777777" w:rsidR="0017193D" w:rsidRDefault="0017193D" w:rsidP="00D501D7">
      <w:pPr>
        <w:rPr>
          <w:lang w:val="en-US"/>
        </w:rPr>
      </w:pPr>
    </w:p>
    <w:p w14:paraId="0491AFEA" w14:textId="450E743C" w:rsidR="00D55059" w:rsidRDefault="00D55059" w:rsidP="00B82EF0">
      <w:pPr>
        <w:rPr>
          <w:lang w:val="en-US"/>
        </w:rPr>
      </w:pPr>
      <w:r>
        <w:rPr>
          <w:lang w:val="en-US"/>
        </w:rPr>
        <w:t xml:space="preserve">It is important to note what the numerical </w:t>
      </w:r>
      <w:r w:rsidR="00F70E4D">
        <w:rPr>
          <w:lang w:val="en-US"/>
        </w:rPr>
        <w:t>cut-offs</w:t>
      </w:r>
      <w:r>
        <w:rPr>
          <w:lang w:val="en-US"/>
        </w:rPr>
        <w:t xml:space="preserve"> at the quartiles were found to be. These ultimately determine the differences between RFM scores. For example in 2009-2010, </w:t>
      </w:r>
      <w:r w:rsidR="00B510D8">
        <w:rPr>
          <w:lang w:val="en-US"/>
        </w:rPr>
        <w:t>the upper bound for a frequency score of 4 is 18 whereas in 2010-2011, it is 17.</w:t>
      </w:r>
    </w:p>
    <w:p w14:paraId="4951F445" w14:textId="1EC39098" w:rsidR="00D55059" w:rsidRDefault="003D7845" w:rsidP="00292943">
      <w:pPr>
        <w:rPr>
          <w:lang w:val="en-US"/>
        </w:rPr>
      </w:pPr>
      <w:r>
        <w:rPr>
          <w:noProof/>
          <w:lang w:val="en-US"/>
        </w:rPr>
        <mc:AlternateContent>
          <mc:Choice Requires="wpg">
            <w:drawing>
              <wp:anchor distT="0" distB="0" distL="114300" distR="114300" simplePos="0" relativeHeight="251659264" behindDoc="0" locked="0" layoutInCell="1" allowOverlap="1" wp14:anchorId="1197ED0A" wp14:editId="5FC2E213">
                <wp:simplePos x="0" y="0"/>
                <wp:positionH relativeFrom="margin">
                  <wp:align>left</wp:align>
                </wp:positionH>
                <wp:positionV relativeFrom="paragraph">
                  <wp:posOffset>287572</wp:posOffset>
                </wp:positionV>
                <wp:extent cx="3331210" cy="1416685"/>
                <wp:effectExtent l="0" t="0" r="2540" b="0"/>
                <wp:wrapNone/>
                <wp:docPr id="25" name="Group 25"/>
                <wp:cNvGraphicFramePr/>
                <a:graphic xmlns:a="http://schemas.openxmlformats.org/drawingml/2006/main">
                  <a:graphicData uri="http://schemas.microsoft.com/office/word/2010/wordprocessingGroup">
                    <wpg:wgp>
                      <wpg:cNvGrpSpPr/>
                      <wpg:grpSpPr>
                        <a:xfrm>
                          <a:off x="0" y="0"/>
                          <a:ext cx="3331210" cy="1416685"/>
                          <a:chOff x="31805" y="87464"/>
                          <a:chExt cx="3331210" cy="1416685"/>
                        </a:xfrm>
                      </wpg:grpSpPr>
                      <pic:pic xmlns:pic="http://schemas.openxmlformats.org/drawingml/2006/picture">
                        <pic:nvPicPr>
                          <pic:cNvPr id="8" name="Picture 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1805" y="87464"/>
                            <a:ext cx="3331210" cy="1416685"/>
                          </a:xfrm>
                          <a:prstGeom prst="rect">
                            <a:avLst/>
                          </a:prstGeom>
                        </pic:spPr>
                      </pic:pic>
                      <wps:wsp>
                        <wps:cNvPr id="10" name="Oval 10"/>
                        <wps:cNvSpPr/>
                        <wps:spPr>
                          <a:xfrm>
                            <a:off x="1940118" y="763325"/>
                            <a:ext cx="644056" cy="318052"/>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7726E88" id="Group 25" o:spid="_x0000_s1026" style="position:absolute;margin-left:0;margin-top:22.65pt;width:262.3pt;height:111.55pt;z-index:251659264;mso-position-horizontal:left;mso-position-horizontal-relative:margin" coordorigin="318,874" coordsize="33312,14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318;top:874;width:33312;height:14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">
                  <v:imagedata r:id="rId14" o:title=""/>
                </v:shape>
                <v:oval id="Oval 10" o:spid="_x0000_s1028" style="position:absolute;left:19401;top:7633;width:6440;height:3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" filled="f" strokecolor="red" strokeweight="1pt">
                  <v:stroke joinstyle="miter"/>
                </v:oval>
                <w10:wrap anchorx="margin"/>
              </v:group>
            </w:pict>
          </mc:Fallback>
        </mc:AlternateContent>
      </w:r>
      <w:r w:rsidR="00292943">
        <w:rPr>
          <w:lang w:val="en-US"/>
        </w:rPr>
        <w:t>2009-2010</w:t>
      </w:r>
    </w:p>
    <w:p w14:paraId="278D7A48" w14:textId="37AF89A4" w:rsidR="00D55059" w:rsidRDefault="00D55059" w:rsidP="003D7845">
      <w:pPr>
        <w:rPr>
          <w:lang w:val="en-US"/>
        </w:rPr>
      </w:pPr>
    </w:p>
    <w:p w14:paraId="77835149" w14:textId="08E9812E" w:rsidR="00B510D8" w:rsidRDefault="00292943" w:rsidP="00292943">
      <w:pPr>
        <w:rPr>
          <w:lang w:val="en-US"/>
        </w:rPr>
      </w:pPr>
      <w:r>
        <w:rPr>
          <w:noProof/>
          <w:lang w:val="en-US"/>
        </w:rPr>
        <w:lastRenderedPageBreak/>
        <mc:AlternateContent>
          <mc:Choice Requires="wpg">
            <w:drawing>
              <wp:anchor distT="0" distB="0" distL="114300" distR="114300" simplePos="0" relativeHeight="251661312" behindDoc="0" locked="0" layoutInCell="1" allowOverlap="1" wp14:anchorId="3AE97A90" wp14:editId="5267D103">
                <wp:simplePos x="0" y="0"/>
                <wp:positionH relativeFrom="margin">
                  <wp:posOffset>-635</wp:posOffset>
                </wp:positionH>
                <wp:positionV relativeFrom="paragraph">
                  <wp:posOffset>338676</wp:posOffset>
                </wp:positionV>
                <wp:extent cx="3330575" cy="1395095"/>
                <wp:effectExtent l="0" t="0" r="3175" b="0"/>
                <wp:wrapSquare wrapText="bothSides"/>
                <wp:docPr id="26" name="Group 26"/>
                <wp:cNvGraphicFramePr/>
                <a:graphic xmlns:a="http://schemas.openxmlformats.org/drawingml/2006/main">
                  <a:graphicData uri="http://schemas.microsoft.com/office/word/2010/wordprocessingGroup">
                    <wpg:wgp>
                      <wpg:cNvGrpSpPr/>
                      <wpg:grpSpPr>
                        <a:xfrm>
                          <a:off x="0" y="0"/>
                          <a:ext cx="3330575" cy="1395095"/>
                          <a:chOff x="0" y="0"/>
                          <a:chExt cx="3330575" cy="1395095"/>
                        </a:xfrm>
                      </wpg:grpSpPr>
                      <pic:pic xmlns:pic="http://schemas.openxmlformats.org/drawingml/2006/picture">
                        <pic:nvPicPr>
                          <pic:cNvPr id="9" name="Picture 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0575" cy="1395095"/>
                          </a:xfrm>
                          <a:prstGeom prst="rect">
                            <a:avLst/>
                          </a:prstGeom>
                          <a:noFill/>
                        </pic:spPr>
                      </pic:pic>
                      <pic:pic xmlns:pic="http://schemas.openxmlformats.org/drawingml/2006/picture">
                        <pic:nvPicPr>
                          <pic:cNvPr id="11" name="Picture 11"/>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900362" y="652007"/>
                            <a:ext cx="658495" cy="328930"/>
                          </a:xfrm>
                          <a:prstGeom prst="rect">
                            <a:avLst/>
                          </a:prstGeom>
                          <a:noFill/>
                        </pic:spPr>
                      </pic:pic>
                    </wpg:wgp>
                  </a:graphicData>
                </a:graphic>
              </wp:anchor>
            </w:drawing>
          </mc:Choice>
          <mc:Fallback>
            <w:pict>
              <v:group w14:anchorId="3918C52D" id="Group 26" o:spid="_x0000_s1026" style="position:absolute;margin-left:-.05pt;margin-top:26.65pt;width:262.25pt;height:109.85pt;z-index:251661312;mso-position-horizontal-relative:margin" coordsize="33305,13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">
                <v:shape id="Picture 9" o:spid="_x0000_s1027" type="#_x0000_t75" style="position:absolute;width:33305;height:13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">
                  <v:imagedata r:id="rId17" o:title=""/>
                </v:shape>
                <v:shape id="Picture 11" o:spid="_x0000_s1028" type="#_x0000_t75" style="position:absolute;left:19003;top:6520;width:6585;height:3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">
                  <v:imagedata r:id="rId18" o:title=""/>
                </v:shape>
                <w10:wrap type="square" anchorx="margin"/>
              </v:group>
            </w:pict>
          </mc:Fallback>
        </mc:AlternateContent>
      </w:r>
      <w:r>
        <w:rPr>
          <w:lang w:val="en-US"/>
        </w:rPr>
        <w:t>2010-2011</w:t>
      </w:r>
    </w:p>
    <w:p w14:paraId="36AD679D" w14:textId="199CFE02" w:rsidR="00B510D8" w:rsidRDefault="00B510D8" w:rsidP="00292943">
      <w:pPr>
        <w:rPr>
          <w:lang w:val="en-US"/>
        </w:rPr>
      </w:pPr>
    </w:p>
    <w:p w14:paraId="5D1AED1D" w14:textId="36FD7EAD" w:rsidR="006D180E" w:rsidRDefault="006D180E" w:rsidP="00292943">
      <w:pPr>
        <w:rPr>
          <w:lang w:val="en-US"/>
        </w:rPr>
      </w:pPr>
    </w:p>
    <w:p w14:paraId="509D9D1A" w14:textId="27649C0E" w:rsidR="006D180E" w:rsidRDefault="006D180E" w:rsidP="00292943">
      <w:pPr>
        <w:rPr>
          <w:lang w:val="en-US"/>
        </w:rPr>
      </w:pPr>
    </w:p>
    <w:p w14:paraId="36D779B6" w14:textId="280C86C2" w:rsidR="006D180E" w:rsidRDefault="006D180E" w:rsidP="00292943">
      <w:pPr>
        <w:rPr>
          <w:lang w:val="en-US"/>
        </w:rPr>
      </w:pPr>
    </w:p>
    <w:p w14:paraId="647DE19B" w14:textId="14A8ABD6" w:rsidR="006D180E" w:rsidRDefault="006D180E" w:rsidP="00292943">
      <w:pPr>
        <w:rPr>
          <w:lang w:val="en-US"/>
        </w:rPr>
      </w:pPr>
    </w:p>
    <w:p w14:paraId="3D9A72F0" w14:textId="17246349" w:rsidR="003D7845" w:rsidRDefault="003D7845" w:rsidP="00D501D7">
      <w:pPr>
        <w:pStyle w:val="Heading2"/>
        <w:rPr>
          <w:lang w:val="en-US"/>
        </w:rPr>
      </w:pPr>
    </w:p>
    <w:p w14:paraId="2AFB8736" w14:textId="03C0ACD9" w:rsidR="003D7845" w:rsidRDefault="003D7845" w:rsidP="00B82EF0">
      <w:pPr>
        <w:rPr>
          <w:lang w:val="en-US"/>
        </w:rPr>
      </w:pPr>
    </w:p>
    <w:p w14:paraId="7C0751AD" w14:textId="7F810472" w:rsidR="00B82EF0" w:rsidRDefault="00B82EF0" w:rsidP="00B82EF0">
      <w:pPr>
        <w:rPr>
          <w:lang w:val="en-US"/>
        </w:rPr>
      </w:pPr>
      <w:r>
        <w:rPr>
          <w:noProof/>
          <w:lang w:val="en-US"/>
        </w:rPr>
        <w:drawing>
          <wp:anchor distT="0" distB="0" distL="114300" distR="114300" simplePos="0" relativeHeight="251688960" behindDoc="0" locked="0" layoutInCell="1" allowOverlap="1" wp14:anchorId="32982FC0" wp14:editId="73CA3F52">
            <wp:simplePos x="0" y="0"/>
            <wp:positionH relativeFrom="column">
              <wp:posOffset>-229870</wp:posOffset>
            </wp:positionH>
            <wp:positionV relativeFrom="paragraph">
              <wp:posOffset>536575</wp:posOffset>
            </wp:positionV>
            <wp:extent cx="3150235" cy="1426210"/>
            <wp:effectExtent l="0" t="0" r="0" b="254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9">
                      <a:extLst>
                        <a:ext uri="{28A0092B-C50C-407E-A947-70E740481C1C}">
                          <a14:useLocalDpi xmlns:a14="http://schemas.microsoft.com/office/drawing/2010/main" val="0"/>
                        </a:ext>
                      </a:extLst>
                    </a:blip>
                    <a:srcRect l="8838" t="5557" r="7273" b="43775"/>
                    <a:stretch/>
                  </pic:blipFill>
                  <pic:spPr bwMode="auto">
                    <a:xfrm>
                      <a:off x="0" y="0"/>
                      <a:ext cx="3150235" cy="1426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US"/>
        </w:rPr>
        <w:t>From the quartiles, boxplots were plotted for each feature from both years:</w:t>
      </w:r>
      <w:r>
        <w:rPr>
          <w:lang w:val="en-US"/>
        </w:rPr>
        <w:br w:type="textWrapping" w:clear="all"/>
      </w:r>
    </w:p>
    <w:p w14:paraId="77A18E65" w14:textId="1D706ADB" w:rsidR="00B82EF0" w:rsidRDefault="00FE128D" w:rsidP="00B82EF0">
      <w:pPr>
        <w:rPr>
          <w:lang w:val="en-US"/>
        </w:rPr>
      </w:pPr>
      <w:r>
        <w:rPr>
          <w:noProof/>
          <w:lang w:val="en-US"/>
        </w:rPr>
        <mc:AlternateContent>
          <mc:Choice Requires="wps">
            <w:drawing>
              <wp:anchor distT="0" distB="0" distL="114300" distR="114300" simplePos="0" relativeHeight="251695104" behindDoc="0" locked="0" layoutInCell="1" allowOverlap="1" wp14:anchorId="1F9CCC9E" wp14:editId="30EC27D3">
                <wp:simplePos x="0" y="0"/>
                <wp:positionH relativeFrom="column">
                  <wp:posOffset>3065069</wp:posOffset>
                </wp:positionH>
                <wp:positionV relativeFrom="paragraph">
                  <wp:posOffset>177190</wp:posOffset>
                </wp:positionV>
                <wp:extent cx="3116275" cy="2787092"/>
                <wp:effectExtent l="0" t="0" r="0" b="0"/>
                <wp:wrapNone/>
                <wp:docPr id="40" name="Text Box 40"/>
                <wp:cNvGraphicFramePr/>
                <a:graphic xmlns:a="http://schemas.openxmlformats.org/drawingml/2006/main">
                  <a:graphicData uri="http://schemas.microsoft.com/office/word/2010/wordprocessingShape">
                    <wps:wsp>
                      <wps:cNvSpPr txBox="1"/>
                      <wps:spPr>
                        <a:xfrm>
                          <a:off x="0" y="0"/>
                          <a:ext cx="3116275" cy="2787092"/>
                        </a:xfrm>
                        <a:prstGeom prst="rect">
                          <a:avLst/>
                        </a:prstGeom>
                        <a:noFill/>
                        <a:ln w="6350">
                          <a:noFill/>
                        </a:ln>
                      </wps:spPr>
                      <wps:txbx>
                        <w:txbxContent>
                          <w:p w14:paraId="5576B6BF" w14:textId="67AFC86C" w:rsidR="00B74BB0" w:rsidRDefault="00B74BB0" w:rsidP="00FE128D">
                            <w:pPr>
                              <w:rPr>
                                <w:lang w:val="en-US"/>
                              </w:rPr>
                            </w:pPr>
                            <w:r>
                              <w:rPr>
                                <w:lang w:val="en-US"/>
                              </w:rPr>
                              <w:t>The recency boxplots show that the feature data is extremely positively skewed since 50% of the data lies at or below the value of 50 and 52 for 2009-2010 and 2010-2011 respectively while the range of the data goes from 0-373. Additionally, the mean values of recency are around 40 higher than the medians for both years which also indicates positive skew.</w:t>
                            </w:r>
                          </w:p>
                          <w:p w14:paraId="4919EC21" w14:textId="028483A3" w:rsidR="00B74BB0" w:rsidRDefault="00B74BB0" w:rsidP="00FE128D">
                            <w:pPr>
                              <w:rPr>
                                <w:lang w:val="en-US"/>
                              </w:rPr>
                            </w:pPr>
                          </w:p>
                          <w:p w14:paraId="30BAA8EE" w14:textId="77777777" w:rsidR="00B74BB0" w:rsidRDefault="00B74BB0" w:rsidP="00FE128D">
                            <w:pPr>
                              <w:rPr>
                                <w:lang w:val="en-US"/>
                              </w:rPr>
                            </w:pPr>
                          </w:p>
                          <w:p w14:paraId="203F851F" w14:textId="77777777" w:rsidR="00B74BB0" w:rsidRDefault="00B74BB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9CCC9E" id="_x0000_t202" coordsize="21600,21600" o:spt="202" path="m,l,21600r21600,l21600,xe">
                <v:stroke joinstyle="miter"/>
                <v:path gradientshapeok="t" o:connecttype="rect"/>
              </v:shapetype>
              <v:shape id="Text Box 40" o:spid="_x0000_s1026" type="#_x0000_t202" style="position:absolute;margin-left:241.35pt;margin-top:13.95pt;width:245.4pt;height:219.4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" filled="f" stroked="f" strokeweight=".5pt">
                <v:textbox>
                  <w:txbxContent>
                    <w:p w14:paraId="5576B6BF" w14:textId="67AFC86C" w:rsidR="00B74BB0" w:rsidRDefault="00B74BB0" w:rsidP="00FE128D">
                      <w:pPr>
                        <w:rPr>
                          <w:lang w:val="en-US"/>
                        </w:rPr>
                      </w:pPr>
                      <w:r>
                        <w:rPr>
                          <w:lang w:val="en-US"/>
                        </w:rPr>
                        <w:t>The recency boxplots show that the feature data is extremely positively skewed since 50% of the data lies at or below the value of 50 and 52 for 2009-2010 and 2010-2011 respectively while the range of the data goes from 0-373. Additionally, the mean values of recency are around 40 higher than the medians for both years which also indicates positive skew.</w:t>
                      </w:r>
                    </w:p>
                    <w:p w14:paraId="4919EC21" w14:textId="028483A3" w:rsidR="00B74BB0" w:rsidRDefault="00B74BB0" w:rsidP="00FE128D">
                      <w:pPr>
                        <w:rPr>
                          <w:lang w:val="en-US"/>
                        </w:rPr>
                      </w:pPr>
                    </w:p>
                    <w:p w14:paraId="30BAA8EE" w14:textId="77777777" w:rsidR="00B74BB0" w:rsidRDefault="00B74BB0" w:rsidP="00FE128D">
                      <w:pPr>
                        <w:rPr>
                          <w:lang w:val="en-US"/>
                        </w:rPr>
                      </w:pPr>
                    </w:p>
                    <w:p w14:paraId="203F851F" w14:textId="77777777" w:rsidR="00B74BB0" w:rsidRDefault="00B74BB0"/>
                  </w:txbxContent>
                </v:textbox>
              </v:shape>
            </w:pict>
          </mc:Fallback>
        </mc:AlternateContent>
      </w:r>
    </w:p>
    <w:p w14:paraId="33403185" w14:textId="133CC579" w:rsidR="00FE128D" w:rsidRDefault="00FE128D" w:rsidP="00B82EF0">
      <w:pPr>
        <w:rPr>
          <w:lang w:val="en-US"/>
        </w:rPr>
      </w:pPr>
      <w:r>
        <w:rPr>
          <w:lang w:val="en-US"/>
        </w:rPr>
        <w:t xml:space="preserve"> </w:t>
      </w:r>
    </w:p>
    <w:p w14:paraId="050150AE" w14:textId="134D6317" w:rsidR="00B82EF0" w:rsidRDefault="00FE128D" w:rsidP="00B82EF0">
      <w:pPr>
        <w:rPr>
          <w:lang w:val="en-US"/>
        </w:rPr>
      </w:pPr>
      <w:r>
        <w:rPr>
          <w:noProof/>
          <w:lang w:val="en-US"/>
        </w:rPr>
        <w:drawing>
          <wp:anchor distT="0" distB="0" distL="114300" distR="114300" simplePos="0" relativeHeight="251689984" behindDoc="0" locked="0" layoutInCell="1" allowOverlap="1" wp14:anchorId="089E03F8" wp14:editId="6EC08704">
            <wp:simplePos x="0" y="0"/>
            <wp:positionH relativeFrom="margin">
              <wp:posOffset>-212725</wp:posOffset>
            </wp:positionH>
            <wp:positionV relativeFrom="paragraph">
              <wp:posOffset>1146327</wp:posOffset>
            </wp:positionV>
            <wp:extent cx="3084195" cy="1374775"/>
            <wp:effectExtent l="0" t="0" r="1905"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20">
                      <a:extLst>
                        <a:ext uri="{28A0092B-C50C-407E-A947-70E740481C1C}">
                          <a14:useLocalDpi xmlns:a14="http://schemas.microsoft.com/office/drawing/2010/main" val="0"/>
                        </a:ext>
                      </a:extLst>
                    </a:blip>
                    <a:srcRect l="9290" t="6826" r="8762" b="44443"/>
                    <a:stretch/>
                  </pic:blipFill>
                  <pic:spPr bwMode="auto">
                    <a:xfrm>
                      <a:off x="0" y="0"/>
                      <a:ext cx="3084195" cy="1374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2EF0">
        <w:rPr>
          <w:lang w:val="en-US"/>
        </w:rPr>
        <w:br w:type="textWrapping" w:clear="all"/>
      </w:r>
    </w:p>
    <w:p w14:paraId="4E0CA2E1" w14:textId="4DDE8E09" w:rsidR="00B82EF0" w:rsidRDefault="00B82EF0" w:rsidP="00B82EF0">
      <w:pPr>
        <w:rPr>
          <w:lang w:val="en-US"/>
        </w:rPr>
      </w:pPr>
      <w:r>
        <w:rPr>
          <w:lang w:val="en-US"/>
        </w:rPr>
        <w:br w:type="textWrapping" w:clear="all"/>
      </w:r>
    </w:p>
    <w:p w14:paraId="5E103ED3" w14:textId="1A7A307A" w:rsidR="00B82EF0" w:rsidRDefault="00B82EF0" w:rsidP="00B82EF0">
      <w:pPr>
        <w:rPr>
          <w:lang w:val="en-US"/>
        </w:rPr>
      </w:pPr>
    </w:p>
    <w:p w14:paraId="306704E2" w14:textId="7CB6644E" w:rsidR="00B82EF0" w:rsidRDefault="00B82EF0" w:rsidP="00B82EF0">
      <w:pPr>
        <w:rPr>
          <w:lang w:val="en-US"/>
        </w:rPr>
      </w:pPr>
    </w:p>
    <w:p w14:paraId="74A2744C" w14:textId="7B4ECD7F" w:rsidR="00B82EF0" w:rsidRDefault="00013102" w:rsidP="00B82EF0">
      <w:pPr>
        <w:rPr>
          <w:lang w:val="en-US"/>
        </w:rPr>
      </w:pPr>
      <w:r>
        <w:rPr>
          <w:noProof/>
          <w:lang w:val="en-US"/>
        </w:rPr>
        <w:drawing>
          <wp:anchor distT="0" distB="0" distL="114300" distR="114300" simplePos="0" relativeHeight="251691008" behindDoc="0" locked="0" layoutInCell="1" allowOverlap="1" wp14:anchorId="480399C8" wp14:editId="6B089B96">
            <wp:simplePos x="0" y="0"/>
            <wp:positionH relativeFrom="margin">
              <wp:posOffset>-44120</wp:posOffset>
            </wp:positionH>
            <wp:positionV relativeFrom="paragraph">
              <wp:posOffset>0</wp:posOffset>
            </wp:positionV>
            <wp:extent cx="4924120" cy="1051984"/>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21">
                      <a:extLst>
                        <a:ext uri="{28A0092B-C50C-407E-A947-70E740481C1C}">
                          <a14:useLocalDpi xmlns:a14="http://schemas.microsoft.com/office/drawing/2010/main" val="0"/>
                        </a:ext>
                      </a:extLst>
                    </a:blip>
                    <a:srcRect l="9887" t="7177" r="9346" b="68037"/>
                    <a:stretch/>
                  </pic:blipFill>
                  <pic:spPr bwMode="auto">
                    <a:xfrm>
                      <a:off x="0" y="0"/>
                      <a:ext cx="4924120" cy="10519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2485BA" w14:textId="5AB8797A" w:rsidR="00B82EF0" w:rsidRDefault="00B82EF0" w:rsidP="00B82EF0">
      <w:pPr>
        <w:rPr>
          <w:lang w:val="en-US"/>
        </w:rPr>
      </w:pPr>
    </w:p>
    <w:p w14:paraId="359B109C" w14:textId="27E19E30" w:rsidR="00B82EF0" w:rsidRDefault="00B82EF0" w:rsidP="00B82EF0">
      <w:pPr>
        <w:rPr>
          <w:lang w:val="en-US"/>
        </w:rPr>
      </w:pPr>
    </w:p>
    <w:p w14:paraId="58588210" w14:textId="115371D6" w:rsidR="00B82EF0" w:rsidRDefault="00B82EF0" w:rsidP="00B82EF0">
      <w:pPr>
        <w:rPr>
          <w:lang w:val="en-US"/>
        </w:rPr>
      </w:pPr>
    </w:p>
    <w:p w14:paraId="6A16C415" w14:textId="1848111B" w:rsidR="00B82EF0" w:rsidRDefault="00013102" w:rsidP="00B82EF0">
      <w:pPr>
        <w:rPr>
          <w:lang w:val="en-US"/>
        </w:rPr>
      </w:pPr>
      <w:r>
        <w:rPr>
          <w:noProof/>
          <w:lang w:val="en-US"/>
        </w:rPr>
        <w:lastRenderedPageBreak/>
        <w:drawing>
          <wp:anchor distT="0" distB="0" distL="114300" distR="114300" simplePos="0" relativeHeight="251692032" behindDoc="0" locked="0" layoutInCell="1" allowOverlap="1" wp14:anchorId="0083120A" wp14:editId="4445C280">
            <wp:simplePos x="0" y="0"/>
            <wp:positionH relativeFrom="margin">
              <wp:align>left</wp:align>
            </wp:positionH>
            <wp:positionV relativeFrom="paragraph">
              <wp:posOffset>41884</wp:posOffset>
            </wp:positionV>
            <wp:extent cx="4916805" cy="114808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22">
                      <a:extLst>
                        <a:ext uri="{28A0092B-C50C-407E-A947-70E740481C1C}">
                          <a14:useLocalDpi xmlns:a14="http://schemas.microsoft.com/office/drawing/2010/main" val="0"/>
                        </a:ext>
                      </a:extLst>
                    </a:blip>
                    <a:srcRect l="10600" t="6223" r="6428" b="48754"/>
                    <a:stretch/>
                  </pic:blipFill>
                  <pic:spPr bwMode="auto">
                    <a:xfrm>
                      <a:off x="0" y="0"/>
                      <a:ext cx="4916805" cy="1148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E4E29C" w14:textId="1DEFC95E" w:rsidR="00013102" w:rsidRDefault="00013102" w:rsidP="00D501D7">
      <w:pPr>
        <w:pStyle w:val="Heading2"/>
        <w:rPr>
          <w:lang w:val="en-US"/>
        </w:rPr>
      </w:pPr>
    </w:p>
    <w:p w14:paraId="1CCB8A68" w14:textId="6F2A029B" w:rsidR="00013102" w:rsidRDefault="00013102" w:rsidP="00D501D7">
      <w:pPr>
        <w:pStyle w:val="Heading2"/>
        <w:rPr>
          <w:lang w:val="en-US"/>
        </w:rPr>
      </w:pPr>
    </w:p>
    <w:p w14:paraId="7D3DDC25" w14:textId="77777777" w:rsidR="00013102" w:rsidRDefault="00013102" w:rsidP="00D501D7">
      <w:pPr>
        <w:pStyle w:val="Heading2"/>
        <w:rPr>
          <w:lang w:val="en-US"/>
        </w:rPr>
      </w:pPr>
    </w:p>
    <w:p w14:paraId="57C3B834" w14:textId="77777777" w:rsidR="00013102" w:rsidRDefault="00013102" w:rsidP="00D501D7">
      <w:pPr>
        <w:pStyle w:val="Heading2"/>
        <w:rPr>
          <w:lang w:val="en-US"/>
        </w:rPr>
      </w:pPr>
    </w:p>
    <w:p w14:paraId="324FFA6D" w14:textId="0CF13D30" w:rsidR="00013102" w:rsidRDefault="005C248D" w:rsidP="00D501D7">
      <w:pPr>
        <w:pStyle w:val="Heading2"/>
        <w:rPr>
          <w:lang w:val="en-US"/>
        </w:rPr>
      </w:pPr>
      <w:bookmarkStart w:id="12" w:name="_Toc69486515"/>
      <w:r>
        <w:rPr>
          <w:noProof/>
          <w:lang w:val="en-US"/>
        </w:rPr>
        <w:drawing>
          <wp:anchor distT="0" distB="0" distL="114300" distR="114300" simplePos="0" relativeHeight="251693056" behindDoc="0" locked="0" layoutInCell="1" allowOverlap="1" wp14:anchorId="6D186180" wp14:editId="43438FD4">
            <wp:simplePos x="0" y="0"/>
            <wp:positionH relativeFrom="margin">
              <wp:align>left</wp:align>
            </wp:positionH>
            <wp:positionV relativeFrom="paragraph">
              <wp:posOffset>1518514</wp:posOffset>
            </wp:positionV>
            <wp:extent cx="5902325" cy="1097280"/>
            <wp:effectExtent l="0" t="0" r="3175" b="762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rotWithShape="1">
                    <a:blip r:embed="rId23" cstate="print">
                      <a:extLst>
                        <a:ext uri="{28A0092B-C50C-407E-A947-70E740481C1C}">
                          <a14:useLocalDpi xmlns:a14="http://schemas.microsoft.com/office/drawing/2010/main" val="0"/>
                        </a:ext>
                      </a:extLst>
                    </a:blip>
                    <a:srcRect l="11111" t="8277" r="8558" b="62377"/>
                    <a:stretch/>
                  </pic:blipFill>
                  <pic:spPr bwMode="auto">
                    <a:xfrm>
                      <a:off x="0" y="0"/>
                      <a:ext cx="5902325" cy="1097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4080" behindDoc="0" locked="0" layoutInCell="1" allowOverlap="1" wp14:anchorId="119278C0" wp14:editId="11F17E00">
            <wp:simplePos x="0" y="0"/>
            <wp:positionH relativeFrom="margin">
              <wp:align>left</wp:align>
            </wp:positionH>
            <wp:positionV relativeFrom="paragraph">
              <wp:posOffset>302971</wp:posOffset>
            </wp:positionV>
            <wp:extent cx="5862320" cy="1052830"/>
            <wp:effectExtent l="0" t="0" r="508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rotWithShape="1">
                    <a:blip r:embed="rId24" cstate="print">
                      <a:extLst>
                        <a:ext uri="{28A0092B-C50C-407E-A947-70E740481C1C}">
                          <a14:useLocalDpi xmlns:a14="http://schemas.microsoft.com/office/drawing/2010/main" val="0"/>
                        </a:ext>
                      </a:extLst>
                    </a:blip>
                    <a:srcRect l="10734" t="8281" r="9013" b="63381"/>
                    <a:stretch/>
                  </pic:blipFill>
                  <pic:spPr bwMode="auto">
                    <a:xfrm>
                      <a:off x="0" y="0"/>
                      <a:ext cx="5862320" cy="1052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2"/>
    </w:p>
    <w:p w14:paraId="586301A6" w14:textId="05800F15" w:rsidR="00013102" w:rsidRDefault="00013102" w:rsidP="00013102">
      <w:pPr>
        <w:rPr>
          <w:lang w:val="en-US"/>
        </w:rPr>
      </w:pPr>
    </w:p>
    <w:p w14:paraId="4E85507C" w14:textId="6086CECC" w:rsidR="00013102" w:rsidRDefault="00013102" w:rsidP="00013102">
      <w:pPr>
        <w:rPr>
          <w:lang w:val="en-US"/>
        </w:rPr>
      </w:pPr>
    </w:p>
    <w:p w14:paraId="74F26E67" w14:textId="77777777" w:rsidR="005C248D" w:rsidRDefault="005C248D" w:rsidP="00013102">
      <w:pPr>
        <w:rPr>
          <w:lang w:val="en-US"/>
        </w:rPr>
      </w:pPr>
      <w:r>
        <w:rPr>
          <w:lang w:val="en-US"/>
        </w:rPr>
        <w:t>Overall, the boxplots of the 3 features in the data set all show positive skew, meaning the data is most dense near the value of 0 and becomes less dense as the points move away from 0.</w:t>
      </w:r>
    </w:p>
    <w:p w14:paraId="69161ACF" w14:textId="5EE87022" w:rsidR="00013102" w:rsidRDefault="005C248D" w:rsidP="00013102">
      <w:pPr>
        <w:rPr>
          <w:lang w:val="en-US"/>
        </w:rPr>
      </w:pPr>
      <w:r>
        <w:rPr>
          <w:lang w:val="en-US"/>
        </w:rPr>
        <w:t xml:space="preserve">The outliers shown in the boxplots as red circles were not removed in the methods because the boxplots show that there are a reasonably large amount of outliers in the data, especially for the monetary and frequency features. </w:t>
      </w:r>
    </w:p>
    <w:p w14:paraId="3B7BA691" w14:textId="52F54E76" w:rsidR="00013102" w:rsidRDefault="00013102" w:rsidP="00013102">
      <w:pPr>
        <w:rPr>
          <w:lang w:val="en-US"/>
        </w:rPr>
      </w:pPr>
    </w:p>
    <w:p w14:paraId="6EBCD734" w14:textId="4F42B51F" w:rsidR="00013102" w:rsidRDefault="00013102" w:rsidP="00013102">
      <w:pPr>
        <w:rPr>
          <w:lang w:val="en-US"/>
        </w:rPr>
      </w:pPr>
      <w:r>
        <w:rPr>
          <w:lang w:val="en-US"/>
        </w:rPr>
        <w:br w:type="textWrapping" w:clear="all"/>
      </w:r>
    </w:p>
    <w:p w14:paraId="4A789E3A" w14:textId="31DC0B6B" w:rsidR="00013102" w:rsidRDefault="00013102" w:rsidP="00013102">
      <w:pPr>
        <w:rPr>
          <w:lang w:val="en-US"/>
        </w:rPr>
      </w:pPr>
    </w:p>
    <w:p w14:paraId="59DF494D" w14:textId="280C75D7" w:rsidR="00013102" w:rsidRDefault="00013102" w:rsidP="00013102">
      <w:pPr>
        <w:rPr>
          <w:lang w:val="en-US"/>
        </w:rPr>
      </w:pPr>
    </w:p>
    <w:p w14:paraId="01117E32" w14:textId="1722E369" w:rsidR="00013102" w:rsidRDefault="00013102" w:rsidP="00013102">
      <w:pPr>
        <w:rPr>
          <w:lang w:val="en-US"/>
        </w:rPr>
      </w:pPr>
    </w:p>
    <w:p w14:paraId="307B032C" w14:textId="77777777" w:rsidR="00013102" w:rsidRDefault="00013102" w:rsidP="00013102">
      <w:pPr>
        <w:rPr>
          <w:lang w:val="en-US"/>
        </w:rPr>
      </w:pPr>
    </w:p>
    <w:p w14:paraId="41432B5A" w14:textId="77777777" w:rsidR="000E75B6" w:rsidRDefault="000E75B6" w:rsidP="005C248D">
      <w:pPr>
        <w:rPr>
          <w:lang w:val="en-US"/>
        </w:rPr>
      </w:pPr>
    </w:p>
    <w:p w14:paraId="1FB670FE" w14:textId="77777777" w:rsidR="006555CE" w:rsidRDefault="006555CE" w:rsidP="006555CE">
      <w:pPr>
        <w:rPr>
          <w:lang w:val="en-US"/>
        </w:rPr>
      </w:pPr>
    </w:p>
    <w:p w14:paraId="2FBBF8EB" w14:textId="77777777" w:rsidR="006555CE" w:rsidRDefault="006555CE" w:rsidP="006555CE">
      <w:pPr>
        <w:rPr>
          <w:lang w:val="en-US"/>
        </w:rPr>
      </w:pPr>
    </w:p>
    <w:p w14:paraId="65CD5927" w14:textId="77777777" w:rsidR="006555CE" w:rsidRDefault="006555CE" w:rsidP="006555CE">
      <w:pPr>
        <w:rPr>
          <w:lang w:val="en-US"/>
        </w:rPr>
      </w:pPr>
    </w:p>
    <w:p w14:paraId="2744E8A0" w14:textId="77777777" w:rsidR="006555CE" w:rsidRDefault="006555CE" w:rsidP="006555CE">
      <w:pPr>
        <w:rPr>
          <w:lang w:val="en-US"/>
        </w:rPr>
      </w:pPr>
    </w:p>
    <w:p w14:paraId="5C26DAD8" w14:textId="11E20776" w:rsidR="00D501D7" w:rsidRDefault="00D501D7" w:rsidP="00D501D7">
      <w:pPr>
        <w:pStyle w:val="Heading2"/>
        <w:rPr>
          <w:lang w:val="en-US"/>
        </w:rPr>
      </w:pPr>
      <w:bookmarkStart w:id="13" w:name="_Toc69486516"/>
      <w:r>
        <w:rPr>
          <w:lang w:val="en-US"/>
        </w:rPr>
        <w:lastRenderedPageBreak/>
        <w:t>PCA</w:t>
      </w:r>
      <w:bookmarkEnd w:id="13"/>
    </w:p>
    <w:p w14:paraId="66D47B60" w14:textId="55FC0A0F" w:rsidR="00D501D7" w:rsidRDefault="00D501D7" w:rsidP="00D501D7">
      <w:pPr>
        <w:rPr>
          <w:lang w:val="en-US"/>
        </w:rPr>
      </w:pPr>
    </w:p>
    <w:p w14:paraId="619B2600" w14:textId="115FD74F" w:rsidR="00D501D7" w:rsidRDefault="00D501D7" w:rsidP="00D501D7">
      <w:pPr>
        <w:rPr>
          <w:lang w:val="en-US"/>
        </w:rPr>
      </w:pPr>
      <w:r>
        <w:rPr>
          <w:lang w:val="en-US"/>
        </w:rPr>
        <w:t xml:space="preserve">Before PCA was used, the </w:t>
      </w:r>
      <w:r w:rsidR="00BE3B9C">
        <w:rPr>
          <w:lang w:val="en-US"/>
        </w:rPr>
        <w:t>2 dimensional plots of the RFM features were plotted first.</w:t>
      </w:r>
      <w:r w:rsidR="000614DB">
        <w:rPr>
          <w:lang w:val="en-US"/>
        </w:rPr>
        <w:t xml:space="preserve"> </w:t>
      </w:r>
      <w:r w:rsidR="004D1914">
        <w:rPr>
          <w:lang w:val="en-US"/>
        </w:rPr>
        <w:t>(</w:t>
      </w:r>
      <w:r w:rsidR="00D273C2">
        <w:rPr>
          <w:lang w:val="en-US"/>
        </w:rPr>
        <w:t>Some of these plots have been zoomed in to make them easier to see. Full plots are included in the appendix.</w:t>
      </w:r>
      <w:r w:rsidR="004D1914">
        <w:rPr>
          <w:lang w:val="en-US"/>
        </w:rPr>
        <w:t>)</w:t>
      </w:r>
    </w:p>
    <w:p w14:paraId="5E7B12C2" w14:textId="7C98A5C8" w:rsidR="000B4221" w:rsidRDefault="00292943" w:rsidP="00D501D7">
      <w:pPr>
        <w:rPr>
          <w:lang w:val="en-US"/>
        </w:rPr>
      </w:pPr>
      <w:r>
        <w:rPr>
          <w:noProof/>
          <w:lang w:val="en-US"/>
        </w:rPr>
        <mc:AlternateContent>
          <mc:Choice Requires="wpg">
            <w:drawing>
              <wp:anchor distT="0" distB="0" distL="114300" distR="114300" simplePos="0" relativeHeight="251665408" behindDoc="0" locked="0" layoutInCell="1" allowOverlap="1" wp14:anchorId="2A5FFDF8" wp14:editId="787B9280">
                <wp:simplePos x="0" y="0"/>
                <wp:positionH relativeFrom="margin">
                  <wp:posOffset>277622</wp:posOffset>
                </wp:positionH>
                <wp:positionV relativeFrom="paragraph">
                  <wp:posOffset>95123</wp:posOffset>
                </wp:positionV>
                <wp:extent cx="5127955" cy="3986784"/>
                <wp:effectExtent l="0" t="0" r="0" b="0"/>
                <wp:wrapNone/>
                <wp:docPr id="24" name="Group 24"/>
                <wp:cNvGraphicFramePr/>
                <a:graphic xmlns:a="http://schemas.openxmlformats.org/drawingml/2006/main">
                  <a:graphicData uri="http://schemas.microsoft.com/office/word/2010/wordprocessingGroup">
                    <wpg:wgp>
                      <wpg:cNvGrpSpPr/>
                      <wpg:grpSpPr>
                        <a:xfrm>
                          <a:off x="0" y="0"/>
                          <a:ext cx="5127955" cy="3986784"/>
                          <a:chOff x="0" y="0"/>
                          <a:chExt cx="5722178" cy="4428434"/>
                        </a:xfrm>
                      </wpg:grpSpPr>
                      <pic:pic xmlns:pic="http://schemas.openxmlformats.org/drawingml/2006/picture">
                        <pic:nvPicPr>
                          <pic:cNvPr id="13" name="Picture 1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7500" cy="2143125"/>
                          </a:xfrm>
                          <a:prstGeom prst="rect">
                            <a:avLst/>
                          </a:prstGeom>
                        </pic:spPr>
                      </pic:pic>
                      <pic:pic xmlns:pic="http://schemas.openxmlformats.org/drawingml/2006/picture">
                        <pic:nvPicPr>
                          <pic:cNvPr id="14" name="Picture 1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854518" y="7951"/>
                            <a:ext cx="2867660" cy="2150110"/>
                          </a:xfrm>
                          <a:prstGeom prst="rect">
                            <a:avLst/>
                          </a:prstGeom>
                        </pic:spPr>
                      </pic:pic>
                      <pic:pic xmlns:pic="http://schemas.openxmlformats.org/drawingml/2006/picture">
                        <pic:nvPicPr>
                          <pic:cNvPr id="15" name="Picture 1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1351722" y="2162754"/>
                            <a:ext cx="3020695" cy="22656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1ED44AE" id="Group 24" o:spid="_x0000_s1026" style="position:absolute;margin-left:21.85pt;margin-top:7.5pt;width:403.8pt;height:313.9pt;z-index:251665408;mso-position-horizontal-relative:margin;mso-width-relative:margin;mso-height-relative:margin" coordsize="57221,442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">
                <v:shape id="Picture 13" o:spid="_x0000_s1027" type="#_x0000_t75" style="position:absolute;width:28575;height:21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">
                  <v:imagedata r:id="rId28" o:title=""/>
                </v:shape>
                <v:shape id="Picture 14" o:spid="_x0000_s1028" type="#_x0000_t75" style="position:absolute;left:28545;top:79;width:28676;height:21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">
                  <v:imagedata r:id="rId29" o:title=""/>
                </v:shape>
                <v:shape id="Picture 15" o:spid="_x0000_s1029" type="#_x0000_t75" style="position:absolute;left:13517;top:21627;width:30207;height:22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">
                  <v:imagedata r:id="rId30" o:title=""/>
                </v:shape>
                <w10:wrap anchorx="margin"/>
              </v:group>
            </w:pict>
          </mc:Fallback>
        </mc:AlternateContent>
      </w:r>
    </w:p>
    <w:p w14:paraId="0FC76B2B" w14:textId="4681CCBF" w:rsidR="00BE3B9C" w:rsidRPr="00D501D7" w:rsidRDefault="00BE3B9C" w:rsidP="00D501D7">
      <w:pPr>
        <w:rPr>
          <w:lang w:val="en-US"/>
        </w:rPr>
      </w:pPr>
    </w:p>
    <w:p w14:paraId="1A6BD71A" w14:textId="56B4EDDD" w:rsidR="001E3D2E" w:rsidRDefault="001E3D2E" w:rsidP="001E3D2E">
      <w:pPr>
        <w:pStyle w:val="Heading1"/>
      </w:pPr>
    </w:p>
    <w:p w14:paraId="31E0D7E8" w14:textId="1BE30198" w:rsidR="006D180E" w:rsidRDefault="006D180E" w:rsidP="004D1914"/>
    <w:p w14:paraId="1D3B35C4" w14:textId="77777777" w:rsidR="006D180E" w:rsidRDefault="006D180E" w:rsidP="004D1914"/>
    <w:p w14:paraId="6D9941CB" w14:textId="77777777" w:rsidR="006D180E" w:rsidRDefault="006D180E" w:rsidP="004D1914"/>
    <w:p w14:paraId="1AEB3DE4" w14:textId="6BA08B47" w:rsidR="006D180E" w:rsidRDefault="006D180E" w:rsidP="004D1914"/>
    <w:p w14:paraId="459201AF" w14:textId="77777777" w:rsidR="006D180E" w:rsidRDefault="006D180E" w:rsidP="004D1914"/>
    <w:p w14:paraId="6E83440C" w14:textId="77777777" w:rsidR="006D180E" w:rsidRDefault="006D180E" w:rsidP="004D1914"/>
    <w:p w14:paraId="0B5F8E07" w14:textId="77777777" w:rsidR="006D180E" w:rsidRDefault="006D180E" w:rsidP="004D1914"/>
    <w:p w14:paraId="64DBF5D3" w14:textId="03AECFB4" w:rsidR="006D180E" w:rsidRDefault="006D180E" w:rsidP="004D1914"/>
    <w:p w14:paraId="752157A1" w14:textId="0B8BD367" w:rsidR="006D180E" w:rsidRDefault="006D180E" w:rsidP="004D1914"/>
    <w:p w14:paraId="77EEC57E" w14:textId="4D7B915F" w:rsidR="006D180E" w:rsidRDefault="006D180E" w:rsidP="004D1914"/>
    <w:p w14:paraId="1D675A89" w14:textId="25FC26CD" w:rsidR="006D180E" w:rsidRDefault="005C248D" w:rsidP="004D1914">
      <w:r>
        <w:rPr>
          <w:noProof/>
        </w:rPr>
        <mc:AlternateContent>
          <mc:Choice Requires="wpg">
            <w:drawing>
              <wp:anchor distT="0" distB="0" distL="114300" distR="114300" simplePos="0" relativeHeight="251696128" behindDoc="0" locked="0" layoutInCell="1" allowOverlap="1" wp14:anchorId="439E414F" wp14:editId="37B023CC">
                <wp:simplePos x="0" y="0"/>
                <wp:positionH relativeFrom="margin">
                  <wp:posOffset>172466</wp:posOffset>
                </wp:positionH>
                <wp:positionV relativeFrom="paragraph">
                  <wp:posOffset>445795</wp:posOffset>
                </wp:positionV>
                <wp:extent cx="5259070" cy="3693795"/>
                <wp:effectExtent l="0" t="0" r="0" b="1905"/>
                <wp:wrapTopAndBottom/>
                <wp:docPr id="23" name="Group 23"/>
                <wp:cNvGraphicFramePr/>
                <a:graphic xmlns:a="http://schemas.openxmlformats.org/drawingml/2006/main">
                  <a:graphicData uri="http://schemas.microsoft.com/office/word/2010/wordprocessingGroup">
                    <wpg:wgp>
                      <wpg:cNvGrpSpPr/>
                      <wpg:grpSpPr>
                        <a:xfrm>
                          <a:off x="0" y="0"/>
                          <a:ext cx="5259070" cy="3693795"/>
                          <a:chOff x="0" y="0"/>
                          <a:chExt cx="6275540" cy="4710099"/>
                        </a:xfrm>
                      </wpg:grpSpPr>
                      <pic:pic xmlns:pic="http://schemas.openxmlformats.org/drawingml/2006/picture">
                        <pic:nvPicPr>
                          <pic:cNvPr id="16" name="Picture 16"/>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86100" cy="2314575"/>
                          </a:xfrm>
                          <a:prstGeom prst="rect">
                            <a:avLst/>
                          </a:prstGeom>
                        </pic:spPr>
                      </pic:pic>
                      <pic:pic xmlns:pic="http://schemas.openxmlformats.org/drawingml/2006/picture">
                        <pic:nvPicPr>
                          <pic:cNvPr id="17" name="Picture 1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3196425" y="0"/>
                            <a:ext cx="3079115" cy="2309495"/>
                          </a:xfrm>
                          <a:prstGeom prst="rect">
                            <a:avLst/>
                          </a:prstGeom>
                        </pic:spPr>
                      </pic:pic>
                      <pic:pic xmlns:pic="http://schemas.openxmlformats.org/drawingml/2006/picture">
                        <pic:nvPicPr>
                          <pic:cNvPr id="18" name="Picture 18"/>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534602" y="2369489"/>
                            <a:ext cx="3120390" cy="234061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000A5BA" id="Group 23" o:spid="_x0000_s1026" style="position:absolute;margin-left:13.6pt;margin-top:35.1pt;width:414.1pt;height:290.85pt;z-index:251696128;mso-position-horizontal-relative:margin" coordsize="62755,47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">
                <v:shape id="Picture 16" o:spid="_x0000_s1027" type="#_x0000_t75" style="position:absolute;width:30861;height:2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">
                  <v:imagedata r:id="rId34" o:title=""/>
                </v:shape>
                <v:shape id="Picture 17" o:spid="_x0000_s1028" type="#_x0000_t75" style="position:absolute;left:31964;width:30791;height:23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">
                  <v:imagedata r:id="rId35" o:title=""/>
                </v:shape>
                <v:shape id="Picture 18" o:spid="_x0000_s1029" type="#_x0000_t75" style="position:absolute;left:15346;top:23694;width:31203;height:23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">
                  <v:imagedata r:id="rId36" o:title=""/>
                </v:shape>
                <w10:wrap type="topAndBottom" anchorx="margin"/>
              </v:group>
            </w:pict>
          </mc:Fallback>
        </mc:AlternateContent>
      </w:r>
    </w:p>
    <w:p w14:paraId="7F13373E" w14:textId="40EB2611" w:rsidR="003D7845" w:rsidRDefault="004D1914" w:rsidP="004D1914">
      <w:r>
        <w:lastRenderedPageBreak/>
        <w:t xml:space="preserve">The plots from both years are very similar. The plots with recency on the x axis </w:t>
      </w:r>
      <w:r w:rsidR="00DA6F2D">
        <w:t xml:space="preserve">show that the cut offs at the quartiles are comparable between the two years. The shades dark purple points indicate a recency score of 1, blue indicates a score of 2, green 3 and yellow 4. The uppermost left points which are separated from the rest of the points on these plots are the most valuable customers as they have an extremely high frequency value and a low recency value. These customers are very likely to have an RFM score of 111. There are 3 </w:t>
      </w:r>
      <w:r w:rsidR="00D273C2">
        <w:t xml:space="preserve">yellow </w:t>
      </w:r>
      <w:r w:rsidR="00DA6F2D">
        <w:t xml:space="preserve">anomalies </w:t>
      </w:r>
      <w:r w:rsidR="00D273C2">
        <w:t xml:space="preserve">on the graph of recency vs monetary 2010-2011. These points have a high recency value, high monetary value but a very low frequency value which is unexpected. </w:t>
      </w:r>
    </w:p>
    <w:p w14:paraId="4AE18026" w14:textId="778BB2ED" w:rsidR="003D7845" w:rsidRDefault="003D7845" w:rsidP="004D1914">
      <w:r>
        <w:t>For the plots of frequency against monetary, the RFM scores appear to be scattered for the most part. However, there are more yellow points the closer the distance to the origin. This is not a surprise since a low frequency and monetary value will often indicate that a customer does not purchase often. On the other hand, due to the vast amount of overlap in the plot, it is also fair to say that recency does not depend on monetary or frequency values. This overlap is likely caused because the features were separated into scores at their quartiles and that the monetary value dominates due to their values being much larger than recency and frequency. A large portion is caused by every customer having different shopping habits and wealthiness which results in discrepancy in the data.</w:t>
      </w:r>
    </w:p>
    <w:p w14:paraId="455C1772" w14:textId="77777777" w:rsidR="005C248D" w:rsidRDefault="005C248D" w:rsidP="004D1914"/>
    <w:p w14:paraId="69F0F363" w14:textId="6D5019F6" w:rsidR="00BF5637" w:rsidRPr="00BF5637" w:rsidRDefault="003D7845" w:rsidP="00BF5637">
      <w:r>
        <w:rPr>
          <w:noProof/>
        </w:rPr>
        <mc:AlternateContent>
          <mc:Choice Requires="wpg">
            <w:drawing>
              <wp:anchor distT="0" distB="0" distL="114300" distR="114300" simplePos="0" relativeHeight="251672576" behindDoc="0" locked="0" layoutInCell="1" allowOverlap="1" wp14:anchorId="2734D62E" wp14:editId="7B5A2724">
                <wp:simplePos x="0" y="0"/>
                <wp:positionH relativeFrom="margin">
                  <wp:align>center</wp:align>
                </wp:positionH>
                <wp:positionV relativeFrom="paragraph">
                  <wp:posOffset>138</wp:posOffset>
                </wp:positionV>
                <wp:extent cx="6454858" cy="2141551"/>
                <wp:effectExtent l="0" t="0" r="3175" b="0"/>
                <wp:wrapSquare wrapText="bothSides"/>
                <wp:docPr id="21" name="Group 21"/>
                <wp:cNvGraphicFramePr/>
                <a:graphic xmlns:a="http://schemas.openxmlformats.org/drawingml/2006/main">
                  <a:graphicData uri="http://schemas.microsoft.com/office/word/2010/wordprocessingGroup">
                    <wpg:wgp>
                      <wpg:cNvGrpSpPr/>
                      <wpg:grpSpPr>
                        <a:xfrm>
                          <a:off x="0" y="0"/>
                          <a:ext cx="6454858" cy="2141551"/>
                          <a:chOff x="0" y="0"/>
                          <a:chExt cx="6454858" cy="2141551"/>
                        </a:xfrm>
                      </wpg:grpSpPr>
                      <pic:pic xmlns:pic="http://schemas.openxmlformats.org/drawingml/2006/picture">
                        <pic:nvPicPr>
                          <pic:cNvPr id="19" name="Picture 19"/>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7951"/>
                            <a:ext cx="3114675" cy="2133600"/>
                          </a:xfrm>
                          <a:prstGeom prst="rect">
                            <a:avLst/>
                          </a:prstGeom>
                        </pic:spPr>
                      </pic:pic>
                      <pic:pic xmlns:pic="http://schemas.openxmlformats.org/drawingml/2006/picture">
                        <pic:nvPicPr>
                          <pic:cNvPr id="20" name="Picture 20"/>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3339548" y="0"/>
                            <a:ext cx="3115310" cy="2133600"/>
                          </a:xfrm>
                          <a:prstGeom prst="rect">
                            <a:avLst/>
                          </a:prstGeom>
                          <a:noFill/>
                        </pic:spPr>
                      </pic:pic>
                    </wpg:wgp>
                  </a:graphicData>
                </a:graphic>
              </wp:anchor>
            </w:drawing>
          </mc:Choice>
          <mc:Fallback>
            <w:pict>
              <v:group w14:anchorId="47231E7F" id="Group 21" o:spid="_x0000_s1026" style="position:absolute;margin-left:0;margin-top:0;width:508.25pt;height:168.65pt;z-index:251672576;mso-position-horizontal:center;mso-position-horizontal-relative:margin" coordsize="64548,2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">
                <v:shape id="Picture 19" o:spid="_x0000_s1027" type="#_x0000_t75" style="position:absolute;top:79;width:31146;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">
                  <v:imagedata r:id="rId39" o:title=""/>
                </v:shape>
                <v:shape id="Picture 20" o:spid="_x0000_s1028" type="#_x0000_t75" style="position:absolute;left:33395;width:31153;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">
                  <v:imagedata r:id="rId40" o:title=""/>
                </v:shape>
                <w10:wrap type="square" anchorx="margin"/>
              </v:group>
            </w:pict>
          </mc:Fallback>
        </mc:AlternateContent>
      </w:r>
      <w:r w:rsidR="00D273C2">
        <w:t xml:space="preserve"> </w:t>
      </w:r>
    </w:p>
    <w:p w14:paraId="03F8576D" w14:textId="77777777" w:rsidR="005C248D" w:rsidRDefault="005C248D" w:rsidP="00040F6C"/>
    <w:p w14:paraId="42D92265" w14:textId="78FC593C" w:rsidR="00040F6C" w:rsidRDefault="008804B5" w:rsidP="00040F6C">
      <w:r>
        <w:t xml:space="preserve">The covariance matrices show that recency is inversely </w:t>
      </w:r>
      <w:r w:rsidR="005401F1">
        <w:t>proportional to frequency and monetary value of the customers because the covariance between them have negative values of -0.24688606 and -0.21212103</w:t>
      </w:r>
      <w:r w:rsidR="00594E75">
        <w:t xml:space="preserve">. This is to be expected because a lower value of recency is more valuable whereas a higher value of frequency and monetary is more valuable. Additionally, frequency and monetary are </w:t>
      </w:r>
      <w:r w:rsidR="00307502">
        <w:t xml:space="preserve">proportional to each other in both data sets </w:t>
      </w:r>
      <w:r w:rsidR="00C82E68">
        <w:t>as indicated by positive values of covariance 0.36480481 and 0.32801942.</w:t>
      </w:r>
    </w:p>
    <w:p w14:paraId="20BBF41B" w14:textId="1A62423B" w:rsidR="005113E2" w:rsidRDefault="005113E2" w:rsidP="00040F6C">
      <w:r>
        <w:t xml:space="preserve">Eigenvectors tell us the direction of maximum variance and the corresponding eigenvalues are their scalar representations. </w:t>
      </w:r>
    </w:p>
    <w:p w14:paraId="46939791" w14:textId="77777777" w:rsidR="00295DA6" w:rsidRDefault="00295DA6" w:rsidP="00040F6C"/>
    <w:p w14:paraId="3FA30B2E" w14:textId="77777777" w:rsidR="00A91AAE" w:rsidRDefault="0022220F" w:rsidP="009E26E0">
      <w:r>
        <w:t xml:space="preserve">From the eigenvalues for the 2009-2010 dataset, </w:t>
      </w:r>
      <w:r w:rsidR="00137CAA">
        <w:t>it was found that</w:t>
      </w:r>
      <w:r w:rsidR="00A91AAE">
        <w:t>:</w:t>
      </w:r>
    </w:p>
    <w:p w14:paraId="45FDEA4B" w14:textId="72161FC2" w:rsidR="00A91AAE" w:rsidRPr="00A91AAE" w:rsidRDefault="00A91AAE" w:rsidP="009E26E0">
      <w:r>
        <w:t>T</w:t>
      </w:r>
      <w:r w:rsidR="00137CAA">
        <w:t>he first PC explain</w:t>
      </w:r>
      <w:r>
        <w:t>s</w:t>
      </w:r>
      <w:r w:rsidR="00137CAA">
        <w:t xml:space="preserve"> </w:t>
      </w:r>
      <m:oMath>
        <m:r>
          <w:rPr>
            <w:rFonts w:ascii="Cambria Math" w:hAnsi="Cambria Math"/>
          </w:rPr>
          <m:t xml:space="preserve">  </m:t>
        </m:r>
        <m:f>
          <m:fPr>
            <m:ctrlPr>
              <w:rPr>
                <w:rFonts w:ascii="Cambria Math" w:hAnsi="Cambria Math"/>
                <w:i/>
              </w:rPr>
            </m:ctrlPr>
          </m:fPr>
          <m:num>
            <m:r>
              <w:rPr>
                <w:rFonts w:ascii="Cambria Math" w:hAnsi="Cambria Math"/>
              </w:rPr>
              <m:t>1.50925095</m:t>
            </m:r>
          </m:num>
          <m:den>
            <m:r>
              <w:rPr>
                <w:rFonts w:ascii="Cambria Math" w:hAnsi="Cambria Math"/>
              </w:rPr>
              <m:t>1.50925095+0.8781836+0.61332112</m:t>
            </m:r>
          </m:den>
        </m:f>
        <m:r>
          <w:rPr>
            <w:rFonts w:ascii="Cambria Math" w:hAnsi="Cambria Math"/>
          </w:rPr>
          <m:t xml:space="preserve">=50.3%    </m:t>
        </m:r>
      </m:oMath>
      <w:r w:rsidR="009E26E0">
        <w:rPr>
          <w:rFonts w:eastAsiaTheme="minorEastAsia"/>
        </w:rPr>
        <w:t xml:space="preserve">of the total variance. </w:t>
      </w:r>
    </w:p>
    <w:p w14:paraId="373F1AAF" w14:textId="6868EE21" w:rsidR="0022220F" w:rsidRDefault="009E26E0" w:rsidP="009E26E0">
      <w:pPr>
        <w:rPr>
          <w:rFonts w:eastAsiaTheme="minorEastAsia"/>
        </w:rPr>
      </w:pPr>
      <w:r>
        <w:rPr>
          <w:rFonts w:eastAsiaTheme="minorEastAsia"/>
        </w:rPr>
        <w:lastRenderedPageBreak/>
        <w:t>The first two PCs explain</w:t>
      </w:r>
      <w:r w:rsidR="00A91AAE">
        <w:rPr>
          <w:rFonts w:eastAsiaTheme="minorEastAsia"/>
        </w:rPr>
        <w:t>s</w:t>
      </w:r>
      <w:r w:rsidR="005903A7">
        <w:rPr>
          <w:rFonts w:eastAsiaTheme="minorEastAsia"/>
        </w:rPr>
        <w:t xml:space="preserve">  </w:t>
      </w:r>
      <w:r w:rsidR="00A91AAE">
        <w:rPr>
          <w:rFonts w:eastAsiaTheme="minorEastAsia"/>
        </w:rPr>
        <w:t xml:space="preserve"> </w:t>
      </w:r>
      <m:oMath>
        <m:f>
          <m:fPr>
            <m:ctrlPr>
              <w:rPr>
                <w:rFonts w:ascii="Cambria Math" w:hAnsi="Cambria Math"/>
                <w:i/>
              </w:rPr>
            </m:ctrlPr>
          </m:fPr>
          <m:num>
            <m:r>
              <w:rPr>
                <w:rFonts w:ascii="Cambria Math" w:hAnsi="Cambria Math"/>
              </w:rPr>
              <m:t>1.50925095+0.8781836</m:t>
            </m:r>
          </m:num>
          <m:den>
            <m:r>
              <w:rPr>
                <w:rFonts w:ascii="Cambria Math" w:hAnsi="Cambria Math"/>
              </w:rPr>
              <m:t>1.50925095+0.8781836+0.61332112</m:t>
            </m:r>
          </m:den>
        </m:f>
        <m:r>
          <w:rPr>
            <w:rFonts w:ascii="Cambria Math" w:hAnsi="Cambria Math"/>
          </w:rPr>
          <m:t>=79.6%</m:t>
        </m:r>
      </m:oMath>
      <w:r w:rsidR="00BE4DA2">
        <w:rPr>
          <w:rFonts w:eastAsiaTheme="minorEastAsia"/>
        </w:rPr>
        <w:t xml:space="preserve">   of the total variance.</w:t>
      </w:r>
    </w:p>
    <w:p w14:paraId="1C844BF2" w14:textId="77777777" w:rsidR="00295DA6" w:rsidRDefault="00295DA6" w:rsidP="009E26E0">
      <w:pPr>
        <w:rPr>
          <w:rFonts w:eastAsiaTheme="minorEastAsia"/>
        </w:rPr>
      </w:pPr>
    </w:p>
    <w:p w14:paraId="7C8420AB" w14:textId="057BD1C4" w:rsidR="00BE4DA2" w:rsidRDefault="00BE4DA2" w:rsidP="00BE4DA2">
      <w:r>
        <w:t>From the eigenvalues for the 2010-2011 dataset, it was found that:</w:t>
      </w:r>
    </w:p>
    <w:p w14:paraId="73E62C04" w14:textId="4100CA19" w:rsidR="00BE4DA2" w:rsidRPr="00A91AAE" w:rsidRDefault="00BE4DA2" w:rsidP="00BE4DA2">
      <w:r>
        <w:t>The first PC explains</w:t>
      </w:r>
      <w:r w:rsidR="005903A7">
        <w:t xml:space="preserve">  </w:t>
      </w:r>
      <w:r>
        <w:t xml:space="preserve"> </w:t>
      </w:r>
      <m:oMath>
        <m:f>
          <m:fPr>
            <m:ctrlPr>
              <w:rPr>
                <w:rFonts w:ascii="Cambria Math" w:hAnsi="Cambria Math"/>
                <w:i/>
              </w:rPr>
            </m:ctrlPr>
          </m:fPr>
          <m:num>
            <m:r>
              <w:rPr>
                <w:rFonts w:ascii="Cambria Math" w:hAnsi="Cambria Math"/>
              </w:rPr>
              <m:t>1.45719187</m:t>
            </m:r>
          </m:num>
          <m:den>
            <m:r>
              <w:rPr>
                <w:rFonts w:ascii="Cambria Math" w:hAnsi="Cambria Math"/>
              </w:rPr>
              <m:t>1.45719187+0.88476558+0.65880785</m:t>
            </m:r>
          </m:den>
        </m:f>
        <m:r>
          <w:rPr>
            <w:rFonts w:ascii="Cambria Math" w:hAnsi="Cambria Math"/>
          </w:rPr>
          <m:t xml:space="preserve">=48.6%    </m:t>
        </m:r>
      </m:oMath>
      <w:r>
        <w:rPr>
          <w:rFonts w:eastAsiaTheme="minorEastAsia"/>
        </w:rPr>
        <w:t xml:space="preserve">of the total variance. </w:t>
      </w:r>
    </w:p>
    <w:p w14:paraId="3A2E38BD" w14:textId="6D302468" w:rsidR="00295DA6" w:rsidRDefault="00BE4DA2" w:rsidP="009E26E0">
      <w:pPr>
        <w:rPr>
          <w:rFonts w:eastAsiaTheme="minorEastAsia"/>
        </w:rPr>
      </w:pPr>
      <w:r>
        <w:rPr>
          <w:rFonts w:eastAsiaTheme="minorEastAsia"/>
        </w:rPr>
        <w:t>The first two PCs explains</w:t>
      </w:r>
      <w:r w:rsidR="005903A7">
        <w:rPr>
          <w:rFonts w:eastAsiaTheme="minorEastAsia"/>
        </w:rPr>
        <w:t xml:space="preserve"> </w:t>
      </w:r>
      <w:r>
        <w:rPr>
          <w:rFonts w:eastAsiaTheme="minorEastAsia"/>
        </w:rPr>
        <w:t xml:space="preserve"> </w:t>
      </w:r>
      <m:oMath>
        <m:r>
          <w:rPr>
            <w:rFonts w:ascii="Cambria Math" w:eastAsiaTheme="minorEastAsia" w:hAnsi="Cambria Math"/>
          </w:rPr>
          <m:t xml:space="preserve"> </m:t>
        </m:r>
        <m:f>
          <m:fPr>
            <m:ctrlPr>
              <w:rPr>
                <w:rFonts w:ascii="Cambria Math" w:hAnsi="Cambria Math"/>
                <w:i/>
              </w:rPr>
            </m:ctrlPr>
          </m:fPr>
          <m:num>
            <m:r>
              <w:rPr>
                <w:rFonts w:ascii="Cambria Math" w:hAnsi="Cambria Math"/>
              </w:rPr>
              <m:t>1.45719187+0.88476558</m:t>
            </m:r>
          </m:num>
          <m:den>
            <m:r>
              <w:rPr>
                <w:rFonts w:ascii="Cambria Math" w:hAnsi="Cambria Math"/>
              </w:rPr>
              <m:t>1.45719187+0.88476558+0.65880785</m:t>
            </m:r>
          </m:den>
        </m:f>
        <m:r>
          <w:rPr>
            <w:rFonts w:ascii="Cambria Math" w:hAnsi="Cambria Math"/>
          </w:rPr>
          <m:t>=78.0%</m:t>
        </m:r>
      </m:oMath>
      <w:r>
        <w:rPr>
          <w:rFonts w:eastAsiaTheme="minorEastAsia"/>
        </w:rPr>
        <w:t xml:space="preserve">   of the total variance.</w:t>
      </w:r>
    </w:p>
    <w:p w14:paraId="6AF1A5C9" w14:textId="53720189" w:rsidR="00295DA6" w:rsidRDefault="00295DA6" w:rsidP="009E26E0">
      <w:pPr>
        <w:rPr>
          <w:rFonts w:eastAsiaTheme="minorEastAsia"/>
        </w:rPr>
      </w:pPr>
    </w:p>
    <w:p w14:paraId="4ADCC774" w14:textId="77777777" w:rsidR="00D73C5C" w:rsidRDefault="00295DA6" w:rsidP="009E26E0">
      <w:pPr>
        <w:rPr>
          <w:rFonts w:eastAsiaTheme="minorEastAsia"/>
        </w:rPr>
      </w:pPr>
      <w:r>
        <w:rPr>
          <w:rFonts w:eastAsiaTheme="minorEastAsia"/>
        </w:rPr>
        <w:t xml:space="preserve">In both cases, the first two PCs were used because the first PC alone did not capture enough total information in the data. </w:t>
      </w:r>
    </w:p>
    <w:p w14:paraId="57B1C5CD" w14:textId="77777777" w:rsidR="00295DA6" w:rsidRPr="00295DA6" w:rsidRDefault="00D73C5C" w:rsidP="009E26E0">
      <w:pPr>
        <w:rPr>
          <w:rFonts w:eastAsiaTheme="minorEastAsia"/>
        </w:rPr>
      </w:pPr>
      <w:r>
        <w:rPr>
          <w:noProof/>
        </w:rPr>
        <w:drawing>
          <wp:anchor distT="0" distB="0" distL="114300" distR="114300" simplePos="0" relativeHeight="251673600" behindDoc="0" locked="0" layoutInCell="1" allowOverlap="1" wp14:anchorId="1CFD740A" wp14:editId="4C9C8EB5">
            <wp:simplePos x="0" y="0"/>
            <wp:positionH relativeFrom="margin">
              <wp:align>left</wp:align>
            </wp:positionH>
            <wp:positionV relativeFrom="paragraph">
              <wp:posOffset>392402</wp:posOffset>
            </wp:positionV>
            <wp:extent cx="2967355" cy="222567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1">
                      <a:extLst>
                        <a:ext uri="{28A0092B-C50C-407E-A947-70E740481C1C}">
                          <a14:useLocalDpi xmlns:a14="http://schemas.microsoft.com/office/drawing/2010/main" val="0"/>
                        </a:ext>
                      </a:extLst>
                    </a:blip>
                    <a:stretch>
                      <a:fillRect/>
                    </a:stretch>
                  </pic:blipFill>
                  <pic:spPr>
                    <a:xfrm>
                      <a:off x="0" y="0"/>
                      <a:ext cx="2967355" cy="22256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23E6FD08" wp14:editId="2D1B8EB2">
            <wp:simplePos x="0" y="0"/>
            <wp:positionH relativeFrom="margin">
              <wp:posOffset>3071302</wp:posOffset>
            </wp:positionH>
            <wp:positionV relativeFrom="paragraph">
              <wp:posOffset>408305</wp:posOffset>
            </wp:positionV>
            <wp:extent cx="2908300" cy="2181225"/>
            <wp:effectExtent l="0" t="0" r="6350" b="9525"/>
            <wp:wrapThrough wrapText="bothSides">
              <wp:wrapPolygon edited="0">
                <wp:start x="0" y="0"/>
                <wp:lineTo x="0" y="21506"/>
                <wp:lineTo x="21506" y="21506"/>
                <wp:lineTo x="21506"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2">
                      <a:extLst>
                        <a:ext uri="{28A0092B-C50C-407E-A947-70E740481C1C}">
                          <a14:useLocalDpi xmlns:a14="http://schemas.microsoft.com/office/drawing/2010/main" val="0"/>
                        </a:ext>
                      </a:extLst>
                    </a:blip>
                    <a:stretch>
                      <a:fillRect/>
                    </a:stretch>
                  </pic:blipFill>
                  <pic:spPr>
                    <a:xfrm>
                      <a:off x="0" y="0"/>
                      <a:ext cx="2908300" cy="2181225"/>
                    </a:xfrm>
                    <a:prstGeom prst="rect">
                      <a:avLst/>
                    </a:prstGeom>
                  </pic:spPr>
                </pic:pic>
              </a:graphicData>
            </a:graphic>
            <wp14:sizeRelH relativeFrom="page">
              <wp14:pctWidth>0</wp14:pctWidth>
            </wp14:sizeRelH>
            <wp14:sizeRelV relativeFrom="page">
              <wp14:pctHeight>0</wp14:pctHeight>
            </wp14:sizeRelV>
          </wp:anchor>
        </w:drawing>
      </w:r>
      <w:r>
        <w:rPr>
          <w:rFonts w:eastAsiaTheme="minorEastAsia"/>
        </w:rPr>
        <w:t>Alternatively, scree plots can show the same results:</w:t>
      </w:r>
    </w:p>
    <w:p w14:paraId="37AF9F6F" w14:textId="0D0BE10F" w:rsidR="0020149C" w:rsidRDefault="0020149C" w:rsidP="00696BE5">
      <w:pPr>
        <w:pStyle w:val="Heading1"/>
      </w:pPr>
    </w:p>
    <w:p w14:paraId="55FC9100" w14:textId="2A3313C2" w:rsidR="0020149C" w:rsidRDefault="00630853" w:rsidP="004E3C38">
      <w:r>
        <w:t>The loadings</w:t>
      </w:r>
      <w:r w:rsidR="002F2F4A">
        <w:t>,</w:t>
      </w:r>
      <w:r>
        <w:t xml:space="preserve"> that are used to calculate the PC</w:t>
      </w:r>
      <w:r w:rsidR="002F2F4A">
        <w:t xml:space="preserve"> scores,</w:t>
      </w:r>
      <w:r>
        <w:t xml:space="preserve"> can be computed to be as follows:</w:t>
      </w:r>
    </w:p>
    <w:p w14:paraId="2E80204D" w14:textId="3CCD4EF3" w:rsidR="00630853" w:rsidRDefault="00630853" w:rsidP="004E3C38"/>
    <w:p w14:paraId="0BA8579A" w14:textId="5B07A92D" w:rsidR="00630853" w:rsidRPr="004E3C38" w:rsidRDefault="00292943" w:rsidP="004E3C38">
      <w:r w:rsidRPr="00630853">
        <w:rPr>
          <w:noProof/>
        </w:rPr>
        <w:drawing>
          <wp:anchor distT="0" distB="0" distL="114300" distR="114300" simplePos="0" relativeHeight="251675648" behindDoc="0" locked="0" layoutInCell="1" allowOverlap="1" wp14:anchorId="1067B79A" wp14:editId="153E0D72">
            <wp:simplePos x="0" y="0"/>
            <wp:positionH relativeFrom="margin">
              <wp:align>left</wp:align>
            </wp:positionH>
            <wp:positionV relativeFrom="paragraph">
              <wp:posOffset>271339</wp:posOffset>
            </wp:positionV>
            <wp:extent cx="2337435" cy="876300"/>
            <wp:effectExtent l="0" t="0" r="571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r="24716"/>
                    <a:stretch/>
                  </pic:blipFill>
                  <pic:spPr bwMode="auto">
                    <a:xfrm>
                      <a:off x="0" y="0"/>
                      <a:ext cx="2337435" cy="87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2009-2010:</w:t>
      </w:r>
    </w:p>
    <w:p w14:paraId="015FECA9" w14:textId="106703C0" w:rsidR="0020149C" w:rsidRDefault="0020149C" w:rsidP="00696BE5">
      <w:pPr>
        <w:pStyle w:val="Heading1"/>
      </w:pPr>
    </w:p>
    <w:p w14:paraId="14FEC73E" w14:textId="7BF82A99" w:rsidR="0020149C" w:rsidRDefault="0020149C" w:rsidP="00696BE5">
      <w:pPr>
        <w:pStyle w:val="Heading1"/>
      </w:pPr>
    </w:p>
    <w:p w14:paraId="43E9F437" w14:textId="65F2CCA5" w:rsidR="0020149C" w:rsidRDefault="0020149C" w:rsidP="00696BE5">
      <w:pPr>
        <w:pStyle w:val="Heading1"/>
      </w:pPr>
    </w:p>
    <w:p w14:paraId="2AC69C74" w14:textId="4F9B110D" w:rsidR="0020149C" w:rsidRDefault="00292943" w:rsidP="00292943">
      <w:r>
        <w:t>2010-2011:</w:t>
      </w:r>
    </w:p>
    <w:p w14:paraId="6510EFF9" w14:textId="2EA1D0E6" w:rsidR="00653E48" w:rsidRDefault="00292943" w:rsidP="00630853">
      <w:r>
        <w:rPr>
          <w:noProof/>
        </w:rPr>
        <w:drawing>
          <wp:anchor distT="0" distB="0" distL="114300" distR="114300" simplePos="0" relativeHeight="251676672" behindDoc="0" locked="0" layoutInCell="1" allowOverlap="1" wp14:anchorId="281349A2" wp14:editId="08968C89">
            <wp:simplePos x="0" y="0"/>
            <wp:positionH relativeFrom="margin">
              <wp:align>left</wp:align>
            </wp:positionH>
            <wp:positionV relativeFrom="paragraph">
              <wp:posOffset>3203</wp:posOffset>
            </wp:positionV>
            <wp:extent cx="2353310" cy="866140"/>
            <wp:effectExtent l="0" t="0" r="889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r="24574"/>
                    <a:stretch/>
                  </pic:blipFill>
                  <pic:spPr bwMode="auto">
                    <a:xfrm>
                      <a:off x="0" y="0"/>
                      <a:ext cx="2353310" cy="866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FA9CD8" w14:textId="77777777" w:rsidR="00653E48" w:rsidRDefault="00653E48" w:rsidP="00630853"/>
    <w:p w14:paraId="506C970A" w14:textId="77777777" w:rsidR="00292943" w:rsidRDefault="00292943" w:rsidP="00630853"/>
    <w:p w14:paraId="14479CF2" w14:textId="77777777" w:rsidR="003D7845" w:rsidRDefault="003D7845" w:rsidP="00630853"/>
    <w:p w14:paraId="691E2B7D" w14:textId="1A7EF9F3" w:rsidR="00A73EFE" w:rsidRDefault="00653E48" w:rsidP="00630853">
      <w:r>
        <w:lastRenderedPageBreak/>
        <w:t xml:space="preserve">The loading scores associated with each variable are very similar across both years. </w:t>
      </w:r>
      <w:r w:rsidR="00630853">
        <w:t xml:space="preserve">These values allow us to calculate the PC scores </w:t>
      </w:r>
      <w:r w:rsidR="00A73EFE">
        <w:t xml:space="preserve">using the scaled data. For example, the highest monetary customer in 2009-2010 after scaling has a recency </w:t>
      </w:r>
      <w:r w:rsidR="00A73EFE" w:rsidRPr="00A73EFE">
        <w:t>-0.92847426</w:t>
      </w:r>
      <w:r w:rsidR="00A73EFE">
        <w:t>, frequency</w:t>
      </w:r>
      <w:r w:rsidR="00A73EFE" w:rsidRPr="00A73EFE">
        <w:t xml:space="preserve"> 2.91169795 </w:t>
      </w:r>
      <w:r w:rsidR="00A73EFE">
        <w:t xml:space="preserve">and monetary </w:t>
      </w:r>
      <w:r w:rsidR="00A73EFE" w:rsidRPr="00A73EFE">
        <w:t>47.07096325</w:t>
      </w:r>
      <w:r w:rsidR="00A73EFE">
        <w:t>.</w:t>
      </w:r>
    </w:p>
    <w:p w14:paraId="3C4D3141" w14:textId="5F522D04" w:rsidR="00A73EFE" w:rsidRDefault="00A73EFE" w:rsidP="00630853">
      <w:r>
        <w:t>For this customer:</w:t>
      </w:r>
    </w:p>
    <w:p w14:paraId="555B6E24" w14:textId="77777777" w:rsidR="00A73EFE" w:rsidRPr="00A73EFE" w:rsidRDefault="00A73EFE" w:rsidP="00A73EFE">
      <w:pPr>
        <w:rPr>
          <w:rFonts w:eastAsiaTheme="minorEastAsia"/>
        </w:rPr>
      </w:pPr>
      <m:oMathPara>
        <m:oMath>
          <m:r>
            <w:rPr>
              <w:rFonts w:ascii="Cambria Math" w:hAnsi="Cambria Math"/>
            </w:rPr>
            <m:t>PC1= -0.472070</m:t>
          </m:r>
          <m:d>
            <m:dPr>
              <m:ctrlPr>
                <w:rPr>
                  <w:rFonts w:ascii="Cambria Math" w:hAnsi="Cambria Math"/>
                  <w:i/>
                </w:rPr>
              </m:ctrlPr>
            </m:dPr>
            <m:e>
              <m:r>
                <w:rPr>
                  <w:rFonts w:ascii="Cambria Math" w:hAnsi="Cambria Math"/>
                </w:rPr>
                <m:t>-0.92847426</m:t>
              </m:r>
            </m:e>
          </m:d>
          <m:r>
            <w:rPr>
              <w:rFonts w:ascii="Cambria Math" w:hAnsi="Cambria Math"/>
            </w:rPr>
            <m:t>+0.653242</m:t>
          </m:r>
          <m:d>
            <m:dPr>
              <m:ctrlPr>
                <w:rPr>
                  <w:rFonts w:ascii="Cambria Math" w:hAnsi="Cambria Math"/>
                  <w:i/>
                </w:rPr>
              </m:ctrlPr>
            </m:dPr>
            <m:e>
              <m:r>
                <w:rPr>
                  <w:rFonts w:ascii="Cambria Math" w:hAnsi="Cambria Math"/>
                </w:rPr>
                <m:t>2.</m:t>
              </m:r>
              <m:r>
                <m:rPr>
                  <m:sty m:val="p"/>
                </m:rPr>
                <w:rPr>
                  <w:rFonts w:ascii="Cambria Math" w:hAnsi="Cambria Math"/>
                </w:rPr>
                <m:t>91169795</m:t>
              </m:r>
              <m:ctrlPr>
                <w:rPr>
                  <w:rFonts w:ascii="Cambria Math" w:hAnsi="Cambria Math"/>
                </w:rPr>
              </m:ctrlPr>
            </m:e>
          </m:d>
          <m:r>
            <m:rPr>
              <m:sty m:val="p"/>
            </m:rPr>
            <w:rPr>
              <w:rFonts w:ascii="Cambria Math"/>
            </w:rPr>
            <m:t>+0.591967</m:t>
          </m:r>
          <m:d>
            <m:dPr>
              <m:ctrlPr>
                <w:rPr>
                  <w:rFonts w:ascii="Cambria Math" w:hAnsi="Cambria Math"/>
                </w:rPr>
              </m:ctrlPr>
            </m:dPr>
            <m:e>
              <m:r>
                <m:rPr>
                  <m:sty m:val="p"/>
                </m:rPr>
                <w:rPr>
                  <w:rFonts w:ascii="Cambria Math" w:hAnsi="Cambria Math"/>
                </w:rPr>
                <m:t>47.07096325</m:t>
              </m:r>
            </m:e>
          </m:d>
        </m:oMath>
      </m:oMathPara>
    </w:p>
    <w:p w14:paraId="1ED149D0" w14:textId="34BC0C96" w:rsidR="0020149C" w:rsidRPr="00A73EFE" w:rsidRDefault="00A73EFE" w:rsidP="00A73EFE">
      <w:pPr>
        <w:rPr>
          <w:rFonts w:eastAsiaTheme="minorEastAsia"/>
        </w:rPr>
      </w:pPr>
      <m:oMathPara>
        <m:oMath>
          <m:r>
            <w:rPr>
              <w:rFonts w:ascii="Cambria Math"/>
            </w:rPr>
            <m:t>=30.20</m:t>
          </m:r>
        </m:oMath>
      </m:oMathPara>
    </w:p>
    <w:p w14:paraId="42BC722E" w14:textId="6ED98A2B" w:rsidR="00A73EFE" w:rsidRPr="00A73EFE" w:rsidRDefault="00A73EFE" w:rsidP="00A73EFE">
      <w:pPr>
        <w:rPr>
          <w:rFonts w:eastAsiaTheme="minorEastAsia"/>
        </w:rPr>
      </w:pPr>
      <m:oMathPara>
        <m:oMath>
          <m:r>
            <w:rPr>
              <w:rFonts w:ascii="Cambria Math" w:hAnsi="Cambria Math"/>
            </w:rPr>
            <m:t>PC2= 0.840867</m:t>
          </m:r>
          <m:d>
            <m:dPr>
              <m:ctrlPr>
                <w:rPr>
                  <w:rFonts w:ascii="Cambria Math" w:hAnsi="Cambria Math"/>
                  <w:i/>
                </w:rPr>
              </m:ctrlPr>
            </m:dPr>
            <m:e>
              <m:r>
                <w:rPr>
                  <w:rFonts w:ascii="Cambria Math" w:hAnsi="Cambria Math"/>
                </w:rPr>
                <m:t>-0.92847426</m:t>
              </m:r>
            </m:e>
          </m:d>
          <m:r>
            <w:rPr>
              <w:rFonts w:ascii="Cambria Math" w:hAnsi="Cambria Math"/>
            </w:rPr>
            <m:t>+0.131995</m:t>
          </m:r>
          <m:d>
            <m:dPr>
              <m:ctrlPr>
                <w:rPr>
                  <w:rFonts w:ascii="Cambria Math" w:hAnsi="Cambria Math"/>
                  <w:i/>
                </w:rPr>
              </m:ctrlPr>
            </m:dPr>
            <m:e>
              <m:r>
                <w:rPr>
                  <w:rFonts w:ascii="Cambria Math" w:hAnsi="Cambria Math"/>
                </w:rPr>
                <m:t>2.</m:t>
              </m:r>
              <m:r>
                <m:rPr>
                  <m:sty m:val="p"/>
                </m:rPr>
                <w:rPr>
                  <w:rFonts w:ascii="Cambria Math" w:hAnsi="Cambria Math"/>
                </w:rPr>
                <m:t>91169795</m:t>
              </m:r>
              <m:ctrlPr>
                <w:rPr>
                  <w:rFonts w:ascii="Cambria Math" w:hAnsi="Cambria Math"/>
                </w:rPr>
              </m:ctrlPr>
            </m:e>
          </m:d>
          <m:r>
            <m:rPr>
              <m:sty m:val="p"/>
            </m:rPr>
            <w:rPr>
              <w:rFonts w:ascii="Cambria Math"/>
            </w:rPr>
            <m:t>+0.524900</m:t>
          </m:r>
          <m:d>
            <m:dPr>
              <m:ctrlPr>
                <w:rPr>
                  <w:rFonts w:ascii="Cambria Math" w:hAnsi="Cambria Math"/>
                </w:rPr>
              </m:ctrlPr>
            </m:dPr>
            <m:e>
              <m:r>
                <m:rPr>
                  <m:sty m:val="p"/>
                </m:rPr>
                <w:rPr>
                  <w:rFonts w:ascii="Cambria Math" w:hAnsi="Cambria Math"/>
                </w:rPr>
                <m:t>47.07096325</m:t>
              </m:r>
            </m:e>
          </m:d>
        </m:oMath>
      </m:oMathPara>
    </w:p>
    <w:p w14:paraId="52753690" w14:textId="228BE611" w:rsidR="00A73EFE" w:rsidRPr="00A73EFE" w:rsidRDefault="00A73EFE" w:rsidP="00A73EFE">
      <w:pPr>
        <w:rPr>
          <w:rFonts w:eastAsiaTheme="minorEastAsia"/>
        </w:rPr>
      </w:pPr>
      <m:oMathPara>
        <m:oMath>
          <m:r>
            <w:rPr>
              <w:rFonts w:ascii="Cambria Math"/>
            </w:rPr>
            <m:t>=24.31</m:t>
          </m:r>
        </m:oMath>
      </m:oMathPara>
    </w:p>
    <w:p w14:paraId="293F258D" w14:textId="66B0DE0D" w:rsidR="00653E48" w:rsidRDefault="00941EDF" w:rsidP="00A73EFE">
      <w:pPr>
        <w:rPr>
          <w:rFonts w:eastAsiaTheme="minorEastAsia"/>
        </w:rPr>
      </w:pPr>
      <w:r>
        <w:rPr>
          <w:rFonts w:eastAsiaTheme="minorEastAsia"/>
        </w:rPr>
        <w:t>This gives this customer the coordinate (30.20, 24.31) on the PC scores plot of PC1 against PC2.</w:t>
      </w:r>
    </w:p>
    <w:p w14:paraId="2D3BA432" w14:textId="6480A4C9" w:rsidR="00A73EFE" w:rsidRPr="00A73EFE" w:rsidRDefault="00653E48" w:rsidP="00A73EFE">
      <w:pPr>
        <w:rPr>
          <w:rFonts w:eastAsiaTheme="minorEastAsia"/>
        </w:rPr>
      </w:pPr>
      <w:r>
        <w:rPr>
          <w:rFonts w:eastAsiaTheme="minorEastAsia"/>
        </w:rPr>
        <w:t xml:space="preserve">The first PC highlights the contrast between the recency variable with the frequency and monetary variables due to the loading scores having opposite signs and similar absolute values. Whereas PC2 is dominated by the loading scores for recency and monetary and frequency having very little impact on the direction of the </w:t>
      </w:r>
      <w:r w:rsidR="00780AB9">
        <w:rPr>
          <w:rFonts w:eastAsiaTheme="minorEastAsia"/>
        </w:rPr>
        <w:t>PC</w:t>
      </w:r>
      <w:r>
        <w:rPr>
          <w:rFonts w:eastAsiaTheme="minorEastAsia"/>
        </w:rPr>
        <w:t>.</w:t>
      </w:r>
    </w:p>
    <w:p w14:paraId="05129F4E" w14:textId="7031725A" w:rsidR="00A73EFE" w:rsidRDefault="00A73EFE" w:rsidP="00A73EFE">
      <w:pPr>
        <w:rPr>
          <w:rFonts w:eastAsiaTheme="minorEastAsia"/>
        </w:rPr>
      </w:pPr>
    </w:p>
    <w:p w14:paraId="5FCA73D9" w14:textId="112B0BD8" w:rsidR="009A7587" w:rsidRPr="00E81C3C" w:rsidRDefault="009A7587" w:rsidP="00A73EFE">
      <w:pPr>
        <w:rPr>
          <w:rFonts w:eastAsiaTheme="minorEastAsia"/>
        </w:rPr>
      </w:pPr>
      <w:r>
        <w:rPr>
          <w:rFonts w:eastAsiaTheme="minorEastAsia"/>
        </w:rPr>
        <w:t>The loading scores can also be plotted with the corresponding PC scores plot</w:t>
      </w:r>
      <w:r w:rsidR="00D14805">
        <w:rPr>
          <w:rFonts w:eastAsiaTheme="minorEastAsia"/>
        </w:rPr>
        <w:t xml:space="preserve"> (more detailed plots in appendix)</w:t>
      </w:r>
      <w:r>
        <w:rPr>
          <w:rFonts w:eastAsiaTheme="minorEastAsia"/>
        </w:rPr>
        <w:t>:</w:t>
      </w:r>
    </w:p>
    <w:p w14:paraId="2E462C25" w14:textId="181DA0E8" w:rsidR="0020149C" w:rsidRDefault="006D180E" w:rsidP="00696BE5">
      <w:pPr>
        <w:pStyle w:val="Heading1"/>
      </w:pPr>
      <w:bookmarkStart w:id="14" w:name="_Toc69486517"/>
      <w:r>
        <w:rPr>
          <w:noProof/>
        </w:rPr>
        <w:drawing>
          <wp:anchor distT="0" distB="0" distL="114300" distR="114300" simplePos="0" relativeHeight="251679744" behindDoc="1" locked="0" layoutInCell="1" allowOverlap="1" wp14:anchorId="614588CB" wp14:editId="129A0724">
            <wp:simplePos x="0" y="0"/>
            <wp:positionH relativeFrom="margin">
              <wp:posOffset>-7951</wp:posOffset>
            </wp:positionH>
            <wp:positionV relativeFrom="paragraph">
              <wp:posOffset>298706</wp:posOffset>
            </wp:positionV>
            <wp:extent cx="2711394" cy="2033815"/>
            <wp:effectExtent l="0" t="0" r="0" b="508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45">
                      <a:extLst>
                        <a:ext uri="{28A0092B-C50C-407E-A947-70E740481C1C}">
                          <a14:useLocalDpi xmlns:a14="http://schemas.microsoft.com/office/drawing/2010/main" val="0"/>
                        </a:ext>
                      </a:extLst>
                    </a:blip>
                    <a:stretch>
                      <a:fillRect/>
                    </a:stretch>
                  </pic:blipFill>
                  <pic:spPr>
                    <a:xfrm>
                      <a:off x="0" y="0"/>
                      <a:ext cx="2712677" cy="2034777"/>
                    </a:xfrm>
                    <a:prstGeom prst="rect">
                      <a:avLst/>
                    </a:prstGeom>
                  </pic:spPr>
                </pic:pic>
              </a:graphicData>
            </a:graphic>
            <wp14:sizeRelH relativeFrom="page">
              <wp14:pctWidth>0</wp14:pctWidth>
            </wp14:sizeRelH>
            <wp14:sizeRelV relativeFrom="page">
              <wp14:pctHeight>0</wp14:pctHeight>
            </wp14:sizeRelV>
          </wp:anchor>
        </w:drawing>
      </w:r>
      <w:bookmarkEnd w:id="14"/>
    </w:p>
    <w:p w14:paraId="2084796C" w14:textId="5E0E1A02" w:rsidR="0020149C" w:rsidRDefault="006D180E" w:rsidP="0020149C">
      <w:r>
        <w:rPr>
          <w:noProof/>
        </w:rPr>
        <w:drawing>
          <wp:anchor distT="0" distB="0" distL="114300" distR="114300" simplePos="0" relativeHeight="251680768" behindDoc="1" locked="0" layoutInCell="1" allowOverlap="1" wp14:anchorId="4AA3E191" wp14:editId="3A10995D">
            <wp:simplePos x="0" y="0"/>
            <wp:positionH relativeFrom="margin">
              <wp:posOffset>3211941</wp:posOffset>
            </wp:positionH>
            <wp:positionV relativeFrom="paragraph">
              <wp:posOffset>10712</wp:posOffset>
            </wp:positionV>
            <wp:extent cx="2615482" cy="1961611"/>
            <wp:effectExtent l="0" t="0" r="0" b="635"/>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15482" cy="1961611"/>
                    </a:xfrm>
                    <a:prstGeom prst="rect">
                      <a:avLst/>
                    </a:prstGeom>
                  </pic:spPr>
                </pic:pic>
              </a:graphicData>
            </a:graphic>
            <wp14:sizeRelH relativeFrom="page">
              <wp14:pctWidth>0</wp14:pctWidth>
            </wp14:sizeRelH>
            <wp14:sizeRelV relativeFrom="page">
              <wp14:pctHeight>0</wp14:pctHeight>
            </wp14:sizeRelV>
          </wp:anchor>
        </w:drawing>
      </w:r>
    </w:p>
    <w:p w14:paraId="5AE06EE8" w14:textId="20F6AC63" w:rsidR="0020149C" w:rsidRDefault="0020149C" w:rsidP="00696BE5">
      <w:pPr>
        <w:pStyle w:val="Heading1"/>
      </w:pPr>
    </w:p>
    <w:p w14:paraId="2EA5083D" w14:textId="6D012550" w:rsidR="0020149C" w:rsidRDefault="0020149C" w:rsidP="00696BE5">
      <w:pPr>
        <w:pStyle w:val="Heading1"/>
      </w:pPr>
    </w:p>
    <w:p w14:paraId="238CE76F" w14:textId="206CD144" w:rsidR="0020149C" w:rsidRDefault="0074041A" w:rsidP="0074041A">
      <w:pPr>
        <w:pStyle w:val="Heading1"/>
        <w:tabs>
          <w:tab w:val="left" w:pos="2091"/>
        </w:tabs>
      </w:pPr>
      <w:r>
        <w:tab/>
      </w:r>
    </w:p>
    <w:p w14:paraId="1B1BED70" w14:textId="1E4CF577" w:rsidR="0020149C" w:rsidRDefault="0020149C" w:rsidP="00696BE5">
      <w:pPr>
        <w:pStyle w:val="Heading1"/>
      </w:pPr>
    </w:p>
    <w:p w14:paraId="6E22C578" w14:textId="7F5C965B" w:rsidR="006D180E" w:rsidRDefault="006D180E" w:rsidP="00D14805"/>
    <w:p w14:paraId="2E6F1FA7" w14:textId="4D7590F0" w:rsidR="006D180E" w:rsidRDefault="006D180E" w:rsidP="00D14805">
      <w:r w:rsidRPr="003E7F07">
        <w:rPr>
          <w:noProof/>
        </w:rPr>
        <w:drawing>
          <wp:anchor distT="0" distB="0" distL="114300" distR="114300" simplePos="0" relativeHeight="251677696" behindDoc="0" locked="0" layoutInCell="1" allowOverlap="1" wp14:anchorId="00041507" wp14:editId="29D861D9">
            <wp:simplePos x="0" y="0"/>
            <wp:positionH relativeFrom="margin">
              <wp:posOffset>3180080</wp:posOffset>
            </wp:positionH>
            <wp:positionV relativeFrom="paragraph">
              <wp:posOffset>254000</wp:posOffset>
            </wp:positionV>
            <wp:extent cx="2614295" cy="1971675"/>
            <wp:effectExtent l="0" t="0" r="0" b="952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614295" cy="1971675"/>
                    </a:xfrm>
                    <a:prstGeom prst="rect">
                      <a:avLst/>
                    </a:prstGeom>
                  </pic:spPr>
                </pic:pic>
              </a:graphicData>
            </a:graphic>
            <wp14:sizeRelH relativeFrom="page">
              <wp14:pctWidth>0</wp14:pctWidth>
            </wp14:sizeRelH>
            <wp14:sizeRelV relativeFrom="page">
              <wp14:pctHeight>0</wp14:pctHeight>
            </wp14:sizeRelV>
          </wp:anchor>
        </w:drawing>
      </w:r>
    </w:p>
    <w:p w14:paraId="552CF275" w14:textId="32461C15" w:rsidR="006D180E" w:rsidRDefault="003D7845" w:rsidP="00D14805">
      <w:r w:rsidRPr="009A7587">
        <w:rPr>
          <w:noProof/>
        </w:rPr>
        <w:drawing>
          <wp:anchor distT="0" distB="0" distL="114300" distR="114300" simplePos="0" relativeHeight="251682816" behindDoc="0" locked="0" layoutInCell="1" allowOverlap="1" wp14:anchorId="04900EA9" wp14:editId="6D2E8C3C">
            <wp:simplePos x="0" y="0"/>
            <wp:positionH relativeFrom="column">
              <wp:posOffset>87354</wp:posOffset>
            </wp:positionH>
            <wp:positionV relativeFrom="paragraph">
              <wp:posOffset>31750</wp:posOffset>
            </wp:positionV>
            <wp:extent cx="2553970" cy="1927225"/>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553970" cy="1927225"/>
                    </a:xfrm>
                    <a:prstGeom prst="rect">
                      <a:avLst/>
                    </a:prstGeom>
                  </pic:spPr>
                </pic:pic>
              </a:graphicData>
            </a:graphic>
            <wp14:sizeRelH relativeFrom="page">
              <wp14:pctWidth>0</wp14:pctWidth>
            </wp14:sizeRelH>
            <wp14:sizeRelV relativeFrom="page">
              <wp14:pctHeight>0</wp14:pctHeight>
            </wp14:sizeRelV>
          </wp:anchor>
        </w:drawing>
      </w:r>
    </w:p>
    <w:p w14:paraId="71C68489" w14:textId="77777777" w:rsidR="003D7845" w:rsidRDefault="003D7845" w:rsidP="00D14805"/>
    <w:p w14:paraId="50E12F72" w14:textId="77777777" w:rsidR="003D7845" w:rsidRDefault="003D7845" w:rsidP="00D14805"/>
    <w:p w14:paraId="3B58421A" w14:textId="77777777" w:rsidR="003D7845" w:rsidRDefault="003D7845" w:rsidP="00D14805"/>
    <w:p w14:paraId="6853FC4E" w14:textId="77777777" w:rsidR="003D7845" w:rsidRDefault="003D7845" w:rsidP="00D14805"/>
    <w:p w14:paraId="0B2AF7D6" w14:textId="77777777" w:rsidR="003D7845" w:rsidRDefault="003D7845" w:rsidP="00D14805"/>
    <w:p w14:paraId="29972BC9" w14:textId="77777777" w:rsidR="003D7845" w:rsidRDefault="003D7845" w:rsidP="00D14805"/>
    <w:p w14:paraId="016FB628" w14:textId="5A1D1ABA" w:rsidR="0020149C" w:rsidRDefault="00924CBF" w:rsidP="00D14805">
      <w:pPr>
        <w:rPr>
          <w:rFonts w:cstheme="minorHAnsi"/>
          <w:color w:val="000000" w:themeColor="text1"/>
          <w:shd w:val="clear" w:color="auto" w:fill="FFFFFF"/>
        </w:rPr>
      </w:pPr>
      <w:r>
        <w:lastRenderedPageBreak/>
        <w:t xml:space="preserve">The loading scores plot confirms the similarities between the two years. The recency feature is </w:t>
      </w:r>
      <w:r w:rsidR="007A3B18">
        <w:t>most</w:t>
      </w:r>
      <w:r>
        <w:t xml:space="preserve"> important for the yellow points on each PC Score plot</w:t>
      </w:r>
      <w:r w:rsidR="009E2765">
        <w:t xml:space="preserve"> whereas the dark purple points that separate from the cluster of the points at the </w:t>
      </w:r>
      <w:r w:rsidR="009E2765" w:rsidRPr="009E2765">
        <w:rPr>
          <w:rFonts w:cstheme="minorHAnsi"/>
          <w:color w:val="000000" w:themeColor="text1"/>
        </w:rPr>
        <w:t xml:space="preserve">origin are </w:t>
      </w:r>
      <w:r w:rsidR="009E2765" w:rsidRPr="009E2765">
        <w:rPr>
          <w:rFonts w:cstheme="minorHAnsi"/>
          <w:color w:val="000000" w:themeColor="text1"/>
          <w:shd w:val="clear" w:color="auto" w:fill="FFFFFF"/>
        </w:rPr>
        <w:t>predominantly</w:t>
      </w:r>
      <w:r w:rsidR="009E2765">
        <w:rPr>
          <w:rFonts w:cstheme="minorHAnsi"/>
          <w:color w:val="000000" w:themeColor="text1"/>
          <w:shd w:val="clear" w:color="auto" w:fill="FFFFFF"/>
        </w:rPr>
        <w:t xml:space="preserve"> explained the monetary feature and a little by frequency. Generally, the further the points are to the right of the PC scores plots, the more valuable their RFM score is.</w:t>
      </w:r>
    </w:p>
    <w:p w14:paraId="1BBF70B3" w14:textId="1A534A36" w:rsidR="00B45CFD" w:rsidRDefault="00B45CFD" w:rsidP="00D14805">
      <w:pPr>
        <w:rPr>
          <w:rFonts w:cstheme="minorHAnsi"/>
          <w:color w:val="000000" w:themeColor="text1"/>
          <w:shd w:val="clear" w:color="auto" w:fill="FFFFFF"/>
        </w:rPr>
      </w:pPr>
    </w:p>
    <w:p w14:paraId="0852C287" w14:textId="6860C244" w:rsidR="00B45CFD" w:rsidRDefault="00B45CFD" w:rsidP="00B45CFD">
      <w:pPr>
        <w:pStyle w:val="Heading2"/>
        <w:rPr>
          <w:shd w:val="clear" w:color="auto" w:fill="FFFFFF"/>
        </w:rPr>
      </w:pPr>
      <w:bookmarkStart w:id="15" w:name="_Toc69486518"/>
      <w:r>
        <w:rPr>
          <w:shd w:val="clear" w:color="auto" w:fill="FFFFFF"/>
        </w:rPr>
        <w:t>t-SNE</w:t>
      </w:r>
      <w:bookmarkEnd w:id="15"/>
    </w:p>
    <w:p w14:paraId="5F1AC113" w14:textId="7E2D5923" w:rsidR="00B42FC7" w:rsidRDefault="00C84894" w:rsidP="00B42FC7">
      <w:r>
        <w:rPr>
          <w:noProof/>
        </w:rPr>
        <w:drawing>
          <wp:anchor distT="0" distB="0" distL="114300" distR="114300" simplePos="0" relativeHeight="251684864" behindDoc="0" locked="0" layoutInCell="1" allowOverlap="1" wp14:anchorId="3CBD14A7" wp14:editId="2DC6C1CC">
            <wp:simplePos x="0" y="0"/>
            <wp:positionH relativeFrom="margin">
              <wp:posOffset>-227330</wp:posOffset>
            </wp:positionH>
            <wp:positionV relativeFrom="paragraph">
              <wp:posOffset>56515</wp:posOffset>
            </wp:positionV>
            <wp:extent cx="4491355" cy="2155825"/>
            <wp:effectExtent l="0" t="0" r="444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91355" cy="2155825"/>
                    </a:xfrm>
                    <a:prstGeom prst="rect">
                      <a:avLst/>
                    </a:prstGeom>
                  </pic:spPr>
                </pic:pic>
              </a:graphicData>
            </a:graphic>
            <wp14:sizeRelH relativeFrom="page">
              <wp14:pctWidth>0</wp14:pctWidth>
            </wp14:sizeRelH>
            <wp14:sizeRelV relativeFrom="page">
              <wp14:pctHeight>0</wp14:pctHeight>
            </wp14:sizeRelV>
          </wp:anchor>
        </w:drawing>
      </w:r>
    </w:p>
    <w:p w14:paraId="2782FEEA" w14:textId="63161466" w:rsidR="00B42FC7" w:rsidRPr="00B42FC7" w:rsidRDefault="00B42FC7" w:rsidP="00B42FC7"/>
    <w:p w14:paraId="71EABA52" w14:textId="3F05CC11" w:rsidR="00B45CFD" w:rsidRDefault="00B45CFD" w:rsidP="00B45CFD"/>
    <w:p w14:paraId="556036D8" w14:textId="6E79833B" w:rsidR="00FE2CE0" w:rsidRDefault="00FE2CE0" w:rsidP="00FE2CE0"/>
    <w:p w14:paraId="2A175228" w14:textId="65981C7A" w:rsidR="00292943" w:rsidRPr="00B45CFD" w:rsidRDefault="00292943" w:rsidP="00FE2CE0"/>
    <w:p w14:paraId="2516252D" w14:textId="144903F5" w:rsidR="00E9608B" w:rsidRPr="00D14805" w:rsidRDefault="00E9608B" w:rsidP="00D14805"/>
    <w:p w14:paraId="199D0252" w14:textId="52A73640" w:rsidR="0020149C" w:rsidRDefault="0020149C" w:rsidP="006555CE"/>
    <w:p w14:paraId="2C7F68A1" w14:textId="369CC11E" w:rsidR="0020149C" w:rsidRDefault="006555CE" w:rsidP="006555CE">
      <w:r>
        <w:rPr>
          <w:noProof/>
        </w:rPr>
        <mc:AlternateContent>
          <mc:Choice Requires="wpg">
            <w:drawing>
              <wp:anchor distT="0" distB="0" distL="114300" distR="114300" simplePos="0" relativeHeight="251702272" behindDoc="0" locked="0" layoutInCell="1" allowOverlap="1" wp14:anchorId="422E141E" wp14:editId="2A0FBB8F">
                <wp:simplePos x="0" y="0"/>
                <wp:positionH relativeFrom="margin">
                  <wp:posOffset>-230588</wp:posOffset>
                </wp:positionH>
                <wp:positionV relativeFrom="paragraph">
                  <wp:posOffset>124488</wp:posOffset>
                </wp:positionV>
                <wp:extent cx="4458970" cy="2308860"/>
                <wp:effectExtent l="0" t="0" r="0" b="0"/>
                <wp:wrapNone/>
                <wp:docPr id="44" name="Group 44"/>
                <wp:cNvGraphicFramePr/>
                <a:graphic xmlns:a="http://schemas.openxmlformats.org/drawingml/2006/main">
                  <a:graphicData uri="http://schemas.microsoft.com/office/word/2010/wordprocessingGroup">
                    <wpg:wgp>
                      <wpg:cNvGrpSpPr/>
                      <wpg:grpSpPr>
                        <a:xfrm>
                          <a:off x="0" y="0"/>
                          <a:ext cx="4458970" cy="2308860"/>
                          <a:chOff x="0" y="0"/>
                          <a:chExt cx="4458970" cy="2308860"/>
                        </a:xfrm>
                      </wpg:grpSpPr>
                      <pic:pic xmlns:pic="http://schemas.openxmlformats.org/drawingml/2006/picture">
                        <pic:nvPicPr>
                          <pic:cNvPr id="29" name="Picture 29"/>
                          <pic:cNvPicPr>
                            <a:picLocks noChangeAspect="1"/>
                          </pic:cNvPicPr>
                        </pic:nvPicPr>
                        <pic:blipFill rotWithShape="1">
                          <a:blip r:embed="rId50">
                            <a:extLst>
                              <a:ext uri="{28A0092B-C50C-407E-A947-70E740481C1C}">
                                <a14:useLocalDpi xmlns:a14="http://schemas.microsoft.com/office/drawing/2010/main" val="0"/>
                              </a:ext>
                            </a:extLst>
                          </a:blip>
                          <a:srcRect r="7301"/>
                          <a:stretch/>
                        </pic:blipFill>
                        <pic:spPr bwMode="auto">
                          <a:xfrm>
                            <a:off x="0" y="0"/>
                            <a:ext cx="4458970" cy="2308860"/>
                          </a:xfrm>
                          <a:prstGeom prst="rect">
                            <a:avLst/>
                          </a:prstGeom>
                          <a:ln>
                            <a:noFill/>
                          </a:ln>
                          <a:extLst>
                            <a:ext uri="{53640926-AAD7-44D8-BBD7-CCE9431645EC}">
                              <a14:shadowObscured xmlns:a14="http://schemas.microsoft.com/office/drawing/2010/main"/>
                            </a:ext>
                          </a:extLst>
                        </pic:spPr>
                      </pic:pic>
                      <wps:wsp>
                        <wps:cNvPr id="43" name="Oval 43"/>
                        <wps:cNvSpPr/>
                        <wps:spPr>
                          <a:xfrm>
                            <a:off x="524786" y="1041621"/>
                            <a:ext cx="1133291" cy="28597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1908313" y="763325"/>
                            <a:ext cx="893929" cy="423080"/>
                          </a:xfrm>
                          <a:prstGeom prst="ellipse">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Freeform: Shape 51"/>
                        <wps:cNvSpPr/>
                        <wps:spPr>
                          <a:xfrm>
                            <a:off x="731520" y="811033"/>
                            <a:ext cx="2397760" cy="959078"/>
                          </a:xfrm>
                          <a:custGeom>
                            <a:avLst/>
                            <a:gdLst>
                              <a:gd name="connsiteX0" fmla="*/ 336636 w 2397760"/>
                              <a:gd name="connsiteY0" fmla="*/ 711862 h 959078"/>
                              <a:gd name="connsiteX1" fmla="*/ 351529 w 2397760"/>
                              <a:gd name="connsiteY1" fmla="*/ 717819 h 959078"/>
                              <a:gd name="connsiteX2" fmla="*/ 360464 w 2397760"/>
                              <a:gd name="connsiteY2" fmla="*/ 720798 h 959078"/>
                              <a:gd name="connsiteX3" fmla="*/ 369400 w 2397760"/>
                              <a:gd name="connsiteY3" fmla="*/ 726755 h 959078"/>
                              <a:gd name="connsiteX4" fmla="*/ 387271 w 2397760"/>
                              <a:gd name="connsiteY4" fmla="*/ 732712 h 959078"/>
                              <a:gd name="connsiteX5" fmla="*/ 414077 w 2397760"/>
                              <a:gd name="connsiteY5" fmla="*/ 747604 h 959078"/>
                              <a:gd name="connsiteX6" fmla="*/ 423013 w 2397760"/>
                              <a:gd name="connsiteY6" fmla="*/ 753561 h 959078"/>
                              <a:gd name="connsiteX7" fmla="*/ 440884 w 2397760"/>
                              <a:gd name="connsiteY7" fmla="*/ 759518 h 959078"/>
                              <a:gd name="connsiteX8" fmla="*/ 449819 w 2397760"/>
                              <a:gd name="connsiteY8" fmla="*/ 762497 h 959078"/>
                              <a:gd name="connsiteX9" fmla="*/ 476626 w 2397760"/>
                              <a:gd name="connsiteY9" fmla="*/ 771432 h 959078"/>
                              <a:gd name="connsiteX10" fmla="*/ 497475 w 2397760"/>
                              <a:gd name="connsiteY10" fmla="*/ 777389 h 959078"/>
                              <a:gd name="connsiteX11" fmla="*/ 539175 w 2397760"/>
                              <a:gd name="connsiteY11" fmla="*/ 783346 h 959078"/>
                              <a:gd name="connsiteX12" fmla="*/ 554067 w 2397760"/>
                              <a:gd name="connsiteY12" fmla="*/ 786325 h 959078"/>
                              <a:gd name="connsiteX13" fmla="*/ 619594 w 2397760"/>
                              <a:gd name="connsiteY13" fmla="*/ 798239 h 959078"/>
                              <a:gd name="connsiteX14" fmla="*/ 643422 w 2397760"/>
                              <a:gd name="connsiteY14" fmla="*/ 804196 h 959078"/>
                              <a:gd name="connsiteX15" fmla="*/ 655336 w 2397760"/>
                              <a:gd name="connsiteY15" fmla="*/ 807174 h 959078"/>
                              <a:gd name="connsiteX16" fmla="*/ 682143 w 2397760"/>
                              <a:gd name="connsiteY16" fmla="*/ 813131 h 959078"/>
                              <a:gd name="connsiteX17" fmla="*/ 691078 w 2397760"/>
                              <a:gd name="connsiteY17" fmla="*/ 816110 h 959078"/>
                              <a:gd name="connsiteX18" fmla="*/ 705971 w 2397760"/>
                              <a:gd name="connsiteY18" fmla="*/ 819088 h 959078"/>
                              <a:gd name="connsiteX19" fmla="*/ 729799 w 2397760"/>
                              <a:gd name="connsiteY19" fmla="*/ 825045 h 959078"/>
                              <a:gd name="connsiteX20" fmla="*/ 753627 w 2397760"/>
                              <a:gd name="connsiteY20" fmla="*/ 831002 h 959078"/>
                              <a:gd name="connsiteX21" fmla="*/ 768519 w 2397760"/>
                              <a:gd name="connsiteY21" fmla="*/ 833981 h 959078"/>
                              <a:gd name="connsiteX22" fmla="*/ 780433 w 2397760"/>
                              <a:gd name="connsiteY22" fmla="*/ 836959 h 959078"/>
                              <a:gd name="connsiteX23" fmla="*/ 798304 w 2397760"/>
                              <a:gd name="connsiteY23" fmla="*/ 839938 h 959078"/>
                              <a:gd name="connsiteX24" fmla="*/ 813197 w 2397760"/>
                              <a:gd name="connsiteY24" fmla="*/ 842916 h 959078"/>
                              <a:gd name="connsiteX25" fmla="*/ 831068 w 2397760"/>
                              <a:gd name="connsiteY25" fmla="*/ 845895 h 959078"/>
                              <a:gd name="connsiteX26" fmla="*/ 842982 w 2397760"/>
                              <a:gd name="connsiteY26" fmla="*/ 848873 h 959078"/>
                              <a:gd name="connsiteX27" fmla="*/ 860853 w 2397760"/>
                              <a:gd name="connsiteY27" fmla="*/ 851852 h 959078"/>
                              <a:gd name="connsiteX28" fmla="*/ 872767 w 2397760"/>
                              <a:gd name="connsiteY28" fmla="*/ 854830 h 959078"/>
                              <a:gd name="connsiteX29" fmla="*/ 890638 w 2397760"/>
                              <a:gd name="connsiteY29" fmla="*/ 857809 h 959078"/>
                              <a:gd name="connsiteX30" fmla="*/ 902552 w 2397760"/>
                              <a:gd name="connsiteY30" fmla="*/ 860787 h 959078"/>
                              <a:gd name="connsiteX31" fmla="*/ 920423 w 2397760"/>
                              <a:gd name="connsiteY31" fmla="*/ 863766 h 959078"/>
                              <a:gd name="connsiteX32" fmla="*/ 932337 w 2397760"/>
                              <a:gd name="connsiteY32" fmla="*/ 866744 h 959078"/>
                              <a:gd name="connsiteX33" fmla="*/ 962122 w 2397760"/>
                              <a:gd name="connsiteY33" fmla="*/ 872701 h 959078"/>
                              <a:gd name="connsiteX34" fmla="*/ 974036 w 2397760"/>
                              <a:gd name="connsiteY34" fmla="*/ 875680 h 959078"/>
                              <a:gd name="connsiteX35" fmla="*/ 1003821 w 2397760"/>
                              <a:gd name="connsiteY35" fmla="*/ 881637 h 959078"/>
                              <a:gd name="connsiteX36" fmla="*/ 1027649 w 2397760"/>
                              <a:gd name="connsiteY36" fmla="*/ 887594 h 959078"/>
                              <a:gd name="connsiteX37" fmla="*/ 1039563 w 2397760"/>
                              <a:gd name="connsiteY37" fmla="*/ 890572 h 959078"/>
                              <a:gd name="connsiteX38" fmla="*/ 1069348 w 2397760"/>
                              <a:gd name="connsiteY38" fmla="*/ 896529 h 959078"/>
                              <a:gd name="connsiteX39" fmla="*/ 1090197 w 2397760"/>
                              <a:gd name="connsiteY39" fmla="*/ 902486 h 959078"/>
                              <a:gd name="connsiteX40" fmla="*/ 1105090 w 2397760"/>
                              <a:gd name="connsiteY40" fmla="*/ 905465 h 959078"/>
                              <a:gd name="connsiteX41" fmla="*/ 1114025 w 2397760"/>
                              <a:gd name="connsiteY41" fmla="*/ 908443 h 959078"/>
                              <a:gd name="connsiteX42" fmla="*/ 1128918 w 2397760"/>
                              <a:gd name="connsiteY42" fmla="*/ 911422 h 959078"/>
                              <a:gd name="connsiteX43" fmla="*/ 1137853 w 2397760"/>
                              <a:gd name="connsiteY43" fmla="*/ 914400 h 959078"/>
                              <a:gd name="connsiteX44" fmla="*/ 1152746 w 2397760"/>
                              <a:gd name="connsiteY44" fmla="*/ 917379 h 959078"/>
                              <a:gd name="connsiteX45" fmla="*/ 1161681 w 2397760"/>
                              <a:gd name="connsiteY45" fmla="*/ 920357 h 959078"/>
                              <a:gd name="connsiteX46" fmla="*/ 1191466 w 2397760"/>
                              <a:gd name="connsiteY46" fmla="*/ 926314 h 959078"/>
                              <a:gd name="connsiteX47" fmla="*/ 1221251 w 2397760"/>
                              <a:gd name="connsiteY47" fmla="*/ 932271 h 959078"/>
                              <a:gd name="connsiteX48" fmla="*/ 1239122 w 2397760"/>
                              <a:gd name="connsiteY48" fmla="*/ 935250 h 959078"/>
                              <a:gd name="connsiteX49" fmla="*/ 1251036 w 2397760"/>
                              <a:gd name="connsiteY49" fmla="*/ 938228 h 959078"/>
                              <a:gd name="connsiteX50" fmla="*/ 1271886 w 2397760"/>
                              <a:gd name="connsiteY50" fmla="*/ 941207 h 959078"/>
                              <a:gd name="connsiteX51" fmla="*/ 1307628 w 2397760"/>
                              <a:gd name="connsiteY51" fmla="*/ 947164 h 959078"/>
                              <a:gd name="connsiteX52" fmla="*/ 1352305 w 2397760"/>
                              <a:gd name="connsiteY52" fmla="*/ 953121 h 959078"/>
                              <a:gd name="connsiteX53" fmla="*/ 1420811 w 2397760"/>
                              <a:gd name="connsiteY53" fmla="*/ 959078 h 959078"/>
                              <a:gd name="connsiteX54" fmla="*/ 1614414 w 2397760"/>
                              <a:gd name="connsiteY54" fmla="*/ 953121 h 959078"/>
                              <a:gd name="connsiteX55" fmla="*/ 1650156 w 2397760"/>
                              <a:gd name="connsiteY55" fmla="*/ 947164 h 959078"/>
                              <a:gd name="connsiteX56" fmla="*/ 1679941 w 2397760"/>
                              <a:gd name="connsiteY56" fmla="*/ 941207 h 959078"/>
                              <a:gd name="connsiteX57" fmla="*/ 1694833 w 2397760"/>
                              <a:gd name="connsiteY57" fmla="*/ 938228 h 959078"/>
                              <a:gd name="connsiteX58" fmla="*/ 1715683 w 2397760"/>
                              <a:gd name="connsiteY58" fmla="*/ 932271 h 959078"/>
                              <a:gd name="connsiteX59" fmla="*/ 1727597 w 2397760"/>
                              <a:gd name="connsiteY59" fmla="*/ 929293 h 959078"/>
                              <a:gd name="connsiteX60" fmla="*/ 1736532 w 2397760"/>
                              <a:gd name="connsiteY60" fmla="*/ 926314 h 959078"/>
                              <a:gd name="connsiteX61" fmla="*/ 1748446 w 2397760"/>
                              <a:gd name="connsiteY61" fmla="*/ 923336 h 959078"/>
                              <a:gd name="connsiteX62" fmla="*/ 1766317 w 2397760"/>
                              <a:gd name="connsiteY62" fmla="*/ 917379 h 959078"/>
                              <a:gd name="connsiteX63" fmla="*/ 1784188 w 2397760"/>
                              <a:gd name="connsiteY63" fmla="*/ 911422 h 959078"/>
                              <a:gd name="connsiteX64" fmla="*/ 1828866 w 2397760"/>
                              <a:gd name="connsiteY64" fmla="*/ 896529 h 959078"/>
                              <a:gd name="connsiteX65" fmla="*/ 1846737 w 2397760"/>
                              <a:gd name="connsiteY65" fmla="*/ 890572 h 959078"/>
                              <a:gd name="connsiteX66" fmla="*/ 1855672 w 2397760"/>
                              <a:gd name="connsiteY66" fmla="*/ 884615 h 959078"/>
                              <a:gd name="connsiteX67" fmla="*/ 1882479 w 2397760"/>
                              <a:gd name="connsiteY67" fmla="*/ 875680 h 959078"/>
                              <a:gd name="connsiteX68" fmla="*/ 1891414 w 2397760"/>
                              <a:gd name="connsiteY68" fmla="*/ 872701 h 959078"/>
                              <a:gd name="connsiteX69" fmla="*/ 1900350 w 2397760"/>
                              <a:gd name="connsiteY69" fmla="*/ 866744 h 959078"/>
                              <a:gd name="connsiteX70" fmla="*/ 1927156 w 2397760"/>
                              <a:gd name="connsiteY70" fmla="*/ 857809 h 959078"/>
                              <a:gd name="connsiteX71" fmla="*/ 1936092 w 2397760"/>
                              <a:gd name="connsiteY71" fmla="*/ 854830 h 959078"/>
                              <a:gd name="connsiteX72" fmla="*/ 1945027 w 2397760"/>
                              <a:gd name="connsiteY72" fmla="*/ 848873 h 959078"/>
                              <a:gd name="connsiteX73" fmla="*/ 1962898 w 2397760"/>
                              <a:gd name="connsiteY73" fmla="*/ 842916 h 959078"/>
                              <a:gd name="connsiteX74" fmla="*/ 1971834 w 2397760"/>
                              <a:gd name="connsiteY74" fmla="*/ 836959 h 959078"/>
                              <a:gd name="connsiteX75" fmla="*/ 1989705 w 2397760"/>
                              <a:gd name="connsiteY75" fmla="*/ 831002 h 959078"/>
                              <a:gd name="connsiteX76" fmla="*/ 2016511 w 2397760"/>
                              <a:gd name="connsiteY76" fmla="*/ 816110 h 959078"/>
                              <a:gd name="connsiteX77" fmla="*/ 2034382 w 2397760"/>
                              <a:gd name="connsiteY77" fmla="*/ 804196 h 959078"/>
                              <a:gd name="connsiteX78" fmla="*/ 2043318 w 2397760"/>
                              <a:gd name="connsiteY78" fmla="*/ 798239 h 959078"/>
                              <a:gd name="connsiteX79" fmla="*/ 2052253 w 2397760"/>
                              <a:gd name="connsiteY79" fmla="*/ 789303 h 959078"/>
                              <a:gd name="connsiteX80" fmla="*/ 2070124 w 2397760"/>
                              <a:gd name="connsiteY80" fmla="*/ 777389 h 959078"/>
                              <a:gd name="connsiteX81" fmla="*/ 2087995 w 2397760"/>
                              <a:gd name="connsiteY81" fmla="*/ 762497 h 959078"/>
                              <a:gd name="connsiteX82" fmla="*/ 2105866 w 2397760"/>
                              <a:gd name="connsiteY82" fmla="*/ 747604 h 959078"/>
                              <a:gd name="connsiteX83" fmla="*/ 2120759 w 2397760"/>
                              <a:gd name="connsiteY83" fmla="*/ 735690 h 959078"/>
                              <a:gd name="connsiteX84" fmla="*/ 2138630 w 2397760"/>
                              <a:gd name="connsiteY84" fmla="*/ 717819 h 959078"/>
                              <a:gd name="connsiteX85" fmla="*/ 2147565 w 2397760"/>
                              <a:gd name="connsiteY85" fmla="*/ 711862 h 959078"/>
                              <a:gd name="connsiteX86" fmla="*/ 2165436 w 2397760"/>
                              <a:gd name="connsiteY86" fmla="*/ 693991 h 959078"/>
                              <a:gd name="connsiteX87" fmla="*/ 2174372 w 2397760"/>
                              <a:gd name="connsiteY87" fmla="*/ 685056 h 959078"/>
                              <a:gd name="connsiteX88" fmla="*/ 2183307 w 2397760"/>
                              <a:gd name="connsiteY88" fmla="*/ 679099 h 959078"/>
                              <a:gd name="connsiteX89" fmla="*/ 2198200 w 2397760"/>
                              <a:gd name="connsiteY89" fmla="*/ 664206 h 959078"/>
                              <a:gd name="connsiteX90" fmla="*/ 2204157 w 2397760"/>
                              <a:gd name="connsiteY90" fmla="*/ 655271 h 959078"/>
                              <a:gd name="connsiteX91" fmla="*/ 2213092 w 2397760"/>
                              <a:gd name="connsiteY91" fmla="*/ 646335 h 959078"/>
                              <a:gd name="connsiteX92" fmla="*/ 2227985 w 2397760"/>
                              <a:gd name="connsiteY92" fmla="*/ 631443 h 959078"/>
                              <a:gd name="connsiteX93" fmla="*/ 2248834 w 2397760"/>
                              <a:gd name="connsiteY93" fmla="*/ 607615 h 959078"/>
                              <a:gd name="connsiteX94" fmla="*/ 2260748 w 2397760"/>
                              <a:gd name="connsiteY94" fmla="*/ 592722 h 959078"/>
                              <a:gd name="connsiteX95" fmla="*/ 2263727 w 2397760"/>
                              <a:gd name="connsiteY95" fmla="*/ 583787 h 959078"/>
                              <a:gd name="connsiteX96" fmla="*/ 2272662 w 2397760"/>
                              <a:gd name="connsiteY96" fmla="*/ 574851 h 959078"/>
                              <a:gd name="connsiteX97" fmla="*/ 2284576 w 2397760"/>
                              <a:gd name="connsiteY97" fmla="*/ 556980 h 959078"/>
                              <a:gd name="connsiteX98" fmla="*/ 2296490 w 2397760"/>
                              <a:gd name="connsiteY98" fmla="*/ 539109 h 959078"/>
                              <a:gd name="connsiteX99" fmla="*/ 2302447 w 2397760"/>
                              <a:gd name="connsiteY99" fmla="*/ 530174 h 959078"/>
                              <a:gd name="connsiteX100" fmla="*/ 2311383 w 2397760"/>
                              <a:gd name="connsiteY100" fmla="*/ 524217 h 959078"/>
                              <a:gd name="connsiteX101" fmla="*/ 2314361 w 2397760"/>
                              <a:gd name="connsiteY101" fmla="*/ 515281 h 959078"/>
                              <a:gd name="connsiteX102" fmla="*/ 2326275 w 2397760"/>
                              <a:gd name="connsiteY102" fmla="*/ 497410 h 959078"/>
                              <a:gd name="connsiteX103" fmla="*/ 2329254 w 2397760"/>
                              <a:gd name="connsiteY103" fmla="*/ 488475 h 959078"/>
                              <a:gd name="connsiteX104" fmla="*/ 2341168 w 2397760"/>
                              <a:gd name="connsiteY104" fmla="*/ 470604 h 959078"/>
                              <a:gd name="connsiteX105" fmla="*/ 2350104 w 2397760"/>
                              <a:gd name="connsiteY105" fmla="*/ 452733 h 959078"/>
                              <a:gd name="connsiteX106" fmla="*/ 2359039 w 2397760"/>
                              <a:gd name="connsiteY106" fmla="*/ 434862 h 959078"/>
                              <a:gd name="connsiteX107" fmla="*/ 2364996 w 2397760"/>
                              <a:gd name="connsiteY107" fmla="*/ 416991 h 959078"/>
                              <a:gd name="connsiteX108" fmla="*/ 2373932 w 2397760"/>
                              <a:gd name="connsiteY108" fmla="*/ 390184 h 959078"/>
                              <a:gd name="connsiteX109" fmla="*/ 2382867 w 2397760"/>
                              <a:gd name="connsiteY109" fmla="*/ 363378 h 959078"/>
                              <a:gd name="connsiteX110" fmla="*/ 2388824 w 2397760"/>
                              <a:gd name="connsiteY110" fmla="*/ 345507 h 959078"/>
                              <a:gd name="connsiteX111" fmla="*/ 2394781 w 2397760"/>
                              <a:gd name="connsiteY111" fmla="*/ 318700 h 959078"/>
                              <a:gd name="connsiteX112" fmla="*/ 2397760 w 2397760"/>
                              <a:gd name="connsiteY112" fmla="*/ 294872 h 959078"/>
                              <a:gd name="connsiteX113" fmla="*/ 2394781 w 2397760"/>
                              <a:gd name="connsiteY113" fmla="*/ 241259 h 959078"/>
                              <a:gd name="connsiteX114" fmla="*/ 2391803 w 2397760"/>
                              <a:gd name="connsiteY114" fmla="*/ 220410 h 959078"/>
                              <a:gd name="connsiteX115" fmla="*/ 2385846 w 2397760"/>
                              <a:gd name="connsiteY115" fmla="*/ 193603 h 959078"/>
                              <a:gd name="connsiteX116" fmla="*/ 2382867 w 2397760"/>
                              <a:gd name="connsiteY116" fmla="*/ 184668 h 959078"/>
                              <a:gd name="connsiteX117" fmla="*/ 2379889 w 2397760"/>
                              <a:gd name="connsiteY117" fmla="*/ 172754 h 959078"/>
                              <a:gd name="connsiteX118" fmla="*/ 2370953 w 2397760"/>
                              <a:gd name="connsiteY118" fmla="*/ 145947 h 959078"/>
                              <a:gd name="connsiteX119" fmla="*/ 2367975 w 2397760"/>
                              <a:gd name="connsiteY119" fmla="*/ 137012 h 959078"/>
                              <a:gd name="connsiteX120" fmla="*/ 2356061 w 2397760"/>
                              <a:gd name="connsiteY120" fmla="*/ 119141 h 959078"/>
                              <a:gd name="connsiteX121" fmla="*/ 2347125 w 2397760"/>
                              <a:gd name="connsiteY121" fmla="*/ 101270 h 959078"/>
                              <a:gd name="connsiteX122" fmla="*/ 2341168 w 2397760"/>
                              <a:gd name="connsiteY122" fmla="*/ 95312 h 959078"/>
                              <a:gd name="connsiteX123" fmla="*/ 2320318 w 2397760"/>
                              <a:gd name="connsiteY123" fmla="*/ 71484 h 959078"/>
                              <a:gd name="connsiteX124" fmla="*/ 2305426 w 2397760"/>
                              <a:gd name="connsiteY124" fmla="*/ 59570 h 959078"/>
                              <a:gd name="connsiteX125" fmla="*/ 2299469 w 2397760"/>
                              <a:gd name="connsiteY125" fmla="*/ 50635 h 959078"/>
                              <a:gd name="connsiteX126" fmla="*/ 2290533 w 2397760"/>
                              <a:gd name="connsiteY126" fmla="*/ 47656 h 959078"/>
                              <a:gd name="connsiteX127" fmla="*/ 2263727 w 2397760"/>
                              <a:gd name="connsiteY127" fmla="*/ 32764 h 959078"/>
                              <a:gd name="connsiteX128" fmla="*/ 2254791 w 2397760"/>
                              <a:gd name="connsiteY128" fmla="*/ 26807 h 959078"/>
                              <a:gd name="connsiteX129" fmla="*/ 2236920 w 2397760"/>
                              <a:gd name="connsiteY129" fmla="*/ 20850 h 959078"/>
                              <a:gd name="connsiteX130" fmla="*/ 2227985 w 2397760"/>
                              <a:gd name="connsiteY130" fmla="*/ 17871 h 959078"/>
                              <a:gd name="connsiteX131" fmla="*/ 2201178 w 2397760"/>
                              <a:gd name="connsiteY131" fmla="*/ 8936 h 959078"/>
                              <a:gd name="connsiteX132" fmla="*/ 2180329 w 2397760"/>
                              <a:gd name="connsiteY132" fmla="*/ 2979 h 959078"/>
                              <a:gd name="connsiteX133" fmla="*/ 2153522 w 2397760"/>
                              <a:gd name="connsiteY133" fmla="*/ 0 h 959078"/>
                              <a:gd name="connsiteX134" fmla="*/ 2064167 w 2397760"/>
                              <a:gd name="connsiteY134" fmla="*/ 2979 h 959078"/>
                              <a:gd name="connsiteX135" fmla="*/ 2034382 w 2397760"/>
                              <a:gd name="connsiteY135" fmla="*/ 5957 h 959078"/>
                              <a:gd name="connsiteX136" fmla="*/ 1995662 w 2397760"/>
                              <a:gd name="connsiteY136" fmla="*/ 11914 h 959078"/>
                              <a:gd name="connsiteX137" fmla="*/ 1983748 w 2397760"/>
                              <a:gd name="connsiteY137" fmla="*/ 14893 h 959078"/>
                              <a:gd name="connsiteX138" fmla="*/ 1968855 w 2397760"/>
                              <a:gd name="connsiteY138" fmla="*/ 17871 h 959078"/>
                              <a:gd name="connsiteX139" fmla="*/ 1956941 w 2397760"/>
                              <a:gd name="connsiteY139" fmla="*/ 20850 h 959078"/>
                              <a:gd name="connsiteX140" fmla="*/ 1942049 w 2397760"/>
                              <a:gd name="connsiteY140" fmla="*/ 23828 h 959078"/>
                              <a:gd name="connsiteX141" fmla="*/ 1924178 w 2397760"/>
                              <a:gd name="connsiteY141" fmla="*/ 29785 h 959078"/>
                              <a:gd name="connsiteX142" fmla="*/ 1912264 w 2397760"/>
                              <a:gd name="connsiteY142" fmla="*/ 32764 h 959078"/>
                              <a:gd name="connsiteX143" fmla="*/ 1894393 w 2397760"/>
                              <a:gd name="connsiteY143" fmla="*/ 38721 h 959078"/>
                              <a:gd name="connsiteX144" fmla="*/ 1858651 w 2397760"/>
                              <a:gd name="connsiteY144" fmla="*/ 50635 h 959078"/>
                              <a:gd name="connsiteX145" fmla="*/ 1840780 w 2397760"/>
                              <a:gd name="connsiteY145" fmla="*/ 56592 h 959078"/>
                              <a:gd name="connsiteX146" fmla="*/ 1813973 w 2397760"/>
                              <a:gd name="connsiteY146" fmla="*/ 68506 h 959078"/>
                              <a:gd name="connsiteX147" fmla="*/ 1805038 w 2397760"/>
                              <a:gd name="connsiteY147" fmla="*/ 71484 h 959078"/>
                              <a:gd name="connsiteX148" fmla="*/ 1796102 w 2397760"/>
                              <a:gd name="connsiteY148" fmla="*/ 77441 h 959078"/>
                              <a:gd name="connsiteX149" fmla="*/ 1778231 w 2397760"/>
                              <a:gd name="connsiteY149" fmla="*/ 83398 h 959078"/>
                              <a:gd name="connsiteX150" fmla="*/ 1760360 w 2397760"/>
                              <a:gd name="connsiteY150" fmla="*/ 92334 h 959078"/>
                              <a:gd name="connsiteX151" fmla="*/ 1751425 w 2397760"/>
                              <a:gd name="connsiteY151" fmla="*/ 98291 h 959078"/>
                              <a:gd name="connsiteX152" fmla="*/ 1733554 w 2397760"/>
                              <a:gd name="connsiteY152" fmla="*/ 104248 h 959078"/>
                              <a:gd name="connsiteX153" fmla="*/ 1724618 w 2397760"/>
                              <a:gd name="connsiteY153" fmla="*/ 107227 h 959078"/>
                              <a:gd name="connsiteX154" fmla="*/ 1715683 w 2397760"/>
                              <a:gd name="connsiteY154" fmla="*/ 113184 h 959078"/>
                              <a:gd name="connsiteX155" fmla="*/ 1697812 w 2397760"/>
                              <a:gd name="connsiteY155" fmla="*/ 119141 h 959078"/>
                              <a:gd name="connsiteX156" fmla="*/ 1688876 w 2397760"/>
                              <a:gd name="connsiteY156" fmla="*/ 125098 h 959078"/>
                              <a:gd name="connsiteX157" fmla="*/ 1671005 w 2397760"/>
                              <a:gd name="connsiteY157" fmla="*/ 131055 h 959078"/>
                              <a:gd name="connsiteX158" fmla="*/ 1662070 w 2397760"/>
                              <a:gd name="connsiteY158" fmla="*/ 137012 h 959078"/>
                              <a:gd name="connsiteX159" fmla="*/ 1644199 w 2397760"/>
                              <a:gd name="connsiteY159" fmla="*/ 142969 h 959078"/>
                              <a:gd name="connsiteX160" fmla="*/ 1635263 w 2397760"/>
                              <a:gd name="connsiteY160" fmla="*/ 145947 h 959078"/>
                              <a:gd name="connsiteX161" fmla="*/ 1626328 w 2397760"/>
                              <a:gd name="connsiteY161" fmla="*/ 151904 h 959078"/>
                              <a:gd name="connsiteX162" fmla="*/ 1608457 w 2397760"/>
                              <a:gd name="connsiteY162" fmla="*/ 157861 h 959078"/>
                              <a:gd name="connsiteX163" fmla="*/ 1590586 w 2397760"/>
                              <a:gd name="connsiteY163" fmla="*/ 163818 h 959078"/>
                              <a:gd name="connsiteX164" fmla="*/ 1581650 w 2397760"/>
                              <a:gd name="connsiteY164" fmla="*/ 166797 h 959078"/>
                              <a:gd name="connsiteX165" fmla="*/ 1572715 w 2397760"/>
                              <a:gd name="connsiteY165" fmla="*/ 169775 h 959078"/>
                              <a:gd name="connsiteX166" fmla="*/ 1545908 w 2397760"/>
                              <a:gd name="connsiteY166" fmla="*/ 181689 h 959078"/>
                              <a:gd name="connsiteX167" fmla="*/ 1510166 w 2397760"/>
                              <a:gd name="connsiteY167" fmla="*/ 193603 h 959078"/>
                              <a:gd name="connsiteX168" fmla="*/ 1492295 w 2397760"/>
                              <a:gd name="connsiteY168" fmla="*/ 199560 h 959078"/>
                              <a:gd name="connsiteX169" fmla="*/ 1483360 w 2397760"/>
                              <a:gd name="connsiteY169" fmla="*/ 202539 h 959078"/>
                              <a:gd name="connsiteX170" fmla="*/ 1474424 w 2397760"/>
                              <a:gd name="connsiteY170" fmla="*/ 208496 h 959078"/>
                              <a:gd name="connsiteX171" fmla="*/ 1456553 w 2397760"/>
                              <a:gd name="connsiteY171" fmla="*/ 214453 h 959078"/>
                              <a:gd name="connsiteX172" fmla="*/ 1438682 w 2397760"/>
                              <a:gd name="connsiteY172" fmla="*/ 220410 h 959078"/>
                              <a:gd name="connsiteX173" fmla="*/ 1394004 w 2397760"/>
                              <a:gd name="connsiteY173" fmla="*/ 235302 h 959078"/>
                              <a:gd name="connsiteX174" fmla="*/ 1385069 w 2397760"/>
                              <a:gd name="connsiteY174" fmla="*/ 238281 h 959078"/>
                              <a:gd name="connsiteX175" fmla="*/ 1376133 w 2397760"/>
                              <a:gd name="connsiteY175" fmla="*/ 241259 h 959078"/>
                              <a:gd name="connsiteX176" fmla="*/ 1349327 w 2397760"/>
                              <a:gd name="connsiteY176" fmla="*/ 253173 h 959078"/>
                              <a:gd name="connsiteX177" fmla="*/ 1313585 w 2397760"/>
                              <a:gd name="connsiteY177" fmla="*/ 265087 h 959078"/>
                              <a:gd name="connsiteX178" fmla="*/ 1268907 w 2397760"/>
                              <a:gd name="connsiteY178" fmla="*/ 279980 h 959078"/>
                              <a:gd name="connsiteX179" fmla="*/ 1251036 w 2397760"/>
                              <a:gd name="connsiteY179" fmla="*/ 285937 h 959078"/>
                              <a:gd name="connsiteX180" fmla="*/ 1242101 w 2397760"/>
                              <a:gd name="connsiteY180" fmla="*/ 288915 h 959078"/>
                              <a:gd name="connsiteX181" fmla="*/ 1218273 w 2397760"/>
                              <a:gd name="connsiteY181" fmla="*/ 294872 h 959078"/>
                              <a:gd name="connsiteX182" fmla="*/ 1200402 w 2397760"/>
                              <a:gd name="connsiteY182" fmla="*/ 300829 h 959078"/>
                              <a:gd name="connsiteX183" fmla="*/ 1176574 w 2397760"/>
                              <a:gd name="connsiteY183" fmla="*/ 306786 h 959078"/>
                              <a:gd name="connsiteX184" fmla="*/ 1155724 w 2397760"/>
                              <a:gd name="connsiteY184" fmla="*/ 312743 h 959078"/>
                              <a:gd name="connsiteX185" fmla="*/ 1146789 w 2397760"/>
                              <a:gd name="connsiteY185" fmla="*/ 315722 h 959078"/>
                              <a:gd name="connsiteX186" fmla="*/ 1122961 w 2397760"/>
                              <a:gd name="connsiteY186" fmla="*/ 321679 h 959078"/>
                              <a:gd name="connsiteX187" fmla="*/ 1114025 w 2397760"/>
                              <a:gd name="connsiteY187" fmla="*/ 324657 h 959078"/>
                              <a:gd name="connsiteX188" fmla="*/ 1099133 w 2397760"/>
                              <a:gd name="connsiteY188" fmla="*/ 327636 h 959078"/>
                              <a:gd name="connsiteX189" fmla="*/ 1075305 w 2397760"/>
                              <a:gd name="connsiteY189" fmla="*/ 333593 h 959078"/>
                              <a:gd name="connsiteX190" fmla="*/ 1060412 w 2397760"/>
                              <a:gd name="connsiteY190" fmla="*/ 336571 h 959078"/>
                              <a:gd name="connsiteX191" fmla="*/ 1048498 w 2397760"/>
                              <a:gd name="connsiteY191" fmla="*/ 339550 h 959078"/>
                              <a:gd name="connsiteX192" fmla="*/ 1018713 w 2397760"/>
                              <a:gd name="connsiteY192" fmla="*/ 345507 h 959078"/>
                              <a:gd name="connsiteX193" fmla="*/ 1006799 w 2397760"/>
                              <a:gd name="connsiteY193" fmla="*/ 348485 h 959078"/>
                              <a:gd name="connsiteX194" fmla="*/ 968079 w 2397760"/>
                              <a:gd name="connsiteY194" fmla="*/ 354442 h 959078"/>
                              <a:gd name="connsiteX195" fmla="*/ 956165 w 2397760"/>
                              <a:gd name="connsiteY195" fmla="*/ 357421 h 959078"/>
                              <a:gd name="connsiteX196" fmla="*/ 938294 w 2397760"/>
                              <a:gd name="connsiteY196" fmla="*/ 360399 h 959078"/>
                              <a:gd name="connsiteX197" fmla="*/ 908509 w 2397760"/>
                              <a:gd name="connsiteY197" fmla="*/ 366356 h 959078"/>
                              <a:gd name="connsiteX198" fmla="*/ 854896 w 2397760"/>
                              <a:gd name="connsiteY198" fmla="*/ 375292 h 959078"/>
                              <a:gd name="connsiteX199" fmla="*/ 837025 w 2397760"/>
                              <a:gd name="connsiteY199" fmla="*/ 378270 h 959078"/>
                              <a:gd name="connsiteX200" fmla="*/ 813197 w 2397760"/>
                              <a:gd name="connsiteY200" fmla="*/ 381249 h 959078"/>
                              <a:gd name="connsiteX201" fmla="*/ 798304 w 2397760"/>
                              <a:gd name="connsiteY201" fmla="*/ 384227 h 959078"/>
                              <a:gd name="connsiteX202" fmla="*/ 771498 w 2397760"/>
                              <a:gd name="connsiteY202" fmla="*/ 387206 h 959078"/>
                              <a:gd name="connsiteX203" fmla="*/ 747670 w 2397760"/>
                              <a:gd name="connsiteY203" fmla="*/ 390184 h 959078"/>
                              <a:gd name="connsiteX204" fmla="*/ 655336 w 2397760"/>
                              <a:gd name="connsiteY204" fmla="*/ 399120 h 959078"/>
                              <a:gd name="connsiteX205" fmla="*/ 613637 w 2397760"/>
                              <a:gd name="connsiteY205" fmla="*/ 402098 h 959078"/>
                              <a:gd name="connsiteX206" fmla="*/ 428970 w 2397760"/>
                              <a:gd name="connsiteY206" fmla="*/ 399120 h 959078"/>
                              <a:gd name="connsiteX207" fmla="*/ 405142 w 2397760"/>
                              <a:gd name="connsiteY207" fmla="*/ 396141 h 959078"/>
                              <a:gd name="connsiteX208" fmla="*/ 375357 w 2397760"/>
                              <a:gd name="connsiteY208" fmla="*/ 393163 h 959078"/>
                              <a:gd name="connsiteX209" fmla="*/ 303873 w 2397760"/>
                              <a:gd name="connsiteY209" fmla="*/ 384227 h 959078"/>
                              <a:gd name="connsiteX210" fmla="*/ 268131 w 2397760"/>
                              <a:gd name="connsiteY210" fmla="*/ 378270 h 959078"/>
                              <a:gd name="connsiteX211" fmla="*/ 253238 w 2397760"/>
                              <a:gd name="connsiteY211" fmla="*/ 375292 h 959078"/>
                              <a:gd name="connsiteX212" fmla="*/ 232389 w 2397760"/>
                              <a:gd name="connsiteY212" fmla="*/ 372313 h 959078"/>
                              <a:gd name="connsiteX213" fmla="*/ 202604 w 2397760"/>
                              <a:gd name="connsiteY213" fmla="*/ 366356 h 959078"/>
                              <a:gd name="connsiteX214" fmla="*/ 181754 w 2397760"/>
                              <a:gd name="connsiteY214" fmla="*/ 363378 h 959078"/>
                              <a:gd name="connsiteX215" fmla="*/ 166862 w 2397760"/>
                              <a:gd name="connsiteY215" fmla="*/ 360399 h 959078"/>
                              <a:gd name="connsiteX216" fmla="*/ 148991 w 2397760"/>
                              <a:gd name="connsiteY216" fmla="*/ 357421 h 959078"/>
                              <a:gd name="connsiteX217" fmla="*/ 134098 w 2397760"/>
                              <a:gd name="connsiteY217" fmla="*/ 354442 h 959078"/>
                              <a:gd name="connsiteX218" fmla="*/ 116227 w 2397760"/>
                              <a:gd name="connsiteY218" fmla="*/ 351464 h 959078"/>
                              <a:gd name="connsiteX219" fmla="*/ 101335 w 2397760"/>
                              <a:gd name="connsiteY219" fmla="*/ 348485 h 959078"/>
                              <a:gd name="connsiteX220" fmla="*/ 83464 w 2397760"/>
                              <a:gd name="connsiteY220" fmla="*/ 345507 h 959078"/>
                              <a:gd name="connsiteX221" fmla="*/ 71550 w 2397760"/>
                              <a:gd name="connsiteY221" fmla="*/ 342528 h 959078"/>
                              <a:gd name="connsiteX222" fmla="*/ 35808 w 2397760"/>
                              <a:gd name="connsiteY222" fmla="*/ 336571 h 959078"/>
                              <a:gd name="connsiteX223" fmla="*/ 17937 w 2397760"/>
                              <a:gd name="connsiteY223" fmla="*/ 333593 h 959078"/>
                              <a:gd name="connsiteX224" fmla="*/ 14958 w 2397760"/>
                              <a:gd name="connsiteY224" fmla="*/ 342528 h 959078"/>
                              <a:gd name="connsiteX225" fmla="*/ 20915 w 2397760"/>
                              <a:gd name="connsiteY225" fmla="*/ 363378 h 959078"/>
                              <a:gd name="connsiteX226" fmla="*/ 23894 w 2397760"/>
                              <a:gd name="connsiteY226" fmla="*/ 375292 h 959078"/>
                              <a:gd name="connsiteX227" fmla="*/ 26872 w 2397760"/>
                              <a:gd name="connsiteY227" fmla="*/ 384227 h 959078"/>
                              <a:gd name="connsiteX228" fmla="*/ 29851 w 2397760"/>
                              <a:gd name="connsiteY228" fmla="*/ 396141 h 959078"/>
                              <a:gd name="connsiteX229" fmla="*/ 26872 w 2397760"/>
                              <a:gd name="connsiteY229" fmla="*/ 387206 h 959078"/>
                              <a:gd name="connsiteX230" fmla="*/ 14958 w 2397760"/>
                              <a:gd name="connsiteY230" fmla="*/ 369335 h 959078"/>
                              <a:gd name="connsiteX231" fmla="*/ 9001 w 2397760"/>
                              <a:gd name="connsiteY231" fmla="*/ 360399 h 959078"/>
                              <a:gd name="connsiteX232" fmla="*/ 6023 w 2397760"/>
                              <a:gd name="connsiteY232" fmla="*/ 351464 h 959078"/>
                              <a:gd name="connsiteX233" fmla="*/ 66 w 2397760"/>
                              <a:gd name="connsiteY233" fmla="*/ 342528 h 959078"/>
                              <a:gd name="connsiteX234" fmla="*/ 17937 w 2397760"/>
                              <a:gd name="connsiteY234" fmla="*/ 333593 h 959078"/>
                              <a:gd name="connsiteX235" fmla="*/ 26872 w 2397760"/>
                              <a:gd name="connsiteY235" fmla="*/ 327636 h 959078"/>
                              <a:gd name="connsiteX236" fmla="*/ 35808 w 2397760"/>
                              <a:gd name="connsiteY236" fmla="*/ 324657 h 959078"/>
                              <a:gd name="connsiteX237" fmla="*/ 53679 w 2397760"/>
                              <a:gd name="connsiteY237" fmla="*/ 312743 h 959078"/>
                              <a:gd name="connsiteX238" fmla="*/ 68571 w 2397760"/>
                              <a:gd name="connsiteY238" fmla="*/ 306786 h 9590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Lst>
                            <a:rect l="l" t="t" r="r" b="b"/>
                            <a:pathLst>
                              <a:path w="2397760" h="959078">
                                <a:moveTo>
                                  <a:pt x="336636" y="711862"/>
                                </a:moveTo>
                                <a:cubicBezTo>
                                  <a:pt x="341600" y="713848"/>
                                  <a:pt x="346523" y="715942"/>
                                  <a:pt x="351529" y="717819"/>
                                </a:cubicBezTo>
                                <a:cubicBezTo>
                                  <a:pt x="354469" y="718921"/>
                                  <a:pt x="357656" y="719394"/>
                                  <a:pt x="360464" y="720798"/>
                                </a:cubicBezTo>
                                <a:cubicBezTo>
                                  <a:pt x="363666" y="722399"/>
                                  <a:pt x="366129" y="725301"/>
                                  <a:pt x="369400" y="726755"/>
                                </a:cubicBezTo>
                                <a:cubicBezTo>
                                  <a:pt x="375138" y="729305"/>
                                  <a:pt x="382046" y="729229"/>
                                  <a:pt x="387271" y="732712"/>
                                </a:cubicBezTo>
                                <a:cubicBezTo>
                                  <a:pt x="407754" y="746367"/>
                                  <a:pt x="398350" y="742362"/>
                                  <a:pt x="414077" y="747604"/>
                                </a:cubicBezTo>
                                <a:cubicBezTo>
                                  <a:pt x="417056" y="749590"/>
                                  <a:pt x="419742" y="752107"/>
                                  <a:pt x="423013" y="753561"/>
                                </a:cubicBezTo>
                                <a:cubicBezTo>
                                  <a:pt x="428751" y="756111"/>
                                  <a:pt x="434927" y="757532"/>
                                  <a:pt x="440884" y="759518"/>
                                </a:cubicBezTo>
                                <a:lnTo>
                                  <a:pt x="449819" y="762497"/>
                                </a:lnTo>
                                <a:lnTo>
                                  <a:pt x="476626" y="771432"/>
                                </a:lnTo>
                                <a:cubicBezTo>
                                  <a:pt x="485152" y="774274"/>
                                  <a:pt x="488112" y="775516"/>
                                  <a:pt x="497475" y="777389"/>
                                </a:cubicBezTo>
                                <a:cubicBezTo>
                                  <a:pt x="518720" y="781638"/>
                                  <a:pt x="515348" y="779680"/>
                                  <a:pt x="539175" y="783346"/>
                                </a:cubicBezTo>
                                <a:cubicBezTo>
                                  <a:pt x="544178" y="784116"/>
                                  <a:pt x="549082" y="785445"/>
                                  <a:pt x="554067" y="786325"/>
                                </a:cubicBezTo>
                                <a:cubicBezTo>
                                  <a:pt x="572127" y="789512"/>
                                  <a:pt x="601159" y="793630"/>
                                  <a:pt x="619594" y="798239"/>
                                </a:cubicBezTo>
                                <a:lnTo>
                                  <a:pt x="643422" y="804196"/>
                                </a:lnTo>
                                <a:cubicBezTo>
                                  <a:pt x="647393" y="805189"/>
                                  <a:pt x="651322" y="806371"/>
                                  <a:pt x="655336" y="807174"/>
                                </a:cubicBezTo>
                                <a:cubicBezTo>
                                  <a:pt x="665559" y="809219"/>
                                  <a:pt x="672339" y="810330"/>
                                  <a:pt x="682143" y="813131"/>
                                </a:cubicBezTo>
                                <a:cubicBezTo>
                                  <a:pt x="685162" y="813994"/>
                                  <a:pt x="688032" y="815349"/>
                                  <a:pt x="691078" y="816110"/>
                                </a:cubicBezTo>
                                <a:cubicBezTo>
                                  <a:pt x="695989" y="817338"/>
                                  <a:pt x="701038" y="817950"/>
                                  <a:pt x="705971" y="819088"/>
                                </a:cubicBezTo>
                                <a:cubicBezTo>
                                  <a:pt x="713948" y="820929"/>
                                  <a:pt x="721856" y="823059"/>
                                  <a:pt x="729799" y="825045"/>
                                </a:cubicBezTo>
                                <a:cubicBezTo>
                                  <a:pt x="729825" y="825052"/>
                                  <a:pt x="753600" y="830997"/>
                                  <a:pt x="753627" y="831002"/>
                                </a:cubicBezTo>
                                <a:cubicBezTo>
                                  <a:pt x="758591" y="831995"/>
                                  <a:pt x="763577" y="832883"/>
                                  <a:pt x="768519" y="833981"/>
                                </a:cubicBezTo>
                                <a:cubicBezTo>
                                  <a:pt x="772515" y="834869"/>
                                  <a:pt x="776419" y="836156"/>
                                  <a:pt x="780433" y="836959"/>
                                </a:cubicBezTo>
                                <a:cubicBezTo>
                                  <a:pt x="786355" y="838143"/>
                                  <a:pt x="792362" y="838858"/>
                                  <a:pt x="798304" y="839938"/>
                                </a:cubicBezTo>
                                <a:cubicBezTo>
                                  <a:pt x="803285" y="840844"/>
                                  <a:pt x="808216" y="842010"/>
                                  <a:pt x="813197" y="842916"/>
                                </a:cubicBezTo>
                                <a:cubicBezTo>
                                  <a:pt x="819139" y="843996"/>
                                  <a:pt x="825146" y="844711"/>
                                  <a:pt x="831068" y="845895"/>
                                </a:cubicBezTo>
                                <a:cubicBezTo>
                                  <a:pt x="835082" y="846698"/>
                                  <a:pt x="838968" y="848070"/>
                                  <a:pt x="842982" y="848873"/>
                                </a:cubicBezTo>
                                <a:cubicBezTo>
                                  <a:pt x="848904" y="850057"/>
                                  <a:pt x="854931" y="850668"/>
                                  <a:pt x="860853" y="851852"/>
                                </a:cubicBezTo>
                                <a:cubicBezTo>
                                  <a:pt x="864867" y="852655"/>
                                  <a:pt x="868753" y="854027"/>
                                  <a:pt x="872767" y="854830"/>
                                </a:cubicBezTo>
                                <a:cubicBezTo>
                                  <a:pt x="878689" y="856014"/>
                                  <a:pt x="884716" y="856625"/>
                                  <a:pt x="890638" y="857809"/>
                                </a:cubicBezTo>
                                <a:cubicBezTo>
                                  <a:pt x="894652" y="858612"/>
                                  <a:pt x="898538" y="859984"/>
                                  <a:pt x="902552" y="860787"/>
                                </a:cubicBezTo>
                                <a:cubicBezTo>
                                  <a:pt x="908474" y="861971"/>
                                  <a:pt x="914501" y="862582"/>
                                  <a:pt x="920423" y="863766"/>
                                </a:cubicBezTo>
                                <a:cubicBezTo>
                                  <a:pt x="924437" y="864569"/>
                                  <a:pt x="928334" y="865886"/>
                                  <a:pt x="932337" y="866744"/>
                                </a:cubicBezTo>
                                <a:cubicBezTo>
                                  <a:pt x="942237" y="868865"/>
                                  <a:pt x="952299" y="870245"/>
                                  <a:pt x="962122" y="872701"/>
                                </a:cubicBezTo>
                                <a:cubicBezTo>
                                  <a:pt x="966093" y="873694"/>
                                  <a:pt x="970033" y="874822"/>
                                  <a:pt x="974036" y="875680"/>
                                </a:cubicBezTo>
                                <a:cubicBezTo>
                                  <a:pt x="983936" y="877802"/>
                                  <a:pt x="993998" y="879181"/>
                                  <a:pt x="1003821" y="881637"/>
                                </a:cubicBezTo>
                                <a:lnTo>
                                  <a:pt x="1027649" y="887594"/>
                                </a:lnTo>
                                <a:cubicBezTo>
                                  <a:pt x="1031620" y="888587"/>
                                  <a:pt x="1035549" y="889769"/>
                                  <a:pt x="1039563" y="890572"/>
                                </a:cubicBezTo>
                                <a:cubicBezTo>
                                  <a:pt x="1049491" y="892558"/>
                                  <a:pt x="1059743" y="893327"/>
                                  <a:pt x="1069348" y="896529"/>
                                </a:cubicBezTo>
                                <a:cubicBezTo>
                                  <a:pt x="1079304" y="899848"/>
                                  <a:pt x="1078969" y="899991"/>
                                  <a:pt x="1090197" y="902486"/>
                                </a:cubicBezTo>
                                <a:cubicBezTo>
                                  <a:pt x="1095139" y="903584"/>
                                  <a:pt x="1100178" y="904237"/>
                                  <a:pt x="1105090" y="905465"/>
                                </a:cubicBezTo>
                                <a:cubicBezTo>
                                  <a:pt x="1108136" y="906226"/>
                                  <a:pt x="1110979" y="907682"/>
                                  <a:pt x="1114025" y="908443"/>
                                </a:cubicBezTo>
                                <a:cubicBezTo>
                                  <a:pt x="1118937" y="909671"/>
                                  <a:pt x="1124006" y="910194"/>
                                  <a:pt x="1128918" y="911422"/>
                                </a:cubicBezTo>
                                <a:cubicBezTo>
                                  <a:pt x="1131964" y="912183"/>
                                  <a:pt x="1134807" y="913639"/>
                                  <a:pt x="1137853" y="914400"/>
                                </a:cubicBezTo>
                                <a:cubicBezTo>
                                  <a:pt x="1142765" y="915628"/>
                                  <a:pt x="1147834" y="916151"/>
                                  <a:pt x="1152746" y="917379"/>
                                </a:cubicBezTo>
                                <a:cubicBezTo>
                                  <a:pt x="1155792" y="918140"/>
                                  <a:pt x="1158622" y="919651"/>
                                  <a:pt x="1161681" y="920357"/>
                                </a:cubicBezTo>
                                <a:cubicBezTo>
                                  <a:pt x="1171547" y="922634"/>
                                  <a:pt x="1181538" y="924328"/>
                                  <a:pt x="1191466" y="926314"/>
                                </a:cubicBezTo>
                                <a:lnTo>
                                  <a:pt x="1221251" y="932271"/>
                                </a:lnTo>
                                <a:cubicBezTo>
                                  <a:pt x="1227208" y="933264"/>
                                  <a:pt x="1233200" y="934066"/>
                                  <a:pt x="1239122" y="935250"/>
                                </a:cubicBezTo>
                                <a:cubicBezTo>
                                  <a:pt x="1243136" y="936053"/>
                                  <a:pt x="1247009" y="937496"/>
                                  <a:pt x="1251036" y="938228"/>
                                </a:cubicBezTo>
                                <a:cubicBezTo>
                                  <a:pt x="1257943" y="939484"/>
                                  <a:pt x="1264951" y="940112"/>
                                  <a:pt x="1271886" y="941207"/>
                                </a:cubicBezTo>
                                <a:cubicBezTo>
                                  <a:pt x="1283817" y="943091"/>
                                  <a:pt x="1295671" y="945456"/>
                                  <a:pt x="1307628" y="947164"/>
                                </a:cubicBezTo>
                                <a:cubicBezTo>
                                  <a:pt x="1324560" y="949582"/>
                                  <a:pt x="1335012" y="951200"/>
                                  <a:pt x="1352305" y="953121"/>
                                </a:cubicBezTo>
                                <a:cubicBezTo>
                                  <a:pt x="1381079" y="956318"/>
                                  <a:pt x="1390165" y="956720"/>
                                  <a:pt x="1420811" y="959078"/>
                                </a:cubicBezTo>
                                <a:cubicBezTo>
                                  <a:pt x="1434779" y="958809"/>
                                  <a:pt x="1562779" y="959317"/>
                                  <a:pt x="1614414" y="953121"/>
                                </a:cubicBezTo>
                                <a:cubicBezTo>
                                  <a:pt x="1626406" y="951682"/>
                                  <a:pt x="1638312" y="949533"/>
                                  <a:pt x="1650156" y="947164"/>
                                </a:cubicBezTo>
                                <a:lnTo>
                                  <a:pt x="1679941" y="941207"/>
                                </a:lnTo>
                                <a:cubicBezTo>
                                  <a:pt x="1684905" y="940214"/>
                                  <a:pt x="1689922" y="939456"/>
                                  <a:pt x="1694833" y="938228"/>
                                </a:cubicBezTo>
                                <a:cubicBezTo>
                                  <a:pt x="1732076" y="928919"/>
                                  <a:pt x="1685772" y="940817"/>
                                  <a:pt x="1715683" y="932271"/>
                                </a:cubicBezTo>
                                <a:cubicBezTo>
                                  <a:pt x="1719619" y="931146"/>
                                  <a:pt x="1723661" y="930418"/>
                                  <a:pt x="1727597" y="929293"/>
                                </a:cubicBezTo>
                                <a:cubicBezTo>
                                  <a:pt x="1730616" y="928430"/>
                                  <a:pt x="1733513" y="927177"/>
                                  <a:pt x="1736532" y="926314"/>
                                </a:cubicBezTo>
                                <a:cubicBezTo>
                                  <a:pt x="1740468" y="925189"/>
                                  <a:pt x="1744525" y="924512"/>
                                  <a:pt x="1748446" y="923336"/>
                                </a:cubicBezTo>
                                <a:cubicBezTo>
                                  <a:pt x="1754460" y="921532"/>
                                  <a:pt x="1760360" y="919365"/>
                                  <a:pt x="1766317" y="917379"/>
                                </a:cubicBezTo>
                                <a:lnTo>
                                  <a:pt x="1784188" y="911422"/>
                                </a:lnTo>
                                <a:lnTo>
                                  <a:pt x="1828866" y="896529"/>
                                </a:lnTo>
                                <a:cubicBezTo>
                                  <a:pt x="1828870" y="896528"/>
                                  <a:pt x="1846734" y="890574"/>
                                  <a:pt x="1846737" y="890572"/>
                                </a:cubicBezTo>
                                <a:cubicBezTo>
                                  <a:pt x="1849715" y="888586"/>
                                  <a:pt x="1852401" y="886069"/>
                                  <a:pt x="1855672" y="884615"/>
                                </a:cubicBezTo>
                                <a:cubicBezTo>
                                  <a:pt x="1855692" y="884606"/>
                                  <a:pt x="1878001" y="877173"/>
                                  <a:pt x="1882479" y="875680"/>
                                </a:cubicBezTo>
                                <a:cubicBezTo>
                                  <a:pt x="1885457" y="874687"/>
                                  <a:pt x="1888802" y="874442"/>
                                  <a:pt x="1891414" y="872701"/>
                                </a:cubicBezTo>
                                <a:cubicBezTo>
                                  <a:pt x="1894393" y="870715"/>
                                  <a:pt x="1897079" y="868198"/>
                                  <a:pt x="1900350" y="866744"/>
                                </a:cubicBezTo>
                                <a:cubicBezTo>
                                  <a:pt x="1900360" y="866740"/>
                                  <a:pt x="1922683" y="859300"/>
                                  <a:pt x="1927156" y="857809"/>
                                </a:cubicBezTo>
                                <a:cubicBezTo>
                                  <a:pt x="1930135" y="856816"/>
                                  <a:pt x="1933480" y="856572"/>
                                  <a:pt x="1936092" y="854830"/>
                                </a:cubicBezTo>
                                <a:cubicBezTo>
                                  <a:pt x="1939070" y="852844"/>
                                  <a:pt x="1941756" y="850327"/>
                                  <a:pt x="1945027" y="848873"/>
                                </a:cubicBezTo>
                                <a:cubicBezTo>
                                  <a:pt x="1950765" y="846323"/>
                                  <a:pt x="1957673" y="846399"/>
                                  <a:pt x="1962898" y="842916"/>
                                </a:cubicBezTo>
                                <a:cubicBezTo>
                                  <a:pt x="1965877" y="840930"/>
                                  <a:pt x="1968563" y="838413"/>
                                  <a:pt x="1971834" y="836959"/>
                                </a:cubicBezTo>
                                <a:cubicBezTo>
                                  <a:pt x="1977572" y="834409"/>
                                  <a:pt x="1984480" y="834485"/>
                                  <a:pt x="1989705" y="831002"/>
                                </a:cubicBezTo>
                                <a:cubicBezTo>
                                  <a:pt x="2010188" y="817347"/>
                                  <a:pt x="2000784" y="821352"/>
                                  <a:pt x="2016511" y="816110"/>
                                </a:cubicBezTo>
                                <a:lnTo>
                                  <a:pt x="2034382" y="804196"/>
                                </a:lnTo>
                                <a:cubicBezTo>
                                  <a:pt x="2037361" y="802210"/>
                                  <a:pt x="2040787" y="800770"/>
                                  <a:pt x="2043318" y="798239"/>
                                </a:cubicBezTo>
                                <a:cubicBezTo>
                                  <a:pt x="2046296" y="795260"/>
                                  <a:pt x="2048928" y="791889"/>
                                  <a:pt x="2052253" y="789303"/>
                                </a:cubicBezTo>
                                <a:cubicBezTo>
                                  <a:pt x="2057904" y="784907"/>
                                  <a:pt x="2065061" y="782451"/>
                                  <a:pt x="2070124" y="777389"/>
                                </a:cubicBezTo>
                                <a:cubicBezTo>
                                  <a:pt x="2096241" y="751275"/>
                                  <a:pt x="2063106" y="783239"/>
                                  <a:pt x="2087995" y="762497"/>
                                </a:cubicBezTo>
                                <a:cubicBezTo>
                                  <a:pt x="2110928" y="743386"/>
                                  <a:pt x="2083683" y="762394"/>
                                  <a:pt x="2105866" y="747604"/>
                                </a:cubicBezTo>
                                <a:cubicBezTo>
                                  <a:pt x="2122217" y="723079"/>
                                  <a:pt x="2100838" y="751184"/>
                                  <a:pt x="2120759" y="735690"/>
                                </a:cubicBezTo>
                                <a:cubicBezTo>
                                  <a:pt x="2127409" y="730518"/>
                                  <a:pt x="2131621" y="722492"/>
                                  <a:pt x="2138630" y="717819"/>
                                </a:cubicBezTo>
                                <a:cubicBezTo>
                                  <a:pt x="2141608" y="715833"/>
                                  <a:pt x="2144890" y="714240"/>
                                  <a:pt x="2147565" y="711862"/>
                                </a:cubicBezTo>
                                <a:cubicBezTo>
                                  <a:pt x="2153861" y="706265"/>
                                  <a:pt x="2159479" y="699948"/>
                                  <a:pt x="2165436" y="693991"/>
                                </a:cubicBezTo>
                                <a:cubicBezTo>
                                  <a:pt x="2168415" y="691013"/>
                                  <a:pt x="2170867" y="687393"/>
                                  <a:pt x="2174372" y="685056"/>
                                </a:cubicBezTo>
                                <a:lnTo>
                                  <a:pt x="2183307" y="679099"/>
                                </a:lnTo>
                                <a:cubicBezTo>
                                  <a:pt x="2199190" y="655274"/>
                                  <a:pt x="2178345" y="684059"/>
                                  <a:pt x="2198200" y="664206"/>
                                </a:cubicBezTo>
                                <a:cubicBezTo>
                                  <a:pt x="2200731" y="661675"/>
                                  <a:pt x="2201865" y="658021"/>
                                  <a:pt x="2204157" y="655271"/>
                                </a:cubicBezTo>
                                <a:cubicBezTo>
                                  <a:pt x="2206854" y="652035"/>
                                  <a:pt x="2210395" y="649571"/>
                                  <a:pt x="2213092" y="646335"/>
                                </a:cubicBezTo>
                                <a:cubicBezTo>
                                  <a:pt x="2225500" y="631445"/>
                                  <a:pt x="2211605" y="642362"/>
                                  <a:pt x="2227985" y="631443"/>
                                </a:cubicBezTo>
                                <a:cubicBezTo>
                                  <a:pt x="2241885" y="610594"/>
                                  <a:pt x="2233942" y="617543"/>
                                  <a:pt x="2248834" y="607615"/>
                                </a:cubicBezTo>
                                <a:cubicBezTo>
                                  <a:pt x="2256321" y="585155"/>
                                  <a:pt x="2245351" y="611967"/>
                                  <a:pt x="2260748" y="592722"/>
                                </a:cubicBezTo>
                                <a:cubicBezTo>
                                  <a:pt x="2262709" y="590270"/>
                                  <a:pt x="2261986" y="586399"/>
                                  <a:pt x="2263727" y="583787"/>
                                </a:cubicBezTo>
                                <a:cubicBezTo>
                                  <a:pt x="2266064" y="580282"/>
                                  <a:pt x="2270076" y="578176"/>
                                  <a:pt x="2272662" y="574851"/>
                                </a:cubicBezTo>
                                <a:cubicBezTo>
                                  <a:pt x="2277057" y="569200"/>
                                  <a:pt x="2280605" y="562937"/>
                                  <a:pt x="2284576" y="556980"/>
                                </a:cubicBezTo>
                                <a:lnTo>
                                  <a:pt x="2296490" y="539109"/>
                                </a:lnTo>
                                <a:cubicBezTo>
                                  <a:pt x="2298476" y="536131"/>
                                  <a:pt x="2299469" y="532160"/>
                                  <a:pt x="2302447" y="530174"/>
                                </a:cubicBezTo>
                                <a:lnTo>
                                  <a:pt x="2311383" y="524217"/>
                                </a:lnTo>
                                <a:cubicBezTo>
                                  <a:pt x="2312376" y="521238"/>
                                  <a:pt x="2312836" y="518026"/>
                                  <a:pt x="2314361" y="515281"/>
                                </a:cubicBezTo>
                                <a:cubicBezTo>
                                  <a:pt x="2317838" y="509022"/>
                                  <a:pt x="2324011" y="504202"/>
                                  <a:pt x="2326275" y="497410"/>
                                </a:cubicBezTo>
                                <a:cubicBezTo>
                                  <a:pt x="2327268" y="494432"/>
                                  <a:pt x="2327729" y="491219"/>
                                  <a:pt x="2329254" y="488475"/>
                                </a:cubicBezTo>
                                <a:cubicBezTo>
                                  <a:pt x="2332731" y="482217"/>
                                  <a:pt x="2338904" y="477396"/>
                                  <a:pt x="2341168" y="470604"/>
                                </a:cubicBezTo>
                                <a:cubicBezTo>
                                  <a:pt x="2345279" y="458272"/>
                                  <a:pt x="2342405" y="464280"/>
                                  <a:pt x="2350104" y="452733"/>
                                </a:cubicBezTo>
                                <a:cubicBezTo>
                                  <a:pt x="2360960" y="420157"/>
                                  <a:pt x="2343649" y="469490"/>
                                  <a:pt x="2359039" y="434862"/>
                                </a:cubicBezTo>
                                <a:cubicBezTo>
                                  <a:pt x="2361589" y="429124"/>
                                  <a:pt x="2363010" y="422948"/>
                                  <a:pt x="2364996" y="416991"/>
                                </a:cubicBezTo>
                                <a:lnTo>
                                  <a:pt x="2373932" y="390184"/>
                                </a:lnTo>
                                <a:lnTo>
                                  <a:pt x="2382867" y="363378"/>
                                </a:lnTo>
                                <a:cubicBezTo>
                                  <a:pt x="2382870" y="363368"/>
                                  <a:pt x="2388821" y="345518"/>
                                  <a:pt x="2388824" y="345507"/>
                                </a:cubicBezTo>
                                <a:cubicBezTo>
                                  <a:pt x="2391199" y="336010"/>
                                  <a:pt x="2393267" y="328543"/>
                                  <a:pt x="2394781" y="318700"/>
                                </a:cubicBezTo>
                                <a:cubicBezTo>
                                  <a:pt x="2395998" y="310789"/>
                                  <a:pt x="2396767" y="302815"/>
                                  <a:pt x="2397760" y="294872"/>
                                </a:cubicBezTo>
                                <a:cubicBezTo>
                                  <a:pt x="2396767" y="277001"/>
                                  <a:pt x="2396208" y="259101"/>
                                  <a:pt x="2394781" y="241259"/>
                                </a:cubicBezTo>
                                <a:cubicBezTo>
                                  <a:pt x="2394221" y="234261"/>
                                  <a:pt x="2392957" y="227335"/>
                                  <a:pt x="2391803" y="220410"/>
                                </a:cubicBezTo>
                                <a:cubicBezTo>
                                  <a:pt x="2390577" y="213052"/>
                                  <a:pt x="2387985" y="201091"/>
                                  <a:pt x="2385846" y="193603"/>
                                </a:cubicBezTo>
                                <a:cubicBezTo>
                                  <a:pt x="2384983" y="190584"/>
                                  <a:pt x="2383730" y="187687"/>
                                  <a:pt x="2382867" y="184668"/>
                                </a:cubicBezTo>
                                <a:cubicBezTo>
                                  <a:pt x="2381742" y="180732"/>
                                  <a:pt x="2381065" y="176675"/>
                                  <a:pt x="2379889" y="172754"/>
                                </a:cubicBezTo>
                                <a:cubicBezTo>
                                  <a:pt x="2379879" y="172721"/>
                                  <a:pt x="2372448" y="150431"/>
                                  <a:pt x="2370953" y="145947"/>
                                </a:cubicBezTo>
                                <a:cubicBezTo>
                                  <a:pt x="2369960" y="142969"/>
                                  <a:pt x="2369716" y="139624"/>
                                  <a:pt x="2367975" y="137012"/>
                                </a:cubicBezTo>
                                <a:cubicBezTo>
                                  <a:pt x="2364004" y="131055"/>
                                  <a:pt x="2358325" y="125933"/>
                                  <a:pt x="2356061" y="119141"/>
                                </a:cubicBezTo>
                                <a:cubicBezTo>
                                  <a:pt x="2352914" y="109702"/>
                                  <a:pt x="2353724" y="109519"/>
                                  <a:pt x="2347125" y="101270"/>
                                </a:cubicBezTo>
                                <a:cubicBezTo>
                                  <a:pt x="2345371" y="99077"/>
                                  <a:pt x="2342853" y="97559"/>
                                  <a:pt x="2341168" y="95312"/>
                                </a:cubicBezTo>
                                <a:cubicBezTo>
                                  <a:pt x="2323795" y="72147"/>
                                  <a:pt x="2336948" y="82570"/>
                                  <a:pt x="2320318" y="71484"/>
                                </a:cubicBezTo>
                                <a:cubicBezTo>
                                  <a:pt x="2303246" y="45878"/>
                                  <a:pt x="2325978" y="76012"/>
                                  <a:pt x="2305426" y="59570"/>
                                </a:cubicBezTo>
                                <a:cubicBezTo>
                                  <a:pt x="2302631" y="57334"/>
                                  <a:pt x="2302264" y="52871"/>
                                  <a:pt x="2299469" y="50635"/>
                                </a:cubicBezTo>
                                <a:cubicBezTo>
                                  <a:pt x="2297017" y="48674"/>
                                  <a:pt x="2293278" y="49181"/>
                                  <a:pt x="2290533" y="47656"/>
                                </a:cubicBezTo>
                                <a:cubicBezTo>
                                  <a:pt x="2259811" y="30588"/>
                                  <a:pt x="2283944" y="39502"/>
                                  <a:pt x="2263727" y="32764"/>
                                </a:cubicBezTo>
                                <a:cubicBezTo>
                                  <a:pt x="2260748" y="30778"/>
                                  <a:pt x="2258062" y="28261"/>
                                  <a:pt x="2254791" y="26807"/>
                                </a:cubicBezTo>
                                <a:cubicBezTo>
                                  <a:pt x="2249053" y="24257"/>
                                  <a:pt x="2242877" y="22836"/>
                                  <a:pt x="2236920" y="20850"/>
                                </a:cubicBezTo>
                                <a:lnTo>
                                  <a:pt x="2227985" y="17871"/>
                                </a:lnTo>
                                <a:lnTo>
                                  <a:pt x="2201178" y="8936"/>
                                </a:lnTo>
                                <a:cubicBezTo>
                                  <a:pt x="2194498" y="6709"/>
                                  <a:pt x="2187285" y="4049"/>
                                  <a:pt x="2180329" y="2979"/>
                                </a:cubicBezTo>
                                <a:cubicBezTo>
                                  <a:pt x="2171443" y="1612"/>
                                  <a:pt x="2162458" y="993"/>
                                  <a:pt x="2153522" y="0"/>
                                </a:cubicBezTo>
                                <a:lnTo>
                                  <a:pt x="2064167" y="2979"/>
                                </a:lnTo>
                                <a:cubicBezTo>
                                  <a:pt x="2054202" y="3477"/>
                                  <a:pt x="2044291" y="4791"/>
                                  <a:pt x="2034382" y="5957"/>
                                </a:cubicBezTo>
                                <a:cubicBezTo>
                                  <a:pt x="2027453" y="6772"/>
                                  <a:pt x="2003341" y="10378"/>
                                  <a:pt x="1995662" y="11914"/>
                                </a:cubicBezTo>
                                <a:cubicBezTo>
                                  <a:pt x="1991648" y="12717"/>
                                  <a:pt x="1987744" y="14005"/>
                                  <a:pt x="1983748" y="14893"/>
                                </a:cubicBezTo>
                                <a:cubicBezTo>
                                  <a:pt x="1978806" y="15991"/>
                                  <a:pt x="1973797" y="16773"/>
                                  <a:pt x="1968855" y="17871"/>
                                </a:cubicBezTo>
                                <a:cubicBezTo>
                                  <a:pt x="1964859" y="18759"/>
                                  <a:pt x="1960937" y="19962"/>
                                  <a:pt x="1956941" y="20850"/>
                                </a:cubicBezTo>
                                <a:cubicBezTo>
                                  <a:pt x="1951999" y="21948"/>
                                  <a:pt x="1946933" y="22496"/>
                                  <a:pt x="1942049" y="23828"/>
                                </a:cubicBezTo>
                                <a:cubicBezTo>
                                  <a:pt x="1935991" y="25480"/>
                                  <a:pt x="1930270" y="28262"/>
                                  <a:pt x="1924178" y="29785"/>
                                </a:cubicBezTo>
                                <a:cubicBezTo>
                                  <a:pt x="1920207" y="30778"/>
                                  <a:pt x="1916185" y="31588"/>
                                  <a:pt x="1912264" y="32764"/>
                                </a:cubicBezTo>
                                <a:cubicBezTo>
                                  <a:pt x="1906250" y="34568"/>
                                  <a:pt x="1900350" y="36735"/>
                                  <a:pt x="1894393" y="38721"/>
                                </a:cubicBezTo>
                                <a:lnTo>
                                  <a:pt x="1858651" y="50635"/>
                                </a:lnTo>
                                <a:cubicBezTo>
                                  <a:pt x="1858646" y="50637"/>
                                  <a:pt x="1840785" y="56588"/>
                                  <a:pt x="1840780" y="56592"/>
                                </a:cubicBezTo>
                                <a:cubicBezTo>
                                  <a:pt x="1826620" y="66032"/>
                                  <a:pt x="1835239" y="61417"/>
                                  <a:pt x="1813973" y="68506"/>
                                </a:cubicBezTo>
                                <a:lnTo>
                                  <a:pt x="1805038" y="71484"/>
                                </a:lnTo>
                                <a:cubicBezTo>
                                  <a:pt x="1802059" y="73470"/>
                                  <a:pt x="1799373" y="75987"/>
                                  <a:pt x="1796102" y="77441"/>
                                </a:cubicBezTo>
                                <a:cubicBezTo>
                                  <a:pt x="1790364" y="79991"/>
                                  <a:pt x="1778231" y="83398"/>
                                  <a:pt x="1778231" y="83398"/>
                                </a:cubicBezTo>
                                <a:cubicBezTo>
                                  <a:pt x="1752626" y="100469"/>
                                  <a:pt x="1785022" y="80002"/>
                                  <a:pt x="1760360" y="92334"/>
                                </a:cubicBezTo>
                                <a:cubicBezTo>
                                  <a:pt x="1757158" y="93935"/>
                                  <a:pt x="1754696" y="96837"/>
                                  <a:pt x="1751425" y="98291"/>
                                </a:cubicBezTo>
                                <a:cubicBezTo>
                                  <a:pt x="1745687" y="100841"/>
                                  <a:pt x="1739511" y="102262"/>
                                  <a:pt x="1733554" y="104248"/>
                                </a:cubicBezTo>
                                <a:cubicBezTo>
                                  <a:pt x="1730575" y="105241"/>
                                  <a:pt x="1727230" y="105485"/>
                                  <a:pt x="1724618" y="107227"/>
                                </a:cubicBezTo>
                                <a:cubicBezTo>
                                  <a:pt x="1721640" y="109213"/>
                                  <a:pt x="1718954" y="111730"/>
                                  <a:pt x="1715683" y="113184"/>
                                </a:cubicBezTo>
                                <a:cubicBezTo>
                                  <a:pt x="1709945" y="115734"/>
                                  <a:pt x="1703037" y="115658"/>
                                  <a:pt x="1697812" y="119141"/>
                                </a:cubicBezTo>
                                <a:cubicBezTo>
                                  <a:pt x="1694833" y="121127"/>
                                  <a:pt x="1692147" y="123644"/>
                                  <a:pt x="1688876" y="125098"/>
                                </a:cubicBezTo>
                                <a:cubicBezTo>
                                  <a:pt x="1683138" y="127648"/>
                                  <a:pt x="1676230" y="127572"/>
                                  <a:pt x="1671005" y="131055"/>
                                </a:cubicBezTo>
                                <a:cubicBezTo>
                                  <a:pt x="1668027" y="133041"/>
                                  <a:pt x="1665341" y="135558"/>
                                  <a:pt x="1662070" y="137012"/>
                                </a:cubicBezTo>
                                <a:cubicBezTo>
                                  <a:pt x="1656332" y="139562"/>
                                  <a:pt x="1650156" y="140983"/>
                                  <a:pt x="1644199" y="142969"/>
                                </a:cubicBezTo>
                                <a:lnTo>
                                  <a:pt x="1635263" y="145947"/>
                                </a:lnTo>
                                <a:cubicBezTo>
                                  <a:pt x="1632285" y="147933"/>
                                  <a:pt x="1629599" y="150450"/>
                                  <a:pt x="1626328" y="151904"/>
                                </a:cubicBezTo>
                                <a:cubicBezTo>
                                  <a:pt x="1620590" y="154454"/>
                                  <a:pt x="1614414" y="155875"/>
                                  <a:pt x="1608457" y="157861"/>
                                </a:cubicBezTo>
                                <a:lnTo>
                                  <a:pt x="1590586" y="163818"/>
                                </a:lnTo>
                                <a:lnTo>
                                  <a:pt x="1581650" y="166797"/>
                                </a:lnTo>
                                <a:lnTo>
                                  <a:pt x="1572715" y="169775"/>
                                </a:lnTo>
                                <a:cubicBezTo>
                                  <a:pt x="1558553" y="179216"/>
                                  <a:pt x="1567177" y="174599"/>
                                  <a:pt x="1545908" y="181689"/>
                                </a:cubicBezTo>
                                <a:lnTo>
                                  <a:pt x="1510166" y="193603"/>
                                </a:lnTo>
                                <a:lnTo>
                                  <a:pt x="1492295" y="199560"/>
                                </a:lnTo>
                                <a:cubicBezTo>
                                  <a:pt x="1489317" y="200553"/>
                                  <a:pt x="1485972" y="200798"/>
                                  <a:pt x="1483360" y="202539"/>
                                </a:cubicBezTo>
                                <a:cubicBezTo>
                                  <a:pt x="1480381" y="204525"/>
                                  <a:pt x="1477695" y="207042"/>
                                  <a:pt x="1474424" y="208496"/>
                                </a:cubicBezTo>
                                <a:cubicBezTo>
                                  <a:pt x="1468686" y="211046"/>
                                  <a:pt x="1462510" y="212467"/>
                                  <a:pt x="1456553" y="214453"/>
                                </a:cubicBezTo>
                                <a:lnTo>
                                  <a:pt x="1438682" y="220410"/>
                                </a:lnTo>
                                <a:lnTo>
                                  <a:pt x="1394004" y="235302"/>
                                </a:lnTo>
                                <a:lnTo>
                                  <a:pt x="1385069" y="238281"/>
                                </a:lnTo>
                                <a:lnTo>
                                  <a:pt x="1376133" y="241259"/>
                                </a:lnTo>
                                <a:cubicBezTo>
                                  <a:pt x="1361973" y="250700"/>
                                  <a:pt x="1370595" y="246084"/>
                                  <a:pt x="1349327" y="253173"/>
                                </a:cubicBezTo>
                                <a:lnTo>
                                  <a:pt x="1313585" y="265087"/>
                                </a:lnTo>
                                <a:lnTo>
                                  <a:pt x="1268907" y="279980"/>
                                </a:lnTo>
                                <a:lnTo>
                                  <a:pt x="1251036" y="285937"/>
                                </a:lnTo>
                                <a:cubicBezTo>
                                  <a:pt x="1248058" y="286930"/>
                                  <a:pt x="1245147" y="288154"/>
                                  <a:pt x="1242101" y="288915"/>
                                </a:cubicBezTo>
                                <a:cubicBezTo>
                                  <a:pt x="1234158" y="290901"/>
                                  <a:pt x="1226040" y="292283"/>
                                  <a:pt x="1218273" y="294872"/>
                                </a:cubicBezTo>
                                <a:cubicBezTo>
                                  <a:pt x="1212316" y="296858"/>
                                  <a:pt x="1206494" y="299306"/>
                                  <a:pt x="1200402" y="300829"/>
                                </a:cubicBezTo>
                                <a:cubicBezTo>
                                  <a:pt x="1192459" y="302815"/>
                                  <a:pt x="1184341" y="304197"/>
                                  <a:pt x="1176574" y="306786"/>
                                </a:cubicBezTo>
                                <a:cubicBezTo>
                                  <a:pt x="1155142" y="313931"/>
                                  <a:pt x="1181912" y="305260"/>
                                  <a:pt x="1155724" y="312743"/>
                                </a:cubicBezTo>
                                <a:cubicBezTo>
                                  <a:pt x="1152705" y="313606"/>
                                  <a:pt x="1149818" y="314896"/>
                                  <a:pt x="1146789" y="315722"/>
                                </a:cubicBezTo>
                                <a:cubicBezTo>
                                  <a:pt x="1138890" y="317876"/>
                                  <a:pt x="1130728" y="319091"/>
                                  <a:pt x="1122961" y="321679"/>
                                </a:cubicBezTo>
                                <a:cubicBezTo>
                                  <a:pt x="1119982" y="322672"/>
                                  <a:pt x="1117071" y="323896"/>
                                  <a:pt x="1114025" y="324657"/>
                                </a:cubicBezTo>
                                <a:cubicBezTo>
                                  <a:pt x="1109114" y="325885"/>
                                  <a:pt x="1104066" y="326498"/>
                                  <a:pt x="1099133" y="327636"/>
                                </a:cubicBezTo>
                                <a:cubicBezTo>
                                  <a:pt x="1091156" y="329477"/>
                                  <a:pt x="1083333" y="331988"/>
                                  <a:pt x="1075305" y="333593"/>
                                </a:cubicBezTo>
                                <a:cubicBezTo>
                                  <a:pt x="1070341" y="334586"/>
                                  <a:pt x="1065354" y="335473"/>
                                  <a:pt x="1060412" y="336571"/>
                                </a:cubicBezTo>
                                <a:cubicBezTo>
                                  <a:pt x="1056416" y="337459"/>
                                  <a:pt x="1052501" y="338692"/>
                                  <a:pt x="1048498" y="339550"/>
                                </a:cubicBezTo>
                                <a:cubicBezTo>
                                  <a:pt x="1038598" y="341672"/>
                                  <a:pt x="1028536" y="343052"/>
                                  <a:pt x="1018713" y="345507"/>
                                </a:cubicBezTo>
                                <a:cubicBezTo>
                                  <a:pt x="1014742" y="346500"/>
                                  <a:pt x="1010813" y="347682"/>
                                  <a:pt x="1006799" y="348485"/>
                                </a:cubicBezTo>
                                <a:cubicBezTo>
                                  <a:pt x="977939" y="354257"/>
                                  <a:pt x="999631" y="348705"/>
                                  <a:pt x="968079" y="354442"/>
                                </a:cubicBezTo>
                                <a:cubicBezTo>
                                  <a:pt x="964051" y="355174"/>
                                  <a:pt x="960179" y="356618"/>
                                  <a:pt x="956165" y="357421"/>
                                </a:cubicBezTo>
                                <a:cubicBezTo>
                                  <a:pt x="950243" y="358605"/>
                                  <a:pt x="944230" y="359286"/>
                                  <a:pt x="938294" y="360399"/>
                                </a:cubicBezTo>
                                <a:cubicBezTo>
                                  <a:pt x="928342" y="362265"/>
                                  <a:pt x="918496" y="364691"/>
                                  <a:pt x="908509" y="366356"/>
                                </a:cubicBezTo>
                                <a:lnTo>
                                  <a:pt x="854896" y="375292"/>
                                </a:lnTo>
                                <a:cubicBezTo>
                                  <a:pt x="848939" y="376285"/>
                                  <a:pt x="843017" y="377521"/>
                                  <a:pt x="837025" y="378270"/>
                                </a:cubicBezTo>
                                <a:cubicBezTo>
                                  <a:pt x="829082" y="379263"/>
                                  <a:pt x="821108" y="380032"/>
                                  <a:pt x="813197" y="381249"/>
                                </a:cubicBezTo>
                                <a:cubicBezTo>
                                  <a:pt x="808193" y="382019"/>
                                  <a:pt x="803316" y="383511"/>
                                  <a:pt x="798304" y="384227"/>
                                </a:cubicBezTo>
                                <a:cubicBezTo>
                                  <a:pt x="789404" y="385498"/>
                                  <a:pt x="780427" y="386156"/>
                                  <a:pt x="771498" y="387206"/>
                                </a:cubicBezTo>
                                <a:lnTo>
                                  <a:pt x="747670" y="390184"/>
                                </a:lnTo>
                                <a:cubicBezTo>
                                  <a:pt x="743578" y="390622"/>
                                  <a:pt x="671490" y="397966"/>
                                  <a:pt x="655336" y="399120"/>
                                </a:cubicBezTo>
                                <a:lnTo>
                                  <a:pt x="613637" y="402098"/>
                                </a:lnTo>
                                <a:lnTo>
                                  <a:pt x="428970" y="399120"/>
                                </a:lnTo>
                                <a:cubicBezTo>
                                  <a:pt x="420969" y="398891"/>
                                  <a:pt x="413098" y="397025"/>
                                  <a:pt x="405142" y="396141"/>
                                </a:cubicBezTo>
                                <a:cubicBezTo>
                                  <a:pt x="395225" y="395039"/>
                                  <a:pt x="385280" y="394208"/>
                                  <a:pt x="375357" y="393163"/>
                                </a:cubicBezTo>
                                <a:cubicBezTo>
                                  <a:pt x="351492" y="390651"/>
                                  <a:pt x="327583" y="387971"/>
                                  <a:pt x="303873" y="384227"/>
                                </a:cubicBezTo>
                                <a:cubicBezTo>
                                  <a:pt x="291942" y="382343"/>
                                  <a:pt x="279975" y="380638"/>
                                  <a:pt x="268131" y="378270"/>
                                </a:cubicBezTo>
                                <a:cubicBezTo>
                                  <a:pt x="263167" y="377277"/>
                                  <a:pt x="258232" y="376124"/>
                                  <a:pt x="253238" y="375292"/>
                                </a:cubicBezTo>
                                <a:cubicBezTo>
                                  <a:pt x="246313" y="374138"/>
                                  <a:pt x="239302" y="373533"/>
                                  <a:pt x="232389" y="372313"/>
                                </a:cubicBezTo>
                                <a:cubicBezTo>
                                  <a:pt x="222418" y="370553"/>
                                  <a:pt x="212627" y="367788"/>
                                  <a:pt x="202604" y="366356"/>
                                </a:cubicBezTo>
                                <a:cubicBezTo>
                                  <a:pt x="195654" y="365363"/>
                                  <a:pt x="188679" y="364532"/>
                                  <a:pt x="181754" y="363378"/>
                                </a:cubicBezTo>
                                <a:cubicBezTo>
                                  <a:pt x="176761" y="362546"/>
                                  <a:pt x="171843" y="361305"/>
                                  <a:pt x="166862" y="360399"/>
                                </a:cubicBezTo>
                                <a:cubicBezTo>
                                  <a:pt x="160920" y="359319"/>
                                  <a:pt x="154933" y="358501"/>
                                  <a:pt x="148991" y="357421"/>
                                </a:cubicBezTo>
                                <a:cubicBezTo>
                                  <a:pt x="144010" y="356515"/>
                                  <a:pt x="139079" y="355348"/>
                                  <a:pt x="134098" y="354442"/>
                                </a:cubicBezTo>
                                <a:cubicBezTo>
                                  <a:pt x="128156" y="353362"/>
                                  <a:pt x="122169" y="352544"/>
                                  <a:pt x="116227" y="351464"/>
                                </a:cubicBezTo>
                                <a:cubicBezTo>
                                  <a:pt x="111246" y="350558"/>
                                  <a:pt x="106316" y="349391"/>
                                  <a:pt x="101335" y="348485"/>
                                </a:cubicBezTo>
                                <a:cubicBezTo>
                                  <a:pt x="95393" y="347405"/>
                                  <a:pt x="89386" y="346691"/>
                                  <a:pt x="83464" y="345507"/>
                                </a:cubicBezTo>
                                <a:cubicBezTo>
                                  <a:pt x="79450" y="344704"/>
                                  <a:pt x="75573" y="343282"/>
                                  <a:pt x="71550" y="342528"/>
                                </a:cubicBezTo>
                                <a:cubicBezTo>
                                  <a:pt x="59679" y="340302"/>
                                  <a:pt x="47722" y="338557"/>
                                  <a:pt x="35808" y="336571"/>
                                </a:cubicBezTo>
                                <a:lnTo>
                                  <a:pt x="17937" y="333593"/>
                                </a:lnTo>
                                <a:cubicBezTo>
                                  <a:pt x="16944" y="336571"/>
                                  <a:pt x="14958" y="339388"/>
                                  <a:pt x="14958" y="342528"/>
                                </a:cubicBezTo>
                                <a:cubicBezTo>
                                  <a:pt x="14958" y="347177"/>
                                  <a:pt x="19512" y="358466"/>
                                  <a:pt x="20915" y="363378"/>
                                </a:cubicBezTo>
                                <a:cubicBezTo>
                                  <a:pt x="22040" y="367314"/>
                                  <a:pt x="22769" y="371356"/>
                                  <a:pt x="23894" y="375292"/>
                                </a:cubicBezTo>
                                <a:cubicBezTo>
                                  <a:pt x="24756" y="378311"/>
                                  <a:pt x="26010" y="381208"/>
                                  <a:pt x="26872" y="384227"/>
                                </a:cubicBezTo>
                                <a:cubicBezTo>
                                  <a:pt x="27997" y="388163"/>
                                  <a:pt x="29851" y="392047"/>
                                  <a:pt x="29851" y="396141"/>
                                </a:cubicBezTo>
                                <a:cubicBezTo>
                                  <a:pt x="29851" y="399281"/>
                                  <a:pt x="28397" y="389950"/>
                                  <a:pt x="26872" y="387206"/>
                                </a:cubicBezTo>
                                <a:cubicBezTo>
                                  <a:pt x="23395" y="380948"/>
                                  <a:pt x="18929" y="375292"/>
                                  <a:pt x="14958" y="369335"/>
                                </a:cubicBezTo>
                                <a:lnTo>
                                  <a:pt x="9001" y="360399"/>
                                </a:lnTo>
                                <a:cubicBezTo>
                                  <a:pt x="8008" y="357421"/>
                                  <a:pt x="7427" y="354272"/>
                                  <a:pt x="6023" y="351464"/>
                                </a:cubicBezTo>
                                <a:cubicBezTo>
                                  <a:pt x="4422" y="348262"/>
                                  <a:pt x="-636" y="346038"/>
                                  <a:pt x="66" y="342528"/>
                                </a:cubicBezTo>
                                <a:cubicBezTo>
                                  <a:pt x="891" y="338403"/>
                                  <a:pt x="15010" y="334568"/>
                                  <a:pt x="17937" y="333593"/>
                                </a:cubicBezTo>
                                <a:cubicBezTo>
                                  <a:pt x="20915" y="331607"/>
                                  <a:pt x="23670" y="329237"/>
                                  <a:pt x="26872" y="327636"/>
                                </a:cubicBezTo>
                                <a:cubicBezTo>
                                  <a:pt x="29680" y="326232"/>
                                  <a:pt x="33063" y="326182"/>
                                  <a:pt x="35808" y="324657"/>
                                </a:cubicBezTo>
                                <a:cubicBezTo>
                                  <a:pt x="42066" y="321180"/>
                                  <a:pt x="46887" y="315007"/>
                                  <a:pt x="53679" y="312743"/>
                                </a:cubicBezTo>
                                <a:cubicBezTo>
                                  <a:pt x="64720" y="309063"/>
                                  <a:pt x="59806" y="311169"/>
                                  <a:pt x="68571" y="306786"/>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Text Box 52"/>
                        <wps:cNvSpPr txBox="1"/>
                        <wps:spPr>
                          <a:xfrm>
                            <a:off x="675861" y="1423283"/>
                            <a:ext cx="485495" cy="274022"/>
                          </a:xfrm>
                          <a:prstGeom prst="rect">
                            <a:avLst/>
                          </a:prstGeom>
                          <a:noFill/>
                          <a:ln w="6350">
                            <a:noFill/>
                          </a:ln>
                        </wps:spPr>
                        <wps:txbx>
                          <w:txbxContent>
                            <w:p w14:paraId="0412A8CA" w14:textId="7707B21A" w:rsidR="00B74BB0" w:rsidRPr="00D70BAC" w:rsidRDefault="00B74BB0">
                              <w:pPr>
                                <w:rPr>
                                  <w:sz w:val="12"/>
                                  <w:szCs w:val="12"/>
                                </w:rPr>
                              </w:pPr>
                              <w:r w:rsidRPr="00D70BAC">
                                <w:rPr>
                                  <w:sz w:val="12"/>
                                  <w:szCs w:val="12"/>
                                </w:rPr>
                                <w:t>Least Valu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397565" y="882595"/>
                            <a:ext cx="723331" cy="320722"/>
                          </a:xfrm>
                          <a:prstGeom prst="rect">
                            <a:avLst/>
                          </a:prstGeom>
                          <a:noFill/>
                          <a:ln w="6350">
                            <a:noFill/>
                          </a:ln>
                        </wps:spPr>
                        <wps:txbx>
                          <w:txbxContent>
                            <w:p w14:paraId="63F54C76" w14:textId="7C66E7E1" w:rsidR="00B74BB0" w:rsidRPr="00D70BAC" w:rsidRDefault="00B74BB0">
                              <w:pPr>
                                <w:rPr>
                                  <w:sz w:val="12"/>
                                  <w:szCs w:val="12"/>
                                </w:rPr>
                              </w:pPr>
                              <w:r w:rsidRPr="00D70BAC">
                                <w:rPr>
                                  <w:sz w:val="12"/>
                                  <w:szCs w:val="12"/>
                                </w:rPr>
                                <w:t>Most Valu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22E141E" id="Group 44" o:spid="_x0000_s1027" style="position:absolute;margin-left:-18.15pt;margin-top:9.8pt;width:351.1pt;height:181.8pt;z-index:251702272;mso-position-horizontal-relative:margin" coordsize="44589,230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&#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8" type="#_x0000_t75" style="position:absolute;width:44589;height:2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">
                  <v:imagedata r:id="rId51" o:title="" cropright="4785f"/>
                </v:shape>
                <v:oval id="Oval 43" o:spid="_x0000_s1029" style="position:absolute;left:5247;top:10416;width:11333;height:2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" filled="f" strokecolor="black [3213]" strokeweight="1pt">
                  <v:stroke joinstyle="miter"/>
                </v:oval>
                <v:oval id="Oval 46" o:spid="_x0000_s1030" style="position:absolute;left:19083;top:7633;width:8939;height:4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" filled="f" strokecolor="#0070c0" strokeweight="1pt">
                  <v:stroke joinstyle="miter"/>
                </v:oval>
                <v:shape id="Freeform: Shape 51" o:spid="_x0000_s1031" style="position:absolute;left:7315;top:8110;width:23977;height:9591;visibility:visible;mso-wrap-style:square;v-text-anchor:middle" coordsize="2397760,959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" path="m336636,711862v4964,1986,9887,4080,14893,5957c354469,718921,357656,719394,360464,720798v3202,1601,5665,4503,8936,5957c375138,729305,382046,729229,387271,732712v20483,13655,11079,9650,26806,14892c417056,749590,419742,752107,423013,753561v5738,2550,11914,3971,17871,5957l449819,762497r26807,8935c485152,774274,488112,775516,497475,777389v21245,4249,17873,2291,41700,5957c544178,784116,549082,785445,554067,786325v18060,3187,47092,7305,65527,11914l643422,804196v3971,993,7900,2175,11914,2978c665559,809219,672339,810330,682143,813131v3019,863,5889,2218,8935,2979c695989,817338,701038,817950,705971,819088v7977,1841,15885,3971,23828,5957c729825,825052,753600,830997,753627,831002v4964,993,9950,1881,14892,2979c772515,834869,776419,836156,780433,836959v5922,1184,11929,1899,17871,2979c803285,840844,808216,842010,813197,842916v5942,1080,11949,1795,17871,2979c835082,846698,838968,848070,842982,848873v5922,1184,11949,1795,17871,2979c864867,852655,868753,854027,872767,854830v5922,1184,11949,1795,17871,2979c894652,858612,898538,859984,902552,860787v5922,1184,11949,1795,17871,2979c924437,864569,928334,865886,932337,866744v9900,2121,19962,3501,29785,5957c966093,873694,970033,874822,974036,875680v9900,2122,19962,3501,29785,5957l1027649,887594v3971,993,7900,2175,11914,2978c1049491,892558,1059743,893327,1069348,896529v9956,3319,9621,3462,20849,5957c1095139,903584,1100178,904237,1105090,905465v3046,761,5889,2217,8935,2978c1118937,909671,1124006,910194,1128918,911422v3046,761,5889,2217,8935,2978c1142765,915628,1147834,916151,1152746,917379v3046,761,5876,2272,8935,2978c1171547,922634,1181538,924328,1191466,926314r29785,5957c1227208,933264,1233200,934066,1239122,935250v4014,803,7887,2246,11914,2978c1257943,939484,1264951,940112,1271886,941207v11931,1884,23785,4249,35742,5957c1324560,949582,1335012,951200,1352305,953121v28774,3197,37860,3599,68506,5957c1434779,958809,1562779,959317,1614414,953121v11992,-1439,23898,-3588,35742,-5957l1679941,941207v4964,-993,9981,-1751,14892,-2979c1732076,928919,1685772,940817,1715683,932271v3936,-1125,7978,-1853,11914,-2978c1730616,928430,1733513,927177,1736532,926314v3936,-1125,7993,-1802,11914,-2978c1754460,921532,1760360,919365,1766317,917379r17871,-5957l1828866,896529v4,-1,17868,-5955,17871,-5957c1849715,888586,1852401,886069,1855672,884615v20,-9,22329,-7442,26807,-8935c1885457,874687,1888802,874442,1891414,872701v2979,-1986,5665,-4503,8936,-5957c1900360,866740,1922683,859300,1927156,857809v2979,-993,6324,-1237,8936,-2979c1939070,852844,1941756,850327,1945027,848873v5738,-2550,12646,-2474,17871,-5957c1965877,840930,1968563,838413,1971834,836959v5738,-2550,12646,-2474,17871,-5957c2010188,817347,2000784,821352,2016511,816110r17871,-11914c2037361,802210,2040787,800770,2043318,798239v2978,-2979,5610,-6350,8935,-8936c2057904,784907,2065061,782451,2070124,777389v26117,-26114,-7018,5850,17871,-14892c2110928,743386,2083683,762394,2105866,747604v16351,-24525,-5028,3580,14893,-11914c2127409,730518,2131621,722492,2138630,717819v2978,-1986,6260,-3579,8935,-5957c2153861,706265,2159479,699948,2165436,693991v2979,-2978,5431,-6598,8936,-8935l2183307,679099v15883,-23825,-4962,4960,14893,-14893c2200731,661675,2201865,658021,2204157,655271v2697,-3236,6238,-5700,8935,-8936c2225500,631445,2211605,642362,2227985,631443v13900,-20849,5957,-13900,20849,-23828c2256321,585155,2245351,611967,2260748,592722v1961,-2452,1238,-6323,2979,-8935c2266064,580282,2270076,578176,2272662,574851v4395,-5651,7943,-11914,11914,-17871l2296490,539109v1986,-2978,2979,-6949,5957,-8935l2311383,524217v993,-2979,1453,-6191,2978,-8936c2317838,509022,2324011,504202,2326275,497410v993,-2978,1454,-6191,2979,-8935c2332731,482217,2338904,477396,2341168,470604v4111,-12332,1237,-6324,8936,-17871c2360960,420157,2343649,469490,2359039,434862v2550,-5738,3971,-11914,5957,-17871l2373932,390184r8935,-26806c2382870,363368,2388821,345518,2388824,345507v2375,-9497,4443,-16964,5957,-26807c2395998,310789,2396767,302815,2397760,294872v-993,-17871,-1552,-35771,-2979,-53613c2394221,234261,2392957,227335,2391803,220410v-1226,-7358,-3818,-19319,-5957,-26807c2384983,190584,2383730,187687,2382867,184668v-1125,-3936,-1802,-7993,-2978,-11914c2379879,172721,2372448,150431,2370953,145947v-993,-2978,-1237,-6323,-2978,-8935c2364004,131055,2358325,125933,2356061,119141v-3147,-9439,-2337,-9622,-8936,-17871c2345371,99077,2342853,97559,2341168,95312v-17373,-23165,-4220,-12742,-20850,-23828c2303246,45878,2325978,76012,2305426,59570v-2795,-2236,-3162,-6699,-5957,-8935c2297017,48674,2293278,49181,2290533,47656v-30722,-17068,-6589,-8154,-26806,-14892c2260748,30778,2258062,28261,2254791,26807v-5738,-2550,-11914,-3971,-17871,-5957l2227985,17871,2201178,8936v-6680,-2227,-13893,-4887,-20849,-5957c2171443,1612,2162458,993,2153522,r-89355,2979c2054202,3477,2044291,4791,2034382,5957v-6929,815,-31041,4421,-38720,5957c1991648,12717,1987744,14005,1983748,14893v-4942,1098,-9951,1880,-14893,2978c1964859,18759,1960937,19962,1956941,20850v-4942,1098,-10008,1646,-14892,2978c1935991,25480,1930270,28262,1924178,29785v-3971,993,-7993,1803,-11914,2979c1906250,34568,1900350,36735,1894393,38721r-35742,11914c1858646,50637,1840785,56588,1840780,56592v-14160,9440,-5541,4825,-26807,11914l1805038,71484v-2979,1986,-5665,4503,-8936,5957c1790364,79991,1778231,83398,1778231,83398v-25605,17071,6791,-3396,-17871,8936c1757158,93935,1754696,96837,1751425,98291v-5738,2550,-11914,3971,-17871,5957c1730575,105241,1727230,105485,1724618,107227v-2978,1986,-5664,4503,-8935,5957c1709945,115734,1703037,115658,1697812,119141v-2979,1986,-5665,4503,-8936,5957c1683138,127648,1676230,127572,1671005,131055v-2978,1986,-5664,4503,-8935,5957c1656332,139562,1650156,140983,1644199,142969r-8936,2978c1632285,147933,1629599,150450,1626328,151904v-5738,2550,-11914,3971,-17871,5957l1590586,163818r-8936,2979l1572715,169775v-14162,9441,-5538,4824,-26807,11914l1510166,193603r-17871,5957c1489317,200553,1485972,200798,1483360,202539v-2979,1986,-5665,4503,-8936,5957c1468686,211046,1462510,212467,1456553,214453r-17871,5957l1394004,235302r-8935,2979l1376133,241259v-14160,9441,-5538,4825,-26806,11914l1313585,265087r-44678,14893l1251036,285937v-2978,993,-5889,2217,-8935,2978c1234158,290901,1226040,292283,1218273,294872v-5957,1986,-11779,4434,-17871,5957c1192459,302815,1184341,304197,1176574,306786v-21432,7145,5338,-1526,-20850,5957c1152705,313606,1149818,314896,1146789,315722v-7899,2154,-16061,3369,-23828,5957c1119982,322672,1117071,323896,1114025,324657v-4911,1228,-9959,1841,-14892,2979c1091156,329477,1083333,331988,1075305,333593v-4964,993,-9951,1880,-14893,2978c1056416,337459,1052501,338692,1048498,339550v-9900,2122,-19962,3502,-29785,5957c1014742,346500,1010813,347682,1006799,348485v-28860,5772,-7168,220,-38720,5957c964051,355174,960179,356618,956165,357421v-5922,1184,-11935,1865,-17871,2978c928342,362265,918496,364691,908509,366356r-53613,8936c848939,376285,843017,377521,837025,378270v-7943,993,-15917,1762,-23828,2979c808193,382019,803316,383511,798304,384227v-8900,1271,-17877,1929,-26806,2979l747670,390184v-4092,438,-76180,7782,-92334,8936l613637,402098,428970,399120v-8001,-229,-15872,-2095,-23828,-2979c395225,395039,385280,394208,375357,393163v-23865,-2512,-47774,-5192,-71484,-8936c291942,382343,279975,380638,268131,378270v-4964,-993,-9899,-2146,-14893,-2978c246313,374138,239302,373533,232389,372313v-9971,-1760,-19762,-4525,-29785,-5957c195654,365363,188679,364532,181754,363378v-4993,-832,-9911,-2073,-14892,-2979c160920,359319,154933,358501,148991,357421v-4981,-906,-9912,-2073,-14893,-2979c128156,353362,122169,352544,116227,351464v-4981,-906,-9911,-2073,-14892,-2979c95393,347405,89386,346691,83464,345507v-4014,-803,-7891,-2225,-11914,-2979c59679,340302,47722,338557,35808,336571l17937,333593v-993,2978,-2979,5795,-2979,8935c14958,347177,19512,358466,20915,363378v1125,3936,1854,7978,2979,11914c24756,378311,26010,381208,26872,384227v1125,3936,2979,7820,2979,11914c29851,399281,28397,389950,26872,387206,23395,380948,18929,375292,14958,369335l9001,360399v-993,-2978,-1574,-6127,-2978,-8935c4422,348262,-636,346038,66,342528v825,-4125,14944,-7960,17871,-8935c20915,331607,23670,329237,26872,327636v2808,-1404,6191,-1454,8936,-2979c42066,321180,46887,315007,53679,312743v11041,-3680,6127,-1574,14892,-5957e" filled="f" strokecolor="black [3213]" strokeweight="1pt">
                  <v:stroke joinstyle="miter"/>
                  <v:path arrowok="t" o:connecttype="custom" o:connectlocs="336636,711862;351529,717819;360464,720798;369400,726755;387271,732712;414077,747604;423013,753561;440884,759518;449819,762497;476626,771432;497475,777389;539175,783346;554067,786325;619594,798239;643422,804196;655336,807174;682143,813131;691078,816110;705971,819088;729799,825045;753627,831002;768519,833981;780433,836959;798304,839938;813197,842916;831068,845895;842982,848873;860853,851852;872767,854830;890638,857809;902552,860787;920423,863766;932337,866744;962122,872701;974036,875680;1003821,881637;1027649,887594;1039563,890572;1069348,896529;1090197,902486;1105090,905465;1114025,908443;1128918,911422;1137853,914400;1152746,917379;1161681,920357;1191466,926314;1221251,932271;1239122,935250;1251036,938228;1271886,941207;1307628,947164;1352305,953121;1420811,959078;1614414,953121;1650156,947164;1679941,941207;1694833,938228;1715683,932271;1727597,929293;1736532,926314;1748446,923336;1766317,917379;1784188,911422;1828866,896529;1846737,890572;1855672,884615;1882479,875680;1891414,872701;1900350,866744;1927156,857809;1936092,854830;1945027,848873;1962898,842916;1971834,836959;1989705,831002;2016511,816110;2034382,804196;2043318,798239;2052253,789303;2070124,777389;2087995,762497;2105866,747604;2120759,735690;2138630,717819;2147565,711862;2165436,693991;2174372,685056;2183307,679099;2198200,664206;2204157,655271;2213092,646335;2227985,631443;2248834,607615;2260748,592722;2263727,583787;2272662,574851;2284576,556980;2296490,539109;2302447,530174;2311383,524217;2314361,515281;2326275,497410;2329254,488475;2341168,470604;2350104,452733;2359039,434862;2364996,416991;2373932,390184;2382867,363378;2388824,345507;2394781,318700;2397760,294872;2394781,241259;2391803,220410;2385846,193603;2382867,184668;2379889,172754;2370953,145947;2367975,137012;2356061,119141;2347125,101270;2341168,95312;2320318,71484;2305426,59570;2299469,50635;2290533,47656;2263727,32764;2254791,26807;2236920,20850;2227985,17871;2201178,8936;2180329,2979;2153522,0;2064167,2979;2034382,5957;1995662,11914;1983748,14893;1968855,17871;1956941,20850;1942049,23828;1924178,29785;1912264,32764;1894393,38721;1858651,50635;1840780,56592;1813973,68506;1805038,71484;1796102,77441;1778231,83398;1760360,92334;1751425,98291;1733554,104248;1724618,107227;1715683,113184;1697812,119141;1688876,125098;1671005,131055;1662070,137012;1644199,142969;1635263,145947;1626328,151904;1608457,157861;1590586,163818;1581650,166797;1572715,169775;1545908,181689;1510166,193603;1492295,199560;1483360,202539;1474424,208496;1456553,214453;1438682,220410;1394004,235302;1385069,238281;1376133,241259;1349327,253173;1313585,265087;1268907,279980;1251036,285937;1242101,288915;1218273,294872;1200402,300829;1176574,306786;1155724,312743;1146789,315722;1122961,321679;1114025,324657;1099133,327636;1075305,333593;1060412,336571;1048498,339550;1018713,345507;1006799,348485;968079,354442;956165,357421;938294,360399;908509,366356;854896,375292;837025,378270;813197,381249;798304,384227;771498,387206;747670,390184;655336,399120;613637,402098;428970,399120;405142,396141;375357,393163;303873,384227;268131,378270;253238,375292;232389,372313;202604,366356;181754,363378;166862,360399;148991,357421;134098,354442;116227,351464;101335,348485;83464,345507;71550,342528;35808,336571;17937,333593;14958,342528;20915,363378;23894,375292;26872,384227;29851,396141;26872,387206;14958,369335;9001,360399;6023,351464;66,342528;17937,333593;26872,327636;35808,324657;53679,312743;68571,306786" o:connectangles="0,0,0,0,0,0,0,0,0,0,0,0,0,0,0,0,0,0,0,0,0,0,0,0,0,0,0,0,0,0,0,0,0,0,0,0,0,0,0,0,0,0,0,0,0,0,0,0,0,0,0,0,0,0,0,0,0,0,0,0,0,0,0,0,0,0,0,0,0,0,0,0,0,0,0,0,0,0,0,0,0,0,0,0,0,0,0,0,0,0,0,0,0,0,0,0,0,0,0,0,0,0,0,0,0,0,0,0,0,0,0,0,0,0,0,0,0,0,0,0,0,0,0,0,0,0,0,0,0,0,0,0,0,0,0,0,0,0,0,0,0,0,0,0,0,0,0,0,0,0,0,0,0,0,0,0,0,0,0,0,0,0,0,0,0,0,0,0,0,0,0,0,0,0,0,0,0,0,0,0,0,0,0,0,0,0,0,0,0,0,0,0,0,0,0,0,0,0,0,0,0,0,0,0,0,0,0,0,0,0,0,0,0,0,0,0,0,0,0,0,0,0,0,0,0,0,0,0,0,0,0,0,0,0,0,0,0,0,0"/>
                </v:shape>
                <v:shape id="Text Box 52" o:spid="_x0000_s1032" type="#_x0000_t202" style="position:absolute;left:6758;top:14232;width:4855;height:2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0412A8CA" w14:textId="7707B21A" w:rsidR="00B74BB0" w:rsidRPr="00D70BAC" w:rsidRDefault="00B74BB0">
                        <w:pPr>
                          <w:rPr>
                            <w:sz w:val="12"/>
                            <w:szCs w:val="12"/>
                          </w:rPr>
                        </w:pPr>
                        <w:r w:rsidRPr="00D70BAC">
                          <w:rPr>
                            <w:sz w:val="12"/>
                            <w:szCs w:val="12"/>
                          </w:rPr>
                          <w:t>Least Valuable</w:t>
                        </w:r>
                      </w:p>
                    </w:txbxContent>
                  </v:textbox>
                </v:shape>
                <v:shape id="Text Box 57" o:spid="_x0000_s1033" type="#_x0000_t202" style="position:absolute;left:3975;top:8825;width:7233;height:3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14:paraId="63F54C76" w14:textId="7C66E7E1" w:rsidR="00B74BB0" w:rsidRPr="00D70BAC" w:rsidRDefault="00B74BB0">
                        <w:pPr>
                          <w:rPr>
                            <w:sz w:val="12"/>
                            <w:szCs w:val="12"/>
                          </w:rPr>
                        </w:pPr>
                        <w:r w:rsidRPr="00D70BAC">
                          <w:rPr>
                            <w:sz w:val="12"/>
                            <w:szCs w:val="12"/>
                          </w:rPr>
                          <w:t>Most Valuable</w:t>
                        </w:r>
                      </w:p>
                    </w:txbxContent>
                  </v:textbox>
                </v:shape>
                <w10:wrap anchorx="margin"/>
              </v:group>
            </w:pict>
          </mc:Fallback>
        </mc:AlternateContent>
      </w:r>
    </w:p>
    <w:p w14:paraId="08A0AE4B" w14:textId="7C49CF25" w:rsidR="0020149C" w:rsidRDefault="0020149C" w:rsidP="0020149C"/>
    <w:p w14:paraId="36E8D219" w14:textId="5E836FB4" w:rsidR="0020149C" w:rsidRDefault="0020149C" w:rsidP="006555CE"/>
    <w:p w14:paraId="143F6DAD" w14:textId="74C5E060" w:rsidR="0020149C" w:rsidRDefault="0020149C" w:rsidP="006555CE"/>
    <w:p w14:paraId="4337B385" w14:textId="1DDC0A67" w:rsidR="0020149C" w:rsidRDefault="0020149C" w:rsidP="006555CE"/>
    <w:p w14:paraId="449CB994" w14:textId="5E9CEB12" w:rsidR="0020149C" w:rsidRDefault="0020149C" w:rsidP="006555CE"/>
    <w:p w14:paraId="4214544E" w14:textId="4B6F48C7" w:rsidR="0020149C" w:rsidRDefault="0020149C" w:rsidP="006555CE"/>
    <w:p w14:paraId="24A7E639" w14:textId="1BE3F8C0" w:rsidR="0020149C" w:rsidRDefault="0020149C" w:rsidP="006555CE"/>
    <w:p w14:paraId="73DCA7FD" w14:textId="371A7973" w:rsidR="0020149C" w:rsidRDefault="006555CE" w:rsidP="00A7003A">
      <w:r>
        <w:rPr>
          <w:noProof/>
        </w:rPr>
        <w:drawing>
          <wp:anchor distT="0" distB="0" distL="114300" distR="114300" simplePos="0" relativeHeight="251686912" behindDoc="0" locked="0" layoutInCell="1" allowOverlap="1" wp14:anchorId="2A1BD0E2" wp14:editId="1D1E7803">
            <wp:simplePos x="0" y="0"/>
            <wp:positionH relativeFrom="margin">
              <wp:posOffset>-188540</wp:posOffset>
            </wp:positionH>
            <wp:positionV relativeFrom="paragraph">
              <wp:posOffset>150385</wp:posOffset>
            </wp:positionV>
            <wp:extent cx="4633595" cy="2223770"/>
            <wp:effectExtent l="0" t="0" r="0" b="508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2">
                      <a:extLst>
                        <a:ext uri="{28A0092B-C50C-407E-A947-70E740481C1C}">
                          <a14:useLocalDpi xmlns:a14="http://schemas.microsoft.com/office/drawing/2010/main" val="0"/>
                        </a:ext>
                      </a:extLst>
                    </a:blip>
                    <a:stretch>
                      <a:fillRect/>
                    </a:stretch>
                  </pic:blipFill>
                  <pic:spPr>
                    <a:xfrm>
                      <a:off x="0" y="0"/>
                      <a:ext cx="4633595" cy="2223770"/>
                    </a:xfrm>
                    <a:prstGeom prst="rect">
                      <a:avLst/>
                    </a:prstGeom>
                  </pic:spPr>
                </pic:pic>
              </a:graphicData>
            </a:graphic>
            <wp14:sizeRelH relativeFrom="page">
              <wp14:pctWidth>0</wp14:pctWidth>
            </wp14:sizeRelH>
            <wp14:sizeRelV relativeFrom="page">
              <wp14:pctHeight>0</wp14:pctHeight>
            </wp14:sizeRelV>
          </wp:anchor>
        </w:drawing>
      </w:r>
    </w:p>
    <w:p w14:paraId="00E80D1D" w14:textId="793310DA" w:rsidR="0020149C" w:rsidRDefault="0020149C" w:rsidP="006555CE"/>
    <w:p w14:paraId="3510BBE6" w14:textId="25D99626" w:rsidR="0020149C" w:rsidRDefault="0020149C" w:rsidP="006555CE"/>
    <w:p w14:paraId="0961E16E" w14:textId="1329C044" w:rsidR="0020149C" w:rsidRDefault="0020149C" w:rsidP="006555CE"/>
    <w:p w14:paraId="10E4A246" w14:textId="3D53BB92" w:rsidR="0020149C" w:rsidRDefault="0020149C" w:rsidP="006555CE"/>
    <w:p w14:paraId="33284817" w14:textId="49F08FAD" w:rsidR="00BC06C9" w:rsidRDefault="00BC06C9" w:rsidP="006555CE"/>
    <w:p w14:paraId="79196A77" w14:textId="23F90629" w:rsidR="00BC06C9" w:rsidRDefault="00BC06C9" w:rsidP="006555CE"/>
    <w:p w14:paraId="75EBBD3D" w14:textId="433C0727" w:rsidR="00BC06C9" w:rsidRDefault="00BC06C9" w:rsidP="00A7003A"/>
    <w:p w14:paraId="1518F05F" w14:textId="0F54692E" w:rsidR="006555CE" w:rsidRDefault="006555CE" w:rsidP="00A7003A"/>
    <w:p w14:paraId="7E848FB5" w14:textId="0E7A012A" w:rsidR="006555CE" w:rsidRDefault="006555CE" w:rsidP="00A7003A"/>
    <w:p w14:paraId="02AFDCAD" w14:textId="77777777" w:rsidR="006555CE" w:rsidRDefault="006555CE" w:rsidP="00A7003A"/>
    <w:p w14:paraId="4B4F8795" w14:textId="2761F0EB" w:rsidR="006555CE" w:rsidRDefault="006555CE" w:rsidP="00A7003A">
      <w:r>
        <w:rPr>
          <w:noProof/>
        </w:rPr>
        <w:lastRenderedPageBreak/>
        <mc:AlternateContent>
          <mc:Choice Requires="wpg">
            <w:drawing>
              <wp:anchor distT="0" distB="0" distL="114300" distR="114300" simplePos="0" relativeHeight="251708416" behindDoc="0" locked="0" layoutInCell="1" allowOverlap="1" wp14:anchorId="69422365" wp14:editId="24E6DEC3">
                <wp:simplePos x="0" y="0"/>
                <wp:positionH relativeFrom="column">
                  <wp:posOffset>-230450</wp:posOffset>
                </wp:positionH>
                <wp:positionV relativeFrom="paragraph">
                  <wp:posOffset>-430392</wp:posOffset>
                </wp:positionV>
                <wp:extent cx="4666615" cy="2311400"/>
                <wp:effectExtent l="0" t="0" r="635" b="0"/>
                <wp:wrapNone/>
                <wp:docPr id="41" name="Group 41"/>
                <wp:cNvGraphicFramePr/>
                <a:graphic xmlns:a="http://schemas.openxmlformats.org/drawingml/2006/main">
                  <a:graphicData uri="http://schemas.microsoft.com/office/word/2010/wordprocessingGroup">
                    <wpg:wgp>
                      <wpg:cNvGrpSpPr/>
                      <wpg:grpSpPr>
                        <a:xfrm>
                          <a:off x="0" y="0"/>
                          <a:ext cx="4666615" cy="2311400"/>
                          <a:chOff x="0" y="0"/>
                          <a:chExt cx="4666615" cy="2311400"/>
                        </a:xfrm>
                      </wpg:grpSpPr>
                      <pic:pic xmlns:pic="http://schemas.openxmlformats.org/drawingml/2006/picture">
                        <pic:nvPicPr>
                          <pic:cNvPr id="30" name="Picture 30"/>
                          <pic:cNvPicPr>
                            <a:picLocks noChangeAspect="1"/>
                          </pic:cNvPicPr>
                        </pic:nvPicPr>
                        <pic:blipFill rotWithShape="1">
                          <a:blip r:embed="rId53" cstate="print">
                            <a:extLst>
                              <a:ext uri="{28A0092B-C50C-407E-A947-70E740481C1C}">
                                <a14:useLocalDpi xmlns:a14="http://schemas.microsoft.com/office/drawing/2010/main" val="0"/>
                              </a:ext>
                            </a:extLst>
                          </a:blip>
                          <a:srcRect l="1479" t="5282" r="7606" b="5861"/>
                          <a:stretch/>
                        </pic:blipFill>
                        <pic:spPr bwMode="auto">
                          <a:xfrm>
                            <a:off x="0" y="0"/>
                            <a:ext cx="4666615" cy="2311400"/>
                          </a:xfrm>
                          <a:prstGeom prst="rect">
                            <a:avLst/>
                          </a:prstGeom>
                          <a:ln>
                            <a:noFill/>
                          </a:ln>
                          <a:extLst>
                            <a:ext uri="{53640926-AAD7-44D8-BBD7-CCE9431645EC}">
                              <a14:shadowObscured xmlns:a14="http://schemas.microsoft.com/office/drawing/2010/main"/>
                            </a:ext>
                          </a:extLst>
                        </pic:spPr>
                      </pic:pic>
                      <wps:wsp>
                        <wps:cNvPr id="60" name="Freeform: Shape 60"/>
                        <wps:cNvSpPr/>
                        <wps:spPr>
                          <a:xfrm>
                            <a:off x="798277" y="631301"/>
                            <a:ext cx="3449301" cy="1023846"/>
                          </a:xfrm>
                          <a:custGeom>
                            <a:avLst/>
                            <a:gdLst>
                              <a:gd name="connsiteX0" fmla="*/ 2637285 w 3449301"/>
                              <a:gd name="connsiteY0" fmla="*/ 141220 h 1023846"/>
                              <a:gd name="connsiteX1" fmla="*/ 2669060 w 3449301"/>
                              <a:gd name="connsiteY1" fmla="*/ 144751 h 1023846"/>
                              <a:gd name="connsiteX2" fmla="*/ 2806749 w 3449301"/>
                              <a:gd name="connsiteY2" fmla="*/ 151812 h 1023846"/>
                              <a:gd name="connsiteX3" fmla="*/ 2842054 w 3449301"/>
                              <a:gd name="connsiteY3" fmla="*/ 162403 h 1023846"/>
                              <a:gd name="connsiteX4" fmla="*/ 2863237 w 3449301"/>
                              <a:gd name="connsiteY4" fmla="*/ 169464 h 1023846"/>
                              <a:gd name="connsiteX5" fmla="*/ 2873829 w 3449301"/>
                              <a:gd name="connsiteY5" fmla="*/ 172995 h 1023846"/>
                              <a:gd name="connsiteX6" fmla="*/ 2884420 w 3449301"/>
                              <a:gd name="connsiteY6" fmla="*/ 176525 h 1023846"/>
                              <a:gd name="connsiteX7" fmla="*/ 2905603 w 3449301"/>
                              <a:gd name="connsiteY7" fmla="*/ 187117 h 1023846"/>
                              <a:gd name="connsiteX8" fmla="*/ 2916195 w 3449301"/>
                              <a:gd name="connsiteY8" fmla="*/ 194178 h 1023846"/>
                              <a:gd name="connsiteX9" fmla="*/ 2937378 w 3449301"/>
                              <a:gd name="connsiteY9" fmla="*/ 201239 h 1023846"/>
                              <a:gd name="connsiteX10" fmla="*/ 2947969 w 3449301"/>
                              <a:gd name="connsiteY10" fmla="*/ 208300 h 1023846"/>
                              <a:gd name="connsiteX11" fmla="*/ 2969152 w 3449301"/>
                              <a:gd name="connsiteY11" fmla="*/ 215361 h 1023846"/>
                              <a:gd name="connsiteX12" fmla="*/ 2979744 w 3449301"/>
                              <a:gd name="connsiteY12" fmla="*/ 218891 h 1023846"/>
                              <a:gd name="connsiteX13" fmla="*/ 2990335 w 3449301"/>
                              <a:gd name="connsiteY13" fmla="*/ 225952 h 1023846"/>
                              <a:gd name="connsiteX14" fmla="*/ 3011518 w 3449301"/>
                              <a:gd name="connsiteY14" fmla="*/ 233013 h 1023846"/>
                              <a:gd name="connsiteX15" fmla="*/ 3022110 w 3449301"/>
                              <a:gd name="connsiteY15" fmla="*/ 236544 h 1023846"/>
                              <a:gd name="connsiteX16" fmla="*/ 3085659 w 3449301"/>
                              <a:gd name="connsiteY16" fmla="*/ 257727 h 1023846"/>
                              <a:gd name="connsiteX17" fmla="*/ 3159799 w 3449301"/>
                              <a:gd name="connsiteY17" fmla="*/ 282440 h 1023846"/>
                              <a:gd name="connsiteX18" fmla="*/ 3180982 w 3449301"/>
                              <a:gd name="connsiteY18" fmla="*/ 289501 h 1023846"/>
                              <a:gd name="connsiteX19" fmla="*/ 3191574 w 3449301"/>
                              <a:gd name="connsiteY19" fmla="*/ 293032 h 1023846"/>
                              <a:gd name="connsiteX20" fmla="*/ 3202165 w 3449301"/>
                              <a:gd name="connsiteY20" fmla="*/ 300093 h 1023846"/>
                              <a:gd name="connsiteX21" fmla="*/ 3223349 w 3449301"/>
                              <a:gd name="connsiteY21" fmla="*/ 307154 h 1023846"/>
                              <a:gd name="connsiteX22" fmla="*/ 3233940 w 3449301"/>
                              <a:gd name="connsiteY22" fmla="*/ 310685 h 1023846"/>
                              <a:gd name="connsiteX23" fmla="*/ 3276306 w 3449301"/>
                              <a:gd name="connsiteY23" fmla="*/ 324807 h 1023846"/>
                              <a:gd name="connsiteX24" fmla="*/ 3297489 w 3449301"/>
                              <a:gd name="connsiteY24" fmla="*/ 331868 h 1023846"/>
                              <a:gd name="connsiteX25" fmla="*/ 3308081 w 3449301"/>
                              <a:gd name="connsiteY25" fmla="*/ 338929 h 1023846"/>
                              <a:gd name="connsiteX26" fmla="*/ 3329264 w 3449301"/>
                              <a:gd name="connsiteY26" fmla="*/ 345990 h 1023846"/>
                              <a:gd name="connsiteX27" fmla="*/ 3339855 w 3449301"/>
                              <a:gd name="connsiteY27" fmla="*/ 353051 h 1023846"/>
                              <a:gd name="connsiteX28" fmla="*/ 3371630 w 3449301"/>
                              <a:gd name="connsiteY28" fmla="*/ 367173 h 1023846"/>
                              <a:gd name="connsiteX29" fmla="*/ 3389282 w 3449301"/>
                              <a:gd name="connsiteY29" fmla="*/ 381295 h 1023846"/>
                              <a:gd name="connsiteX30" fmla="*/ 3396343 w 3449301"/>
                              <a:gd name="connsiteY30" fmla="*/ 391886 h 1023846"/>
                              <a:gd name="connsiteX31" fmla="*/ 3406935 w 3449301"/>
                              <a:gd name="connsiteY31" fmla="*/ 402478 h 1023846"/>
                              <a:gd name="connsiteX32" fmla="*/ 3431648 w 3449301"/>
                              <a:gd name="connsiteY32" fmla="*/ 430722 h 1023846"/>
                              <a:gd name="connsiteX33" fmla="*/ 3442240 w 3449301"/>
                              <a:gd name="connsiteY33" fmla="*/ 462496 h 1023846"/>
                              <a:gd name="connsiteX34" fmla="*/ 3445770 w 3449301"/>
                              <a:gd name="connsiteY34" fmla="*/ 473088 h 1023846"/>
                              <a:gd name="connsiteX35" fmla="*/ 3449301 w 3449301"/>
                              <a:gd name="connsiteY35" fmla="*/ 490740 h 1023846"/>
                              <a:gd name="connsiteX36" fmla="*/ 3445770 w 3449301"/>
                              <a:gd name="connsiteY36" fmla="*/ 522515 h 1023846"/>
                              <a:gd name="connsiteX37" fmla="*/ 3435179 w 3449301"/>
                              <a:gd name="connsiteY37" fmla="*/ 543698 h 1023846"/>
                              <a:gd name="connsiteX38" fmla="*/ 3424587 w 3449301"/>
                              <a:gd name="connsiteY38" fmla="*/ 554289 h 1023846"/>
                              <a:gd name="connsiteX39" fmla="*/ 3406935 w 3449301"/>
                              <a:gd name="connsiteY39" fmla="*/ 571942 h 1023846"/>
                              <a:gd name="connsiteX40" fmla="*/ 3378691 w 3449301"/>
                              <a:gd name="connsiteY40" fmla="*/ 596655 h 1023846"/>
                              <a:gd name="connsiteX41" fmla="*/ 3368099 w 3449301"/>
                              <a:gd name="connsiteY41" fmla="*/ 603716 h 1023846"/>
                              <a:gd name="connsiteX42" fmla="*/ 3339855 w 3449301"/>
                              <a:gd name="connsiteY42" fmla="*/ 621369 h 1023846"/>
                              <a:gd name="connsiteX43" fmla="*/ 3329264 w 3449301"/>
                              <a:gd name="connsiteY43" fmla="*/ 628430 h 1023846"/>
                              <a:gd name="connsiteX44" fmla="*/ 3308081 w 3449301"/>
                              <a:gd name="connsiteY44" fmla="*/ 635491 h 1023846"/>
                              <a:gd name="connsiteX45" fmla="*/ 3297489 w 3449301"/>
                              <a:gd name="connsiteY45" fmla="*/ 642552 h 1023846"/>
                              <a:gd name="connsiteX46" fmla="*/ 3276306 w 3449301"/>
                              <a:gd name="connsiteY46" fmla="*/ 649613 h 1023846"/>
                              <a:gd name="connsiteX47" fmla="*/ 3244532 w 3449301"/>
                              <a:gd name="connsiteY47" fmla="*/ 656674 h 1023846"/>
                              <a:gd name="connsiteX48" fmla="*/ 3173921 w 3449301"/>
                              <a:gd name="connsiteY48" fmla="*/ 653143 h 1023846"/>
                              <a:gd name="connsiteX49" fmla="*/ 3110372 w 3449301"/>
                              <a:gd name="connsiteY49" fmla="*/ 642552 h 1023846"/>
                              <a:gd name="connsiteX50" fmla="*/ 3060945 w 3449301"/>
                              <a:gd name="connsiteY50" fmla="*/ 635491 h 1023846"/>
                              <a:gd name="connsiteX51" fmla="*/ 3039762 w 3449301"/>
                              <a:gd name="connsiteY51" fmla="*/ 631960 h 1023846"/>
                              <a:gd name="connsiteX52" fmla="*/ 3015049 w 3449301"/>
                              <a:gd name="connsiteY52" fmla="*/ 628430 h 1023846"/>
                              <a:gd name="connsiteX53" fmla="*/ 2993866 w 3449301"/>
                              <a:gd name="connsiteY53" fmla="*/ 624899 h 1023846"/>
                              <a:gd name="connsiteX54" fmla="*/ 2962091 w 3449301"/>
                              <a:gd name="connsiteY54" fmla="*/ 621369 h 1023846"/>
                              <a:gd name="connsiteX55" fmla="*/ 2902073 w 3449301"/>
                              <a:gd name="connsiteY55" fmla="*/ 614308 h 1023846"/>
                              <a:gd name="connsiteX56" fmla="*/ 2813810 w 3449301"/>
                              <a:gd name="connsiteY56" fmla="*/ 617838 h 1023846"/>
                              <a:gd name="connsiteX57" fmla="*/ 2796158 w 3449301"/>
                              <a:gd name="connsiteY57" fmla="*/ 621369 h 1023846"/>
                              <a:gd name="connsiteX58" fmla="*/ 2771444 w 3449301"/>
                              <a:gd name="connsiteY58" fmla="*/ 628430 h 1023846"/>
                              <a:gd name="connsiteX59" fmla="*/ 2757322 w 3449301"/>
                              <a:gd name="connsiteY59" fmla="*/ 631960 h 1023846"/>
                              <a:gd name="connsiteX60" fmla="*/ 2746731 w 3449301"/>
                              <a:gd name="connsiteY60" fmla="*/ 635491 h 1023846"/>
                              <a:gd name="connsiteX61" fmla="*/ 2711426 w 3449301"/>
                              <a:gd name="connsiteY61" fmla="*/ 646082 h 1023846"/>
                              <a:gd name="connsiteX62" fmla="*/ 2700834 w 3449301"/>
                              <a:gd name="connsiteY62" fmla="*/ 649613 h 1023846"/>
                              <a:gd name="connsiteX63" fmla="*/ 2679651 w 3449301"/>
                              <a:gd name="connsiteY63" fmla="*/ 660204 h 1023846"/>
                              <a:gd name="connsiteX64" fmla="*/ 2658468 w 3449301"/>
                              <a:gd name="connsiteY64" fmla="*/ 674326 h 1023846"/>
                              <a:gd name="connsiteX65" fmla="*/ 2647877 w 3449301"/>
                              <a:gd name="connsiteY65" fmla="*/ 677857 h 1023846"/>
                              <a:gd name="connsiteX66" fmla="*/ 2626694 w 3449301"/>
                              <a:gd name="connsiteY66" fmla="*/ 691979 h 1023846"/>
                              <a:gd name="connsiteX67" fmla="*/ 2605511 w 3449301"/>
                              <a:gd name="connsiteY67" fmla="*/ 706101 h 1023846"/>
                              <a:gd name="connsiteX68" fmla="*/ 2594919 w 3449301"/>
                              <a:gd name="connsiteY68" fmla="*/ 713162 h 1023846"/>
                              <a:gd name="connsiteX69" fmla="*/ 2584328 w 3449301"/>
                              <a:gd name="connsiteY69" fmla="*/ 716692 h 1023846"/>
                              <a:gd name="connsiteX70" fmla="*/ 2563145 w 3449301"/>
                              <a:gd name="connsiteY70" fmla="*/ 730814 h 1023846"/>
                              <a:gd name="connsiteX71" fmla="*/ 2552553 w 3449301"/>
                              <a:gd name="connsiteY71" fmla="*/ 734345 h 1023846"/>
                              <a:gd name="connsiteX72" fmla="*/ 2520779 w 3449301"/>
                              <a:gd name="connsiteY72" fmla="*/ 751997 h 1023846"/>
                              <a:gd name="connsiteX73" fmla="*/ 2499596 w 3449301"/>
                              <a:gd name="connsiteY73" fmla="*/ 762589 h 1023846"/>
                              <a:gd name="connsiteX74" fmla="*/ 2478413 w 3449301"/>
                              <a:gd name="connsiteY74" fmla="*/ 773180 h 1023846"/>
                              <a:gd name="connsiteX75" fmla="*/ 2457230 w 3449301"/>
                              <a:gd name="connsiteY75" fmla="*/ 783772 h 1023846"/>
                              <a:gd name="connsiteX76" fmla="*/ 2436047 w 3449301"/>
                              <a:gd name="connsiteY76" fmla="*/ 794363 h 1023846"/>
                              <a:gd name="connsiteX77" fmla="*/ 2414864 w 3449301"/>
                              <a:gd name="connsiteY77" fmla="*/ 804955 h 1023846"/>
                              <a:gd name="connsiteX78" fmla="*/ 2404272 w 3449301"/>
                              <a:gd name="connsiteY78" fmla="*/ 812016 h 1023846"/>
                              <a:gd name="connsiteX79" fmla="*/ 2372498 w 3449301"/>
                              <a:gd name="connsiteY79" fmla="*/ 822607 h 1023846"/>
                              <a:gd name="connsiteX80" fmla="*/ 2361906 w 3449301"/>
                              <a:gd name="connsiteY80" fmla="*/ 826138 h 1023846"/>
                              <a:gd name="connsiteX81" fmla="*/ 2351315 w 3449301"/>
                              <a:gd name="connsiteY81" fmla="*/ 833199 h 1023846"/>
                              <a:gd name="connsiteX82" fmla="*/ 2330132 w 3449301"/>
                              <a:gd name="connsiteY82" fmla="*/ 840260 h 1023846"/>
                              <a:gd name="connsiteX83" fmla="*/ 2308949 w 3449301"/>
                              <a:gd name="connsiteY83" fmla="*/ 847321 h 1023846"/>
                              <a:gd name="connsiteX84" fmla="*/ 2277174 w 3449301"/>
                              <a:gd name="connsiteY84" fmla="*/ 857912 h 1023846"/>
                              <a:gd name="connsiteX85" fmla="*/ 2255991 w 3449301"/>
                              <a:gd name="connsiteY85" fmla="*/ 864973 h 1023846"/>
                              <a:gd name="connsiteX86" fmla="*/ 2238338 w 3449301"/>
                              <a:gd name="connsiteY86" fmla="*/ 868504 h 1023846"/>
                              <a:gd name="connsiteX87" fmla="*/ 2199503 w 3449301"/>
                              <a:gd name="connsiteY87" fmla="*/ 879095 h 1023846"/>
                              <a:gd name="connsiteX88" fmla="*/ 2167728 w 3449301"/>
                              <a:gd name="connsiteY88" fmla="*/ 886156 h 1023846"/>
                              <a:gd name="connsiteX89" fmla="*/ 2139484 w 3449301"/>
                              <a:gd name="connsiteY89" fmla="*/ 893217 h 1023846"/>
                              <a:gd name="connsiteX90" fmla="*/ 2121832 w 3449301"/>
                              <a:gd name="connsiteY90" fmla="*/ 896748 h 1023846"/>
                              <a:gd name="connsiteX91" fmla="*/ 2079466 w 3449301"/>
                              <a:gd name="connsiteY91" fmla="*/ 903809 h 1023846"/>
                              <a:gd name="connsiteX92" fmla="*/ 2044161 w 3449301"/>
                              <a:gd name="connsiteY92" fmla="*/ 910870 h 1023846"/>
                              <a:gd name="connsiteX93" fmla="*/ 2026508 w 3449301"/>
                              <a:gd name="connsiteY93" fmla="*/ 914400 h 1023846"/>
                              <a:gd name="connsiteX94" fmla="*/ 1984142 w 3449301"/>
                              <a:gd name="connsiteY94" fmla="*/ 921461 h 1023846"/>
                              <a:gd name="connsiteX95" fmla="*/ 1966490 w 3449301"/>
                              <a:gd name="connsiteY95" fmla="*/ 924992 h 1023846"/>
                              <a:gd name="connsiteX96" fmla="*/ 1920593 w 3449301"/>
                              <a:gd name="connsiteY96" fmla="*/ 932053 h 1023846"/>
                              <a:gd name="connsiteX97" fmla="*/ 1888819 w 3449301"/>
                              <a:gd name="connsiteY97" fmla="*/ 939114 h 1023846"/>
                              <a:gd name="connsiteX98" fmla="*/ 1860575 w 3449301"/>
                              <a:gd name="connsiteY98" fmla="*/ 942644 h 1023846"/>
                              <a:gd name="connsiteX99" fmla="*/ 1842922 w 3449301"/>
                              <a:gd name="connsiteY99" fmla="*/ 946175 h 1023846"/>
                              <a:gd name="connsiteX100" fmla="*/ 1818209 w 3449301"/>
                              <a:gd name="connsiteY100" fmla="*/ 949705 h 1023846"/>
                              <a:gd name="connsiteX101" fmla="*/ 1797026 w 3449301"/>
                              <a:gd name="connsiteY101" fmla="*/ 953236 h 1023846"/>
                              <a:gd name="connsiteX102" fmla="*/ 1747599 w 3449301"/>
                              <a:gd name="connsiteY102" fmla="*/ 960297 h 1023846"/>
                              <a:gd name="connsiteX103" fmla="*/ 1722885 w 3449301"/>
                              <a:gd name="connsiteY103" fmla="*/ 963827 h 1023846"/>
                              <a:gd name="connsiteX104" fmla="*/ 1694641 w 3449301"/>
                              <a:gd name="connsiteY104" fmla="*/ 967358 h 1023846"/>
                              <a:gd name="connsiteX105" fmla="*/ 1627562 w 3449301"/>
                              <a:gd name="connsiteY105" fmla="*/ 974419 h 1023846"/>
                              <a:gd name="connsiteX106" fmla="*/ 1599318 w 3449301"/>
                              <a:gd name="connsiteY106" fmla="*/ 977949 h 1023846"/>
                              <a:gd name="connsiteX107" fmla="*/ 1567543 w 3449301"/>
                              <a:gd name="connsiteY107" fmla="*/ 981480 h 1023846"/>
                              <a:gd name="connsiteX108" fmla="*/ 1542830 w 3449301"/>
                              <a:gd name="connsiteY108" fmla="*/ 985010 h 1023846"/>
                              <a:gd name="connsiteX109" fmla="*/ 1503994 w 3449301"/>
                              <a:gd name="connsiteY109" fmla="*/ 988541 h 1023846"/>
                              <a:gd name="connsiteX110" fmla="*/ 1475750 w 3449301"/>
                              <a:gd name="connsiteY110" fmla="*/ 992071 h 1023846"/>
                              <a:gd name="connsiteX111" fmla="*/ 1443976 w 3449301"/>
                              <a:gd name="connsiteY111" fmla="*/ 995602 h 1023846"/>
                              <a:gd name="connsiteX112" fmla="*/ 1373365 w 3449301"/>
                              <a:gd name="connsiteY112" fmla="*/ 1002663 h 1023846"/>
                              <a:gd name="connsiteX113" fmla="*/ 1338060 w 3449301"/>
                              <a:gd name="connsiteY113" fmla="*/ 1006193 h 1023846"/>
                              <a:gd name="connsiteX114" fmla="*/ 1306286 w 3449301"/>
                              <a:gd name="connsiteY114" fmla="*/ 1009724 h 1023846"/>
                              <a:gd name="connsiteX115" fmla="*/ 1214493 w 3449301"/>
                              <a:gd name="connsiteY115" fmla="*/ 1016785 h 1023846"/>
                              <a:gd name="connsiteX116" fmla="*/ 1175657 w 3449301"/>
                              <a:gd name="connsiteY116" fmla="*/ 1020315 h 1023846"/>
                              <a:gd name="connsiteX117" fmla="*/ 1122700 w 3449301"/>
                              <a:gd name="connsiteY117" fmla="*/ 1023846 h 1023846"/>
                              <a:gd name="connsiteX118" fmla="*/ 921461 w 3449301"/>
                              <a:gd name="connsiteY118" fmla="*/ 1020315 h 1023846"/>
                              <a:gd name="connsiteX119" fmla="*/ 815546 w 3449301"/>
                              <a:gd name="connsiteY119" fmla="*/ 1006193 h 1023846"/>
                              <a:gd name="connsiteX120" fmla="*/ 790833 w 3449301"/>
                              <a:gd name="connsiteY120" fmla="*/ 1002663 h 1023846"/>
                              <a:gd name="connsiteX121" fmla="*/ 741406 w 3449301"/>
                              <a:gd name="connsiteY121" fmla="*/ 992071 h 1023846"/>
                              <a:gd name="connsiteX122" fmla="*/ 706101 w 3449301"/>
                              <a:gd name="connsiteY122" fmla="*/ 985010 h 1023846"/>
                              <a:gd name="connsiteX123" fmla="*/ 688448 w 3449301"/>
                              <a:gd name="connsiteY123" fmla="*/ 981480 h 1023846"/>
                              <a:gd name="connsiteX124" fmla="*/ 656674 w 3449301"/>
                              <a:gd name="connsiteY124" fmla="*/ 974419 h 1023846"/>
                              <a:gd name="connsiteX125" fmla="*/ 642552 w 3449301"/>
                              <a:gd name="connsiteY125" fmla="*/ 970888 h 1023846"/>
                              <a:gd name="connsiteX126" fmla="*/ 624899 w 3449301"/>
                              <a:gd name="connsiteY126" fmla="*/ 967358 h 1023846"/>
                              <a:gd name="connsiteX127" fmla="*/ 596655 w 3449301"/>
                              <a:gd name="connsiteY127" fmla="*/ 960297 h 1023846"/>
                              <a:gd name="connsiteX128" fmla="*/ 586064 w 3449301"/>
                              <a:gd name="connsiteY128" fmla="*/ 956766 h 1023846"/>
                              <a:gd name="connsiteX129" fmla="*/ 557820 w 3449301"/>
                              <a:gd name="connsiteY129" fmla="*/ 949705 h 1023846"/>
                              <a:gd name="connsiteX130" fmla="*/ 547228 w 3449301"/>
                              <a:gd name="connsiteY130" fmla="*/ 946175 h 1023846"/>
                              <a:gd name="connsiteX131" fmla="*/ 518984 w 3449301"/>
                              <a:gd name="connsiteY131" fmla="*/ 939114 h 1023846"/>
                              <a:gd name="connsiteX132" fmla="*/ 466027 w 3449301"/>
                              <a:gd name="connsiteY132" fmla="*/ 921461 h 1023846"/>
                              <a:gd name="connsiteX133" fmla="*/ 413069 w 3449301"/>
                              <a:gd name="connsiteY133" fmla="*/ 903809 h 1023846"/>
                              <a:gd name="connsiteX134" fmla="*/ 402477 w 3449301"/>
                              <a:gd name="connsiteY134" fmla="*/ 900278 h 1023846"/>
                              <a:gd name="connsiteX135" fmla="*/ 391886 w 3449301"/>
                              <a:gd name="connsiteY135" fmla="*/ 896748 h 1023846"/>
                              <a:gd name="connsiteX136" fmla="*/ 360111 w 3449301"/>
                              <a:gd name="connsiteY136" fmla="*/ 882626 h 1023846"/>
                              <a:gd name="connsiteX137" fmla="*/ 349520 w 3449301"/>
                              <a:gd name="connsiteY137" fmla="*/ 879095 h 1023846"/>
                              <a:gd name="connsiteX138" fmla="*/ 338928 w 3449301"/>
                              <a:gd name="connsiteY138" fmla="*/ 872034 h 1023846"/>
                              <a:gd name="connsiteX139" fmla="*/ 307154 w 3449301"/>
                              <a:gd name="connsiteY139" fmla="*/ 861443 h 1023846"/>
                              <a:gd name="connsiteX140" fmla="*/ 296562 w 3449301"/>
                              <a:gd name="connsiteY140" fmla="*/ 857912 h 1023846"/>
                              <a:gd name="connsiteX141" fmla="*/ 285971 w 3449301"/>
                              <a:gd name="connsiteY141" fmla="*/ 850851 h 1023846"/>
                              <a:gd name="connsiteX142" fmla="*/ 264788 w 3449301"/>
                              <a:gd name="connsiteY142" fmla="*/ 843790 h 1023846"/>
                              <a:gd name="connsiteX143" fmla="*/ 254196 w 3449301"/>
                              <a:gd name="connsiteY143" fmla="*/ 836729 h 1023846"/>
                              <a:gd name="connsiteX144" fmla="*/ 233013 w 3449301"/>
                              <a:gd name="connsiteY144" fmla="*/ 829668 h 1023846"/>
                              <a:gd name="connsiteX145" fmla="*/ 211830 w 3449301"/>
                              <a:gd name="connsiteY145" fmla="*/ 819077 h 1023846"/>
                              <a:gd name="connsiteX146" fmla="*/ 201239 w 3449301"/>
                              <a:gd name="connsiteY146" fmla="*/ 812016 h 1023846"/>
                              <a:gd name="connsiteX147" fmla="*/ 190647 w 3449301"/>
                              <a:gd name="connsiteY147" fmla="*/ 808485 h 1023846"/>
                              <a:gd name="connsiteX148" fmla="*/ 158873 w 3449301"/>
                              <a:gd name="connsiteY148" fmla="*/ 783772 h 1023846"/>
                              <a:gd name="connsiteX149" fmla="*/ 137690 w 3449301"/>
                              <a:gd name="connsiteY149" fmla="*/ 769650 h 1023846"/>
                              <a:gd name="connsiteX150" fmla="*/ 120037 w 3449301"/>
                              <a:gd name="connsiteY150" fmla="*/ 751997 h 1023846"/>
                              <a:gd name="connsiteX151" fmla="*/ 102385 w 3449301"/>
                              <a:gd name="connsiteY151" fmla="*/ 734345 h 1023846"/>
                              <a:gd name="connsiteX152" fmla="*/ 95324 w 3449301"/>
                              <a:gd name="connsiteY152" fmla="*/ 723753 h 1023846"/>
                              <a:gd name="connsiteX153" fmla="*/ 84732 w 3449301"/>
                              <a:gd name="connsiteY153" fmla="*/ 716692 h 1023846"/>
                              <a:gd name="connsiteX154" fmla="*/ 70610 w 3449301"/>
                              <a:gd name="connsiteY154" fmla="*/ 695509 h 1023846"/>
                              <a:gd name="connsiteX155" fmla="*/ 56488 w 3449301"/>
                              <a:gd name="connsiteY155" fmla="*/ 674326 h 1023846"/>
                              <a:gd name="connsiteX156" fmla="*/ 42366 w 3449301"/>
                              <a:gd name="connsiteY156" fmla="*/ 653143 h 1023846"/>
                              <a:gd name="connsiteX157" fmla="*/ 35305 w 3449301"/>
                              <a:gd name="connsiteY157" fmla="*/ 642552 h 1023846"/>
                              <a:gd name="connsiteX158" fmla="*/ 24714 w 3449301"/>
                              <a:gd name="connsiteY158" fmla="*/ 621369 h 1023846"/>
                              <a:gd name="connsiteX159" fmla="*/ 14122 w 3449301"/>
                              <a:gd name="connsiteY159" fmla="*/ 600186 h 1023846"/>
                              <a:gd name="connsiteX160" fmla="*/ 7061 w 3449301"/>
                              <a:gd name="connsiteY160" fmla="*/ 579003 h 1023846"/>
                              <a:gd name="connsiteX161" fmla="*/ 3531 w 3449301"/>
                              <a:gd name="connsiteY161" fmla="*/ 568411 h 1023846"/>
                              <a:gd name="connsiteX162" fmla="*/ 0 w 3449301"/>
                              <a:gd name="connsiteY162" fmla="*/ 547228 h 1023846"/>
                              <a:gd name="connsiteX163" fmla="*/ 10592 w 3449301"/>
                              <a:gd name="connsiteY163" fmla="*/ 434252 h 1023846"/>
                              <a:gd name="connsiteX164" fmla="*/ 14122 w 3449301"/>
                              <a:gd name="connsiteY164" fmla="*/ 423661 h 1023846"/>
                              <a:gd name="connsiteX165" fmla="*/ 31775 w 3449301"/>
                              <a:gd name="connsiteY165" fmla="*/ 391886 h 1023846"/>
                              <a:gd name="connsiteX166" fmla="*/ 42366 w 3449301"/>
                              <a:gd name="connsiteY166" fmla="*/ 384825 h 1023846"/>
                              <a:gd name="connsiteX167" fmla="*/ 60019 w 3449301"/>
                              <a:gd name="connsiteY167" fmla="*/ 370703 h 1023846"/>
                              <a:gd name="connsiteX168" fmla="*/ 67080 w 3449301"/>
                              <a:gd name="connsiteY168" fmla="*/ 360112 h 1023846"/>
                              <a:gd name="connsiteX169" fmla="*/ 77671 w 3449301"/>
                              <a:gd name="connsiteY169" fmla="*/ 356581 h 1023846"/>
                              <a:gd name="connsiteX170" fmla="*/ 109446 w 3449301"/>
                              <a:gd name="connsiteY170" fmla="*/ 338929 h 1023846"/>
                              <a:gd name="connsiteX171" fmla="*/ 120037 w 3449301"/>
                              <a:gd name="connsiteY171" fmla="*/ 331868 h 1023846"/>
                              <a:gd name="connsiteX172" fmla="*/ 141220 w 3449301"/>
                              <a:gd name="connsiteY172" fmla="*/ 324807 h 1023846"/>
                              <a:gd name="connsiteX173" fmla="*/ 151812 w 3449301"/>
                              <a:gd name="connsiteY173" fmla="*/ 317746 h 1023846"/>
                              <a:gd name="connsiteX174" fmla="*/ 172995 w 3449301"/>
                              <a:gd name="connsiteY174" fmla="*/ 310685 h 1023846"/>
                              <a:gd name="connsiteX175" fmla="*/ 194178 w 3449301"/>
                              <a:gd name="connsiteY175" fmla="*/ 303624 h 1023846"/>
                              <a:gd name="connsiteX176" fmla="*/ 215361 w 3449301"/>
                              <a:gd name="connsiteY176" fmla="*/ 296562 h 1023846"/>
                              <a:gd name="connsiteX177" fmla="*/ 254196 w 3449301"/>
                              <a:gd name="connsiteY177" fmla="*/ 285971 h 1023846"/>
                              <a:gd name="connsiteX178" fmla="*/ 303623 w 3449301"/>
                              <a:gd name="connsiteY178" fmla="*/ 278910 h 1023846"/>
                              <a:gd name="connsiteX179" fmla="*/ 476618 w 3449301"/>
                              <a:gd name="connsiteY179" fmla="*/ 282440 h 1023846"/>
                              <a:gd name="connsiteX180" fmla="*/ 504862 w 3449301"/>
                              <a:gd name="connsiteY180" fmla="*/ 285971 h 1023846"/>
                              <a:gd name="connsiteX181" fmla="*/ 561350 w 3449301"/>
                              <a:gd name="connsiteY181" fmla="*/ 293032 h 1023846"/>
                              <a:gd name="connsiteX182" fmla="*/ 603716 w 3449301"/>
                              <a:gd name="connsiteY182" fmla="*/ 300093 h 1023846"/>
                              <a:gd name="connsiteX183" fmla="*/ 631960 w 3449301"/>
                              <a:gd name="connsiteY183" fmla="*/ 303624 h 1023846"/>
                              <a:gd name="connsiteX184" fmla="*/ 649613 w 3449301"/>
                              <a:gd name="connsiteY184" fmla="*/ 307154 h 1023846"/>
                              <a:gd name="connsiteX185" fmla="*/ 681387 w 3449301"/>
                              <a:gd name="connsiteY185" fmla="*/ 310685 h 1023846"/>
                              <a:gd name="connsiteX186" fmla="*/ 706101 w 3449301"/>
                              <a:gd name="connsiteY186" fmla="*/ 314215 h 1023846"/>
                              <a:gd name="connsiteX187" fmla="*/ 734345 w 3449301"/>
                              <a:gd name="connsiteY187" fmla="*/ 317746 h 1023846"/>
                              <a:gd name="connsiteX188" fmla="*/ 812016 w 3449301"/>
                              <a:gd name="connsiteY188" fmla="*/ 328337 h 1023846"/>
                              <a:gd name="connsiteX189" fmla="*/ 946175 w 3449301"/>
                              <a:gd name="connsiteY189" fmla="*/ 338929 h 1023846"/>
                              <a:gd name="connsiteX190" fmla="*/ 1094456 w 3449301"/>
                              <a:gd name="connsiteY190" fmla="*/ 328337 h 1023846"/>
                              <a:gd name="connsiteX191" fmla="*/ 1112108 w 3449301"/>
                              <a:gd name="connsiteY191" fmla="*/ 324807 h 1023846"/>
                              <a:gd name="connsiteX192" fmla="*/ 1122700 w 3449301"/>
                              <a:gd name="connsiteY192" fmla="*/ 321276 h 1023846"/>
                              <a:gd name="connsiteX193" fmla="*/ 1168596 w 3449301"/>
                              <a:gd name="connsiteY193" fmla="*/ 310685 h 1023846"/>
                              <a:gd name="connsiteX194" fmla="*/ 1189779 w 3449301"/>
                              <a:gd name="connsiteY194" fmla="*/ 303624 h 1023846"/>
                              <a:gd name="connsiteX195" fmla="*/ 1203901 w 3449301"/>
                              <a:gd name="connsiteY195" fmla="*/ 300093 h 1023846"/>
                              <a:gd name="connsiteX196" fmla="*/ 1225084 w 3449301"/>
                              <a:gd name="connsiteY196" fmla="*/ 293032 h 1023846"/>
                              <a:gd name="connsiteX197" fmla="*/ 1267450 w 3449301"/>
                              <a:gd name="connsiteY197" fmla="*/ 278910 h 1023846"/>
                              <a:gd name="connsiteX198" fmla="*/ 1320408 w 3449301"/>
                              <a:gd name="connsiteY198" fmla="*/ 261257 h 1023846"/>
                              <a:gd name="connsiteX199" fmla="*/ 1341591 w 3449301"/>
                              <a:gd name="connsiteY199" fmla="*/ 254196 h 1023846"/>
                              <a:gd name="connsiteX200" fmla="*/ 1362774 w 3449301"/>
                              <a:gd name="connsiteY200" fmla="*/ 243605 h 1023846"/>
                              <a:gd name="connsiteX201" fmla="*/ 1394549 w 3449301"/>
                              <a:gd name="connsiteY201" fmla="*/ 229483 h 1023846"/>
                              <a:gd name="connsiteX202" fmla="*/ 1405140 w 3449301"/>
                              <a:gd name="connsiteY202" fmla="*/ 225952 h 1023846"/>
                              <a:gd name="connsiteX203" fmla="*/ 1426323 w 3449301"/>
                              <a:gd name="connsiteY203" fmla="*/ 215361 h 1023846"/>
                              <a:gd name="connsiteX204" fmla="*/ 1436915 w 3449301"/>
                              <a:gd name="connsiteY204" fmla="*/ 208300 h 1023846"/>
                              <a:gd name="connsiteX205" fmla="*/ 1458098 w 3449301"/>
                              <a:gd name="connsiteY205" fmla="*/ 201239 h 1023846"/>
                              <a:gd name="connsiteX206" fmla="*/ 1468689 w 3449301"/>
                              <a:gd name="connsiteY206" fmla="*/ 194178 h 1023846"/>
                              <a:gd name="connsiteX207" fmla="*/ 1479281 w 3449301"/>
                              <a:gd name="connsiteY207" fmla="*/ 190647 h 1023846"/>
                              <a:gd name="connsiteX208" fmla="*/ 1511055 w 3449301"/>
                              <a:gd name="connsiteY208" fmla="*/ 172995 h 1023846"/>
                              <a:gd name="connsiteX209" fmla="*/ 1532238 w 3449301"/>
                              <a:gd name="connsiteY209" fmla="*/ 158873 h 1023846"/>
                              <a:gd name="connsiteX210" fmla="*/ 1542830 w 3449301"/>
                              <a:gd name="connsiteY210" fmla="*/ 155342 h 1023846"/>
                              <a:gd name="connsiteX211" fmla="*/ 1574604 w 3449301"/>
                              <a:gd name="connsiteY211" fmla="*/ 134159 h 1023846"/>
                              <a:gd name="connsiteX212" fmla="*/ 1585196 w 3449301"/>
                              <a:gd name="connsiteY212" fmla="*/ 127098 h 1023846"/>
                              <a:gd name="connsiteX213" fmla="*/ 1595787 w 3449301"/>
                              <a:gd name="connsiteY213" fmla="*/ 123568 h 1023846"/>
                              <a:gd name="connsiteX214" fmla="*/ 1638153 w 3449301"/>
                              <a:gd name="connsiteY214" fmla="*/ 95324 h 1023846"/>
                              <a:gd name="connsiteX215" fmla="*/ 1648745 w 3449301"/>
                              <a:gd name="connsiteY215" fmla="*/ 88263 h 1023846"/>
                              <a:gd name="connsiteX216" fmla="*/ 1659336 w 3449301"/>
                              <a:gd name="connsiteY216" fmla="*/ 84732 h 1023846"/>
                              <a:gd name="connsiteX217" fmla="*/ 1680519 w 3449301"/>
                              <a:gd name="connsiteY217" fmla="*/ 70610 h 1023846"/>
                              <a:gd name="connsiteX218" fmla="*/ 1691111 w 3449301"/>
                              <a:gd name="connsiteY218" fmla="*/ 63549 h 1023846"/>
                              <a:gd name="connsiteX219" fmla="*/ 1701702 w 3449301"/>
                              <a:gd name="connsiteY219" fmla="*/ 56488 h 1023846"/>
                              <a:gd name="connsiteX220" fmla="*/ 1712294 w 3449301"/>
                              <a:gd name="connsiteY220" fmla="*/ 52958 h 1023846"/>
                              <a:gd name="connsiteX221" fmla="*/ 1744068 w 3449301"/>
                              <a:gd name="connsiteY221" fmla="*/ 31775 h 1023846"/>
                              <a:gd name="connsiteX222" fmla="*/ 1754660 w 3449301"/>
                              <a:gd name="connsiteY222" fmla="*/ 24714 h 1023846"/>
                              <a:gd name="connsiteX223" fmla="*/ 1765251 w 3449301"/>
                              <a:gd name="connsiteY223" fmla="*/ 21183 h 1023846"/>
                              <a:gd name="connsiteX224" fmla="*/ 1786434 w 3449301"/>
                              <a:gd name="connsiteY224" fmla="*/ 7061 h 1023846"/>
                              <a:gd name="connsiteX225" fmla="*/ 1758190 w 3449301"/>
                              <a:gd name="connsiteY225" fmla="*/ 14122 h 1023846"/>
                              <a:gd name="connsiteX226" fmla="*/ 1747599 w 3449301"/>
                              <a:gd name="connsiteY226" fmla="*/ 17653 h 1023846"/>
                              <a:gd name="connsiteX227" fmla="*/ 1729946 w 3449301"/>
                              <a:gd name="connsiteY227" fmla="*/ 21183 h 1023846"/>
                              <a:gd name="connsiteX228" fmla="*/ 1715824 w 3449301"/>
                              <a:gd name="connsiteY228" fmla="*/ 24714 h 1023846"/>
                              <a:gd name="connsiteX229" fmla="*/ 1698172 w 3449301"/>
                              <a:gd name="connsiteY229" fmla="*/ 28244 h 1023846"/>
                              <a:gd name="connsiteX230" fmla="*/ 1751129 w 3449301"/>
                              <a:gd name="connsiteY230" fmla="*/ 10592 h 1023846"/>
                              <a:gd name="connsiteX231" fmla="*/ 1772312 w 3449301"/>
                              <a:gd name="connsiteY231" fmla="*/ 3531 h 1023846"/>
                              <a:gd name="connsiteX232" fmla="*/ 1782904 w 3449301"/>
                              <a:gd name="connsiteY232" fmla="*/ 0 h 1023846"/>
                              <a:gd name="connsiteX233" fmla="*/ 1786434 w 3449301"/>
                              <a:gd name="connsiteY233" fmla="*/ 84732 h 10238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Lst>
                            <a:rect l="l" t="t" r="r" b="b"/>
                            <a:pathLst>
                              <a:path w="3449301" h="1023846">
                                <a:moveTo>
                                  <a:pt x="2637285" y="141220"/>
                                </a:moveTo>
                                <a:cubicBezTo>
                                  <a:pt x="2647877" y="142397"/>
                                  <a:pt x="2658416" y="144219"/>
                                  <a:pt x="2669060" y="144751"/>
                                </a:cubicBezTo>
                                <a:cubicBezTo>
                                  <a:pt x="2717548" y="147175"/>
                                  <a:pt x="2760597" y="144120"/>
                                  <a:pt x="2806749" y="151812"/>
                                </a:cubicBezTo>
                                <a:cubicBezTo>
                                  <a:pt x="2817425" y="153591"/>
                                  <a:pt x="2832631" y="159262"/>
                                  <a:pt x="2842054" y="162403"/>
                                </a:cubicBezTo>
                                <a:lnTo>
                                  <a:pt x="2863237" y="169464"/>
                                </a:lnTo>
                                <a:lnTo>
                                  <a:pt x="2873829" y="172995"/>
                                </a:lnTo>
                                <a:lnTo>
                                  <a:pt x="2884420" y="176525"/>
                                </a:lnTo>
                                <a:cubicBezTo>
                                  <a:pt x="2914776" y="196762"/>
                                  <a:pt x="2876369" y="172499"/>
                                  <a:pt x="2905603" y="187117"/>
                                </a:cubicBezTo>
                                <a:cubicBezTo>
                                  <a:pt x="2909398" y="189015"/>
                                  <a:pt x="2912317" y="192455"/>
                                  <a:pt x="2916195" y="194178"/>
                                </a:cubicBezTo>
                                <a:cubicBezTo>
                                  <a:pt x="2922996" y="197201"/>
                                  <a:pt x="2931185" y="197110"/>
                                  <a:pt x="2937378" y="201239"/>
                                </a:cubicBezTo>
                                <a:cubicBezTo>
                                  <a:pt x="2940908" y="203593"/>
                                  <a:pt x="2944092" y="206577"/>
                                  <a:pt x="2947969" y="208300"/>
                                </a:cubicBezTo>
                                <a:cubicBezTo>
                                  <a:pt x="2954770" y="211323"/>
                                  <a:pt x="2962091" y="213007"/>
                                  <a:pt x="2969152" y="215361"/>
                                </a:cubicBezTo>
                                <a:lnTo>
                                  <a:pt x="2979744" y="218891"/>
                                </a:lnTo>
                                <a:cubicBezTo>
                                  <a:pt x="2983274" y="221245"/>
                                  <a:pt x="2986458" y="224229"/>
                                  <a:pt x="2990335" y="225952"/>
                                </a:cubicBezTo>
                                <a:cubicBezTo>
                                  <a:pt x="2997136" y="228975"/>
                                  <a:pt x="3004457" y="230659"/>
                                  <a:pt x="3011518" y="233013"/>
                                </a:cubicBezTo>
                                <a:lnTo>
                                  <a:pt x="3022110" y="236544"/>
                                </a:lnTo>
                                <a:lnTo>
                                  <a:pt x="3085659" y="257727"/>
                                </a:lnTo>
                                <a:lnTo>
                                  <a:pt x="3159799" y="282440"/>
                                </a:lnTo>
                                <a:lnTo>
                                  <a:pt x="3180982" y="289501"/>
                                </a:lnTo>
                                <a:cubicBezTo>
                                  <a:pt x="3184513" y="290678"/>
                                  <a:pt x="3188477" y="290968"/>
                                  <a:pt x="3191574" y="293032"/>
                                </a:cubicBezTo>
                                <a:cubicBezTo>
                                  <a:pt x="3195104" y="295386"/>
                                  <a:pt x="3198288" y="298370"/>
                                  <a:pt x="3202165" y="300093"/>
                                </a:cubicBezTo>
                                <a:cubicBezTo>
                                  <a:pt x="3208967" y="303116"/>
                                  <a:pt x="3216288" y="304800"/>
                                  <a:pt x="3223349" y="307154"/>
                                </a:cubicBezTo>
                                <a:lnTo>
                                  <a:pt x="3233940" y="310685"/>
                                </a:lnTo>
                                <a:lnTo>
                                  <a:pt x="3276306" y="324807"/>
                                </a:lnTo>
                                <a:cubicBezTo>
                                  <a:pt x="3276311" y="324809"/>
                                  <a:pt x="3297484" y="331864"/>
                                  <a:pt x="3297489" y="331868"/>
                                </a:cubicBezTo>
                                <a:cubicBezTo>
                                  <a:pt x="3301020" y="334222"/>
                                  <a:pt x="3304203" y="337206"/>
                                  <a:pt x="3308081" y="338929"/>
                                </a:cubicBezTo>
                                <a:cubicBezTo>
                                  <a:pt x="3314882" y="341952"/>
                                  <a:pt x="3323071" y="341861"/>
                                  <a:pt x="3329264" y="345990"/>
                                </a:cubicBezTo>
                                <a:cubicBezTo>
                                  <a:pt x="3332794" y="348344"/>
                                  <a:pt x="3335978" y="351328"/>
                                  <a:pt x="3339855" y="353051"/>
                                </a:cubicBezTo>
                                <a:cubicBezTo>
                                  <a:pt x="3377671" y="369858"/>
                                  <a:pt x="3347658" y="351192"/>
                                  <a:pt x="3371630" y="367173"/>
                                </a:cubicBezTo>
                                <a:cubicBezTo>
                                  <a:pt x="3391866" y="397525"/>
                                  <a:pt x="3364921" y="361806"/>
                                  <a:pt x="3389282" y="381295"/>
                                </a:cubicBezTo>
                                <a:cubicBezTo>
                                  <a:pt x="3392595" y="383946"/>
                                  <a:pt x="3393627" y="388626"/>
                                  <a:pt x="3396343" y="391886"/>
                                </a:cubicBezTo>
                                <a:cubicBezTo>
                                  <a:pt x="3399540" y="395722"/>
                                  <a:pt x="3403870" y="398537"/>
                                  <a:pt x="3406935" y="402478"/>
                                </a:cubicBezTo>
                                <a:cubicBezTo>
                                  <a:pt x="3429114" y="430994"/>
                                  <a:pt x="3411144" y="417052"/>
                                  <a:pt x="3431648" y="430722"/>
                                </a:cubicBezTo>
                                <a:lnTo>
                                  <a:pt x="3442240" y="462496"/>
                                </a:lnTo>
                                <a:cubicBezTo>
                                  <a:pt x="3443417" y="466027"/>
                                  <a:pt x="3445040" y="469439"/>
                                  <a:pt x="3445770" y="473088"/>
                                </a:cubicBezTo>
                                <a:lnTo>
                                  <a:pt x="3449301" y="490740"/>
                                </a:lnTo>
                                <a:cubicBezTo>
                                  <a:pt x="3448124" y="501332"/>
                                  <a:pt x="3447522" y="512003"/>
                                  <a:pt x="3445770" y="522515"/>
                                </a:cubicBezTo>
                                <a:cubicBezTo>
                                  <a:pt x="3444443" y="530476"/>
                                  <a:pt x="3440262" y="537599"/>
                                  <a:pt x="3435179" y="543698"/>
                                </a:cubicBezTo>
                                <a:cubicBezTo>
                                  <a:pt x="3431983" y="547534"/>
                                  <a:pt x="3427783" y="550453"/>
                                  <a:pt x="3424587" y="554289"/>
                                </a:cubicBezTo>
                                <a:cubicBezTo>
                                  <a:pt x="3409874" y="571944"/>
                                  <a:pt x="3426354" y="558995"/>
                                  <a:pt x="3406935" y="571942"/>
                                </a:cubicBezTo>
                                <a:cubicBezTo>
                                  <a:pt x="3395167" y="589594"/>
                                  <a:pt x="3403404" y="580180"/>
                                  <a:pt x="3378691" y="596655"/>
                                </a:cubicBezTo>
                                <a:lnTo>
                                  <a:pt x="3368099" y="603716"/>
                                </a:lnTo>
                                <a:cubicBezTo>
                                  <a:pt x="3351161" y="629125"/>
                                  <a:pt x="3375147" y="597840"/>
                                  <a:pt x="3339855" y="621369"/>
                                </a:cubicBezTo>
                                <a:cubicBezTo>
                                  <a:pt x="3336325" y="623723"/>
                                  <a:pt x="3333141" y="626707"/>
                                  <a:pt x="3329264" y="628430"/>
                                </a:cubicBezTo>
                                <a:cubicBezTo>
                                  <a:pt x="3322463" y="631453"/>
                                  <a:pt x="3314274" y="631363"/>
                                  <a:pt x="3308081" y="635491"/>
                                </a:cubicBezTo>
                                <a:cubicBezTo>
                                  <a:pt x="3304550" y="637845"/>
                                  <a:pt x="3301367" y="640829"/>
                                  <a:pt x="3297489" y="642552"/>
                                </a:cubicBezTo>
                                <a:cubicBezTo>
                                  <a:pt x="3290688" y="645575"/>
                                  <a:pt x="3283367" y="647259"/>
                                  <a:pt x="3276306" y="649613"/>
                                </a:cubicBezTo>
                                <a:cubicBezTo>
                                  <a:pt x="3258926" y="655406"/>
                                  <a:pt x="3269381" y="652532"/>
                                  <a:pt x="3244532" y="656674"/>
                                </a:cubicBezTo>
                                <a:cubicBezTo>
                                  <a:pt x="3220995" y="655497"/>
                                  <a:pt x="3197385" y="655343"/>
                                  <a:pt x="3173921" y="653143"/>
                                </a:cubicBezTo>
                                <a:cubicBezTo>
                                  <a:pt x="3163683" y="652183"/>
                                  <a:pt x="3126082" y="644796"/>
                                  <a:pt x="3110372" y="642552"/>
                                </a:cubicBezTo>
                                <a:cubicBezTo>
                                  <a:pt x="3093896" y="640198"/>
                                  <a:pt x="3077361" y="638227"/>
                                  <a:pt x="3060945" y="635491"/>
                                </a:cubicBezTo>
                                <a:lnTo>
                                  <a:pt x="3039762" y="631960"/>
                                </a:lnTo>
                                <a:cubicBezTo>
                                  <a:pt x="3031537" y="630695"/>
                                  <a:pt x="3023274" y="629695"/>
                                  <a:pt x="3015049" y="628430"/>
                                </a:cubicBezTo>
                                <a:cubicBezTo>
                                  <a:pt x="3007974" y="627341"/>
                                  <a:pt x="3000962" y="625845"/>
                                  <a:pt x="2993866" y="624899"/>
                                </a:cubicBezTo>
                                <a:cubicBezTo>
                                  <a:pt x="2983303" y="623491"/>
                                  <a:pt x="2972666" y="622691"/>
                                  <a:pt x="2962091" y="621369"/>
                                </a:cubicBezTo>
                                <a:cubicBezTo>
                                  <a:pt x="2899636" y="613562"/>
                                  <a:pt x="2982660" y="622366"/>
                                  <a:pt x="2902073" y="614308"/>
                                </a:cubicBezTo>
                                <a:cubicBezTo>
                                  <a:pt x="2872652" y="615485"/>
                                  <a:pt x="2843189" y="615879"/>
                                  <a:pt x="2813810" y="617838"/>
                                </a:cubicBezTo>
                                <a:cubicBezTo>
                                  <a:pt x="2807823" y="618237"/>
                                  <a:pt x="2802016" y="620067"/>
                                  <a:pt x="2796158" y="621369"/>
                                </a:cubicBezTo>
                                <a:cubicBezTo>
                                  <a:pt x="2771302" y="626893"/>
                                  <a:pt x="2792103" y="622528"/>
                                  <a:pt x="2771444" y="628430"/>
                                </a:cubicBezTo>
                                <a:cubicBezTo>
                                  <a:pt x="2766779" y="629763"/>
                                  <a:pt x="2761987" y="630627"/>
                                  <a:pt x="2757322" y="631960"/>
                                </a:cubicBezTo>
                                <a:cubicBezTo>
                                  <a:pt x="2753744" y="632982"/>
                                  <a:pt x="2750309" y="634469"/>
                                  <a:pt x="2746731" y="635491"/>
                                </a:cubicBezTo>
                                <a:cubicBezTo>
                                  <a:pt x="2709368" y="646166"/>
                                  <a:pt x="2761786" y="629295"/>
                                  <a:pt x="2711426" y="646082"/>
                                </a:cubicBezTo>
                                <a:cubicBezTo>
                                  <a:pt x="2707895" y="647259"/>
                                  <a:pt x="2703931" y="647549"/>
                                  <a:pt x="2700834" y="649613"/>
                                </a:cubicBezTo>
                                <a:cubicBezTo>
                                  <a:pt x="2687147" y="658738"/>
                                  <a:pt x="2694268" y="655332"/>
                                  <a:pt x="2679651" y="660204"/>
                                </a:cubicBezTo>
                                <a:cubicBezTo>
                                  <a:pt x="2672590" y="664911"/>
                                  <a:pt x="2666519" y="671642"/>
                                  <a:pt x="2658468" y="674326"/>
                                </a:cubicBezTo>
                                <a:cubicBezTo>
                                  <a:pt x="2654938" y="675503"/>
                                  <a:pt x="2651130" y="676050"/>
                                  <a:pt x="2647877" y="677857"/>
                                </a:cubicBezTo>
                                <a:cubicBezTo>
                                  <a:pt x="2640459" y="681978"/>
                                  <a:pt x="2633755" y="687272"/>
                                  <a:pt x="2626694" y="691979"/>
                                </a:cubicBezTo>
                                <a:lnTo>
                                  <a:pt x="2605511" y="706101"/>
                                </a:lnTo>
                                <a:cubicBezTo>
                                  <a:pt x="2601980" y="708455"/>
                                  <a:pt x="2598945" y="711820"/>
                                  <a:pt x="2594919" y="713162"/>
                                </a:cubicBezTo>
                                <a:lnTo>
                                  <a:pt x="2584328" y="716692"/>
                                </a:lnTo>
                                <a:cubicBezTo>
                                  <a:pt x="2577267" y="721399"/>
                                  <a:pt x="2571196" y="728130"/>
                                  <a:pt x="2563145" y="730814"/>
                                </a:cubicBezTo>
                                <a:cubicBezTo>
                                  <a:pt x="2559614" y="731991"/>
                                  <a:pt x="2555806" y="732538"/>
                                  <a:pt x="2552553" y="734345"/>
                                </a:cubicBezTo>
                                <a:cubicBezTo>
                                  <a:pt x="2516137" y="754576"/>
                                  <a:pt x="2544743" y="744010"/>
                                  <a:pt x="2520779" y="751997"/>
                                </a:cubicBezTo>
                                <a:cubicBezTo>
                                  <a:pt x="2490423" y="772234"/>
                                  <a:pt x="2528830" y="747971"/>
                                  <a:pt x="2499596" y="762589"/>
                                </a:cubicBezTo>
                                <a:cubicBezTo>
                                  <a:pt x="2472228" y="776273"/>
                                  <a:pt x="2505026" y="764310"/>
                                  <a:pt x="2478413" y="773180"/>
                                </a:cubicBezTo>
                                <a:cubicBezTo>
                                  <a:pt x="2448057" y="793417"/>
                                  <a:pt x="2486464" y="769154"/>
                                  <a:pt x="2457230" y="783772"/>
                                </a:cubicBezTo>
                                <a:cubicBezTo>
                                  <a:pt x="2429862" y="797456"/>
                                  <a:pt x="2462660" y="785493"/>
                                  <a:pt x="2436047" y="794363"/>
                                </a:cubicBezTo>
                                <a:cubicBezTo>
                                  <a:pt x="2405691" y="814600"/>
                                  <a:pt x="2444098" y="790337"/>
                                  <a:pt x="2414864" y="804955"/>
                                </a:cubicBezTo>
                                <a:cubicBezTo>
                                  <a:pt x="2411069" y="806853"/>
                                  <a:pt x="2408150" y="810293"/>
                                  <a:pt x="2404272" y="812016"/>
                                </a:cubicBezTo>
                                <a:cubicBezTo>
                                  <a:pt x="2404262" y="812020"/>
                                  <a:pt x="2377799" y="820840"/>
                                  <a:pt x="2372498" y="822607"/>
                                </a:cubicBezTo>
                                <a:cubicBezTo>
                                  <a:pt x="2368967" y="823784"/>
                                  <a:pt x="2365003" y="824074"/>
                                  <a:pt x="2361906" y="826138"/>
                                </a:cubicBezTo>
                                <a:cubicBezTo>
                                  <a:pt x="2358376" y="828492"/>
                                  <a:pt x="2355192" y="831476"/>
                                  <a:pt x="2351315" y="833199"/>
                                </a:cubicBezTo>
                                <a:cubicBezTo>
                                  <a:pt x="2344514" y="836222"/>
                                  <a:pt x="2337193" y="837906"/>
                                  <a:pt x="2330132" y="840260"/>
                                </a:cubicBezTo>
                                <a:lnTo>
                                  <a:pt x="2308949" y="847321"/>
                                </a:lnTo>
                                <a:lnTo>
                                  <a:pt x="2277174" y="857912"/>
                                </a:lnTo>
                                <a:lnTo>
                                  <a:pt x="2255991" y="864973"/>
                                </a:lnTo>
                                <a:cubicBezTo>
                                  <a:pt x="2250107" y="866150"/>
                                  <a:pt x="2244185" y="867155"/>
                                  <a:pt x="2238338" y="868504"/>
                                </a:cubicBezTo>
                                <a:cubicBezTo>
                                  <a:pt x="2172917" y="883602"/>
                                  <a:pt x="2232172" y="869761"/>
                                  <a:pt x="2199503" y="879095"/>
                                </a:cubicBezTo>
                                <a:cubicBezTo>
                                  <a:pt x="2182356" y="883994"/>
                                  <a:pt x="2186680" y="881783"/>
                                  <a:pt x="2167728" y="886156"/>
                                </a:cubicBezTo>
                                <a:cubicBezTo>
                                  <a:pt x="2158272" y="888338"/>
                                  <a:pt x="2149000" y="891313"/>
                                  <a:pt x="2139484" y="893217"/>
                                </a:cubicBezTo>
                                <a:cubicBezTo>
                                  <a:pt x="2133600" y="894394"/>
                                  <a:pt x="2127741" y="895705"/>
                                  <a:pt x="2121832" y="896748"/>
                                </a:cubicBezTo>
                                <a:cubicBezTo>
                                  <a:pt x="2107733" y="899236"/>
                                  <a:pt x="2093505" y="901001"/>
                                  <a:pt x="2079466" y="903809"/>
                                </a:cubicBezTo>
                                <a:lnTo>
                                  <a:pt x="2044161" y="910870"/>
                                </a:lnTo>
                                <a:cubicBezTo>
                                  <a:pt x="2038277" y="912047"/>
                                  <a:pt x="2032427" y="913413"/>
                                  <a:pt x="2026508" y="914400"/>
                                </a:cubicBezTo>
                                <a:cubicBezTo>
                                  <a:pt x="2012386" y="916754"/>
                                  <a:pt x="1998181" y="918653"/>
                                  <a:pt x="1984142" y="921461"/>
                                </a:cubicBezTo>
                                <a:cubicBezTo>
                                  <a:pt x="1978258" y="922638"/>
                                  <a:pt x="1972409" y="924006"/>
                                  <a:pt x="1966490" y="924992"/>
                                </a:cubicBezTo>
                                <a:cubicBezTo>
                                  <a:pt x="1946096" y="928391"/>
                                  <a:pt x="1940172" y="928137"/>
                                  <a:pt x="1920593" y="932053"/>
                                </a:cubicBezTo>
                                <a:cubicBezTo>
                                  <a:pt x="1897193" y="936733"/>
                                  <a:pt x="1915503" y="935009"/>
                                  <a:pt x="1888819" y="939114"/>
                                </a:cubicBezTo>
                                <a:cubicBezTo>
                                  <a:pt x="1879441" y="940557"/>
                                  <a:pt x="1869953" y="941201"/>
                                  <a:pt x="1860575" y="942644"/>
                                </a:cubicBezTo>
                                <a:cubicBezTo>
                                  <a:pt x="1854644" y="943556"/>
                                  <a:pt x="1848841" y="945188"/>
                                  <a:pt x="1842922" y="946175"/>
                                </a:cubicBezTo>
                                <a:cubicBezTo>
                                  <a:pt x="1834714" y="947543"/>
                                  <a:pt x="1826434" y="948440"/>
                                  <a:pt x="1818209" y="949705"/>
                                </a:cubicBezTo>
                                <a:cubicBezTo>
                                  <a:pt x="1811134" y="950794"/>
                                  <a:pt x="1804105" y="952174"/>
                                  <a:pt x="1797026" y="953236"/>
                                </a:cubicBezTo>
                                <a:lnTo>
                                  <a:pt x="1747599" y="960297"/>
                                </a:lnTo>
                                <a:lnTo>
                                  <a:pt x="1722885" y="963827"/>
                                </a:lnTo>
                                <a:lnTo>
                                  <a:pt x="1694641" y="967358"/>
                                </a:lnTo>
                                <a:lnTo>
                                  <a:pt x="1627562" y="974419"/>
                                </a:lnTo>
                                <a:lnTo>
                                  <a:pt x="1599318" y="977949"/>
                                </a:lnTo>
                                <a:lnTo>
                                  <a:pt x="1567543" y="981480"/>
                                </a:lnTo>
                                <a:cubicBezTo>
                                  <a:pt x="1559286" y="982512"/>
                                  <a:pt x="1551100" y="984091"/>
                                  <a:pt x="1542830" y="985010"/>
                                </a:cubicBezTo>
                                <a:cubicBezTo>
                                  <a:pt x="1529911" y="986445"/>
                                  <a:pt x="1516921" y="987180"/>
                                  <a:pt x="1503994" y="988541"/>
                                </a:cubicBezTo>
                                <a:cubicBezTo>
                                  <a:pt x="1494558" y="989534"/>
                                  <a:pt x="1485173" y="990962"/>
                                  <a:pt x="1475750" y="992071"/>
                                </a:cubicBezTo>
                                <a:lnTo>
                                  <a:pt x="1443976" y="995602"/>
                                </a:lnTo>
                                <a:lnTo>
                                  <a:pt x="1373365" y="1002663"/>
                                </a:lnTo>
                                <a:lnTo>
                                  <a:pt x="1338060" y="1006193"/>
                                </a:lnTo>
                                <a:lnTo>
                                  <a:pt x="1306286" y="1009724"/>
                                </a:lnTo>
                                <a:cubicBezTo>
                                  <a:pt x="1250598" y="1015293"/>
                                  <a:pt x="1279376" y="1011794"/>
                                  <a:pt x="1214493" y="1016785"/>
                                </a:cubicBezTo>
                                <a:cubicBezTo>
                                  <a:pt x="1201533" y="1017782"/>
                                  <a:pt x="1188617" y="1019318"/>
                                  <a:pt x="1175657" y="1020315"/>
                                </a:cubicBezTo>
                                <a:cubicBezTo>
                                  <a:pt x="1158018" y="1021672"/>
                                  <a:pt x="1140352" y="1022669"/>
                                  <a:pt x="1122700" y="1023846"/>
                                </a:cubicBezTo>
                                <a:cubicBezTo>
                                  <a:pt x="1055620" y="1022669"/>
                                  <a:pt x="988497" y="1022997"/>
                                  <a:pt x="921461" y="1020315"/>
                                </a:cubicBezTo>
                                <a:cubicBezTo>
                                  <a:pt x="875600" y="1018480"/>
                                  <a:pt x="857496" y="1012185"/>
                                  <a:pt x="815546" y="1006193"/>
                                </a:cubicBezTo>
                                <a:cubicBezTo>
                                  <a:pt x="807308" y="1005016"/>
                                  <a:pt x="799028" y="1004109"/>
                                  <a:pt x="790833" y="1002663"/>
                                </a:cubicBezTo>
                                <a:cubicBezTo>
                                  <a:pt x="715493" y="989368"/>
                                  <a:pt x="781434" y="1000649"/>
                                  <a:pt x="741406" y="992071"/>
                                </a:cubicBezTo>
                                <a:cubicBezTo>
                                  <a:pt x="729671" y="989556"/>
                                  <a:pt x="717869" y="987364"/>
                                  <a:pt x="706101" y="985010"/>
                                </a:cubicBezTo>
                                <a:cubicBezTo>
                                  <a:pt x="700217" y="983833"/>
                                  <a:pt x="694270" y="982936"/>
                                  <a:pt x="688448" y="981480"/>
                                </a:cubicBezTo>
                                <a:cubicBezTo>
                                  <a:pt x="654007" y="972869"/>
                                  <a:pt x="697013" y="983383"/>
                                  <a:pt x="656674" y="974419"/>
                                </a:cubicBezTo>
                                <a:cubicBezTo>
                                  <a:pt x="651937" y="973366"/>
                                  <a:pt x="647289" y="971941"/>
                                  <a:pt x="642552" y="970888"/>
                                </a:cubicBezTo>
                                <a:cubicBezTo>
                                  <a:pt x="636694" y="969586"/>
                                  <a:pt x="630746" y="968707"/>
                                  <a:pt x="624899" y="967358"/>
                                </a:cubicBezTo>
                                <a:cubicBezTo>
                                  <a:pt x="615443" y="965176"/>
                                  <a:pt x="605861" y="963366"/>
                                  <a:pt x="596655" y="960297"/>
                                </a:cubicBezTo>
                                <a:cubicBezTo>
                                  <a:pt x="593125" y="959120"/>
                                  <a:pt x="589654" y="957745"/>
                                  <a:pt x="586064" y="956766"/>
                                </a:cubicBezTo>
                                <a:cubicBezTo>
                                  <a:pt x="576702" y="954212"/>
                                  <a:pt x="567027" y="952773"/>
                                  <a:pt x="557820" y="949705"/>
                                </a:cubicBezTo>
                                <a:cubicBezTo>
                                  <a:pt x="554289" y="948528"/>
                                  <a:pt x="550818" y="947154"/>
                                  <a:pt x="547228" y="946175"/>
                                </a:cubicBezTo>
                                <a:cubicBezTo>
                                  <a:pt x="537865" y="943622"/>
                                  <a:pt x="528190" y="942183"/>
                                  <a:pt x="518984" y="939114"/>
                                </a:cubicBezTo>
                                <a:lnTo>
                                  <a:pt x="466027" y="921461"/>
                                </a:lnTo>
                                <a:lnTo>
                                  <a:pt x="413069" y="903809"/>
                                </a:lnTo>
                                <a:lnTo>
                                  <a:pt x="402477" y="900278"/>
                                </a:lnTo>
                                <a:lnTo>
                                  <a:pt x="391886" y="896748"/>
                                </a:lnTo>
                                <a:cubicBezTo>
                                  <a:pt x="375100" y="885558"/>
                                  <a:pt x="385321" y="891030"/>
                                  <a:pt x="360111" y="882626"/>
                                </a:cubicBezTo>
                                <a:cubicBezTo>
                                  <a:pt x="356581" y="881449"/>
                                  <a:pt x="352616" y="881159"/>
                                  <a:pt x="349520" y="879095"/>
                                </a:cubicBezTo>
                                <a:cubicBezTo>
                                  <a:pt x="345989" y="876741"/>
                                  <a:pt x="342806" y="873757"/>
                                  <a:pt x="338928" y="872034"/>
                                </a:cubicBezTo>
                                <a:cubicBezTo>
                                  <a:pt x="338918" y="872030"/>
                                  <a:pt x="312455" y="863210"/>
                                  <a:pt x="307154" y="861443"/>
                                </a:cubicBezTo>
                                <a:cubicBezTo>
                                  <a:pt x="303623" y="860266"/>
                                  <a:pt x="299659" y="859976"/>
                                  <a:pt x="296562" y="857912"/>
                                </a:cubicBezTo>
                                <a:cubicBezTo>
                                  <a:pt x="293032" y="855558"/>
                                  <a:pt x="289848" y="852574"/>
                                  <a:pt x="285971" y="850851"/>
                                </a:cubicBezTo>
                                <a:cubicBezTo>
                                  <a:pt x="279170" y="847828"/>
                                  <a:pt x="270981" y="847918"/>
                                  <a:pt x="264788" y="843790"/>
                                </a:cubicBezTo>
                                <a:cubicBezTo>
                                  <a:pt x="261257" y="841436"/>
                                  <a:pt x="258074" y="838452"/>
                                  <a:pt x="254196" y="836729"/>
                                </a:cubicBezTo>
                                <a:cubicBezTo>
                                  <a:pt x="247395" y="833706"/>
                                  <a:pt x="239206" y="833797"/>
                                  <a:pt x="233013" y="829668"/>
                                </a:cubicBezTo>
                                <a:cubicBezTo>
                                  <a:pt x="219326" y="820543"/>
                                  <a:pt x="226447" y="823949"/>
                                  <a:pt x="211830" y="819077"/>
                                </a:cubicBezTo>
                                <a:cubicBezTo>
                                  <a:pt x="208300" y="816723"/>
                                  <a:pt x="205034" y="813914"/>
                                  <a:pt x="201239" y="812016"/>
                                </a:cubicBezTo>
                                <a:cubicBezTo>
                                  <a:pt x="197910" y="810352"/>
                                  <a:pt x="193900" y="810292"/>
                                  <a:pt x="190647" y="808485"/>
                                </a:cubicBezTo>
                                <a:cubicBezTo>
                                  <a:pt x="149775" y="785778"/>
                                  <a:pt x="184604" y="803785"/>
                                  <a:pt x="158873" y="783772"/>
                                </a:cubicBezTo>
                                <a:cubicBezTo>
                                  <a:pt x="152174" y="778562"/>
                                  <a:pt x="137690" y="769650"/>
                                  <a:pt x="137690" y="769650"/>
                                </a:cubicBezTo>
                                <a:cubicBezTo>
                                  <a:pt x="118863" y="741409"/>
                                  <a:pt x="143572" y="775530"/>
                                  <a:pt x="120037" y="751997"/>
                                </a:cubicBezTo>
                                <a:cubicBezTo>
                                  <a:pt x="96497" y="728458"/>
                                  <a:pt x="130632" y="753177"/>
                                  <a:pt x="102385" y="734345"/>
                                </a:cubicBezTo>
                                <a:cubicBezTo>
                                  <a:pt x="100031" y="730814"/>
                                  <a:pt x="98324" y="726753"/>
                                  <a:pt x="95324" y="723753"/>
                                </a:cubicBezTo>
                                <a:cubicBezTo>
                                  <a:pt x="92324" y="720753"/>
                                  <a:pt x="87526" y="719885"/>
                                  <a:pt x="84732" y="716692"/>
                                </a:cubicBezTo>
                                <a:cubicBezTo>
                                  <a:pt x="79144" y="710305"/>
                                  <a:pt x="75317" y="702570"/>
                                  <a:pt x="70610" y="695509"/>
                                </a:cubicBezTo>
                                <a:lnTo>
                                  <a:pt x="56488" y="674326"/>
                                </a:lnTo>
                                <a:lnTo>
                                  <a:pt x="42366" y="653143"/>
                                </a:lnTo>
                                <a:lnTo>
                                  <a:pt x="35305" y="642552"/>
                                </a:lnTo>
                                <a:cubicBezTo>
                                  <a:pt x="26434" y="615935"/>
                                  <a:pt x="38399" y="648738"/>
                                  <a:pt x="24714" y="621369"/>
                                </a:cubicBezTo>
                                <a:cubicBezTo>
                                  <a:pt x="10097" y="592136"/>
                                  <a:pt x="34357" y="630537"/>
                                  <a:pt x="14122" y="600186"/>
                                </a:cubicBezTo>
                                <a:lnTo>
                                  <a:pt x="7061" y="579003"/>
                                </a:lnTo>
                                <a:cubicBezTo>
                                  <a:pt x="5884" y="575472"/>
                                  <a:pt x="4143" y="572082"/>
                                  <a:pt x="3531" y="568411"/>
                                </a:cubicBezTo>
                                <a:lnTo>
                                  <a:pt x="0" y="547228"/>
                                </a:lnTo>
                                <a:cubicBezTo>
                                  <a:pt x="3817" y="447990"/>
                                  <a:pt x="-6152" y="484486"/>
                                  <a:pt x="10592" y="434252"/>
                                </a:cubicBezTo>
                                <a:lnTo>
                                  <a:pt x="14122" y="423661"/>
                                </a:lnTo>
                                <a:cubicBezTo>
                                  <a:pt x="17801" y="412624"/>
                                  <a:pt x="21371" y="398822"/>
                                  <a:pt x="31775" y="391886"/>
                                </a:cubicBezTo>
                                <a:lnTo>
                                  <a:pt x="42366" y="384825"/>
                                </a:lnTo>
                                <a:cubicBezTo>
                                  <a:pt x="62601" y="354474"/>
                                  <a:pt x="35657" y="390192"/>
                                  <a:pt x="60019" y="370703"/>
                                </a:cubicBezTo>
                                <a:cubicBezTo>
                                  <a:pt x="63332" y="368052"/>
                                  <a:pt x="63767" y="362763"/>
                                  <a:pt x="67080" y="360112"/>
                                </a:cubicBezTo>
                                <a:cubicBezTo>
                                  <a:pt x="69986" y="357787"/>
                                  <a:pt x="74418" y="358388"/>
                                  <a:pt x="77671" y="356581"/>
                                </a:cubicBezTo>
                                <a:cubicBezTo>
                                  <a:pt x="114083" y="336351"/>
                                  <a:pt x="85483" y="346915"/>
                                  <a:pt x="109446" y="338929"/>
                                </a:cubicBezTo>
                                <a:cubicBezTo>
                                  <a:pt x="112976" y="336575"/>
                                  <a:pt x="116160" y="333591"/>
                                  <a:pt x="120037" y="331868"/>
                                </a:cubicBezTo>
                                <a:cubicBezTo>
                                  <a:pt x="126838" y="328845"/>
                                  <a:pt x="141220" y="324807"/>
                                  <a:pt x="141220" y="324807"/>
                                </a:cubicBezTo>
                                <a:cubicBezTo>
                                  <a:pt x="144751" y="322453"/>
                                  <a:pt x="147934" y="319469"/>
                                  <a:pt x="151812" y="317746"/>
                                </a:cubicBezTo>
                                <a:cubicBezTo>
                                  <a:pt x="158613" y="314723"/>
                                  <a:pt x="165934" y="313039"/>
                                  <a:pt x="172995" y="310685"/>
                                </a:cubicBezTo>
                                <a:lnTo>
                                  <a:pt x="194178" y="303624"/>
                                </a:lnTo>
                                <a:lnTo>
                                  <a:pt x="215361" y="296562"/>
                                </a:lnTo>
                                <a:cubicBezTo>
                                  <a:pt x="229048" y="292000"/>
                                  <a:pt x="238276" y="288625"/>
                                  <a:pt x="254196" y="285971"/>
                                </a:cubicBezTo>
                                <a:cubicBezTo>
                                  <a:pt x="284738" y="280880"/>
                                  <a:pt x="268276" y="283328"/>
                                  <a:pt x="303623" y="278910"/>
                                </a:cubicBezTo>
                                <a:lnTo>
                                  <a:pt x="476618" y="282440"/>
                                </a:lnTo>
                                <a:cubicBezTo>
                                  <a:pt x="486100" y="282773"/>
                                  <a:pt x="495439" y="284862"/>
                                  <a:pt x="504862" y="285971"/>
                                </a:cubicBezTo>
                                <a:cubicBezTo>
                                  <a:pt x="534573" y="289466"/>
                                  <a:pt x="534157" y="288738"/>
                                  <a:pt x="561350" y="293032"/>
                                </a:cubicBezTo>
                                <a:cubicBezTo>
                                  <a:pt x="575492" y="295265"/>
                                  <a:pt x="589510" y="298317"/>
                                  <a:pt x="603716" y="300093"/>
                                </a:cubicBezTo>
                                <a:cubicBezTo>
                                  <a:pt x="613131" y="301270"/>
                                  <a:pt x="622582" y="302181"/>
                                  <a:pt x="631960" y="303624"/>
                                </a:cubicBezTo>
                                <a:cubicBezTo>
                                  <a:pt x="637891" y="304536"/>
                                  <a:pt x="643672" y="306305"/>
                                  <a:pt x="649613" y="307154"/>
                                </a:cubicBezTo>
                                <a:cubicBezTo>
                                  <a:pt x="660162" y="308661"/>
                                  <a:pt x="670813" y="309363"/>
                                  <a:pt x="681387" y="310685"/>
                                </a:cubicBezTo>
                                <a:cubicBezTo>
                                  <a:pt x="689644" y="311717"/>
                                  <a:pt x="697852" y="313115"/>
                                  <a:pt x="706101" y="314215"/>
                                </a:cubicBezTo>
                                <a:lnTo>
                                  <a:pt x="734345" y="317746"/>
                                </a:lnTo>
                                <a:cubicBezTo>
                                  <a:pt x="782397" y="324611"/>
                                  <a:pt x="726816" y="319817"/>
                                  <a:pt x="812016" y="328337"/>
                                </a:cubicBezTo>
                                <a:cubicBezTo>
                                  <a:pt x="903736" y="337509"/>
                                  <a:pt x="859008" y="334086"/>
                                  <a:pt x="946175" y="338929"/>
                                </a:cubicBezTo>
                                <a:cubicBezTo>
                                  <a:pt x="1028318" y="336191"/>
                                  <a:pt x="1032680" y="340691"/>
                                  <a:pt x="1094456" y="328337"/>
                                </a:cubicBezTo>
                                <a:cubicBezTo>
                                  <a:pt x="1100340" y="327160"/>
                                  <a:pt x="1106287" y="326262"/>
                                  <a:pt x="1112108" y="324807"/>
                                </a:cubicBezTo>
                                <a:cubicBezTo>
                                  <a:pt x="1115719" y="323904"/>
                                  <a:pt x="1119089" y="322179"/>
                                  <a:pt x="1122700" y="321276"/>
                                </a:cubicBezTo>
                                <a:cubicBezTo>
                                  <a:pt x="1145113" y="315673"/>
                                  <a:pt x="1142221" y="319477"/>
                                  <a:pt x="1168596" y="310685"/>
                                </a:cubicBezTo>
                                <a:cubicBezTo>
                                  <a:pt x="1175657" y="308331"/>
                                  <a:pt x="1182558" y="305429"/>
                                  <a:pt x="1189779" y="303624"/>
                                </a:cubicBezTo>
                                <a:cubicBezTo>
                                  <a:pt x="1194486" y="302447"/>
                                  <a:pt x="1199253" y="301487"/>
                                  <a:pt x="1203901" y="300093"/>
                                </a:cubicBezTo>
                                <a:cubicBezTo>
                                  <a:pt x="1211030" y="297954"/>
                                  <a:pt x="1218023" y="295386"/>
                                  <a:pt x="1225084" y="293032"/>
                                </a:cubicBezTo>
                                <a:lnTo>
                                  <a:pt x="1267450" y="278910"/>
                                </a:lnTo>
                                <a:lnTo>
                                  <a:pt x="1320408" y="261257"/>
                                </a:lnTo>
                                <a:cubicBezTo>
                                  <a:pt x="1320412" y="261256"/>
                                  <a:pt x="1341588" y="254198"/>
                                  <a:pt x="1341591" y="254196"/>
                                </a:cubicBezTo>
                                <a:cubicBezTo>
                                  <a:pt x="1355278" y="245071"/>
                                  <a:pt x="1348157" y="248477"/>
                                  <a:pt x="1362774" y="243605"/>
                                </a:cubicBezTo>
                                <a:cubicBezTo>
                                  <a:pt x="1379559" y="232414"/>
                                  <a:pt x="1369338" y="237887"/>
                                  <a:pt x="1394549" y="229483"/>
                                </a:cubicBezTo>
                                <a:cubicBezTo>
                                  <a:pt x="1398079" y="228306"/>
                                  <a:pt x="1402044" y="228016"/>
                                  <a:pt x="1405140" y="225952"/>
                                </a:cubicBezTo>
                                <a:cubicBezTo>
                                  <a:pt x="1418828" y="216827"/>
                                  <a:pt x="1411706" y="220233"/>
                                  <a:pt x="1426323" y="215361"/>
                                </a:cubicBezTo>
                                <a:cubicBezTo>
                                  <a:pt x="1429854" y="213007"/>
                                  <a:pt x="1433037" y="210023"/>
                                  <a:pt x="1436915" y="208300"/>
                                </a:cubicBezTo>
                                <a:cubicBezTo>
                                  <a:pt x="1443716" y="205277"/>
                                  <a:pt x="1458098" y="201239"/>
                                  <a:pt x="1458098" y="201239"/>
                                </a:cubicBezTo>
                                <a:cubicBezTo>
                                  <a:pt x="1461628" y="198885"/>
                                  <a:pt x="1464894" y="196076"/>
                                  <a:pt x="1468689" y="194178"/>
                                </a:cubicBezTo>
                                <a:cubicBezTo>
                                  <a:pt x="1472018" y="192514"/>
                                  <a:pt x="1476028" y="192454"/>
                                  <a:pt x="1479281" y="190647"/>
                                </a:cubicBezTo>
                                <a:cubicBezTo>
                                  <a:pt x="1515697" y="170416"/>
                                  <a:pt x="1487091" y="180982"/>
                                  <a:pt x="1511055" y="172995"/>
                                </a:cubicBezTo>
                                <a:cubicBezTo>
                                  <a:pt x="1518116" y="168288"/>
                                  <a:pt x="1524187" y="161557"/>
                                  <a:pt x="1532238" y="158873"/>
                                </a:cubicBezTo>
                                <a:cubicBezTo>
                                  <a:pt x="1535769" y="157696"/>
                                  <a:pt x="1539577" y="157149"/>
                                  <a:pt x="1542830" y="155342"/>
                                </a:cubicBezTo>
                                <a:cubicBezTo>
                                  <a:pt x="1542840" y="155336"/>
                                  <a:pt x="1569303" y="137693"/>
                                  <a:pt x="1574604" y="134159"/>
                                </a:cubicBezTo>
                                <a:cubicBezTo>
                                  <a:pt x="1578135" y="131805"/>
                                  <a:pt x="1581170" y="128440"/>
                                  <a:pt x="1585196" y="127098"/>
                                </a:cubicBezTo>
                                <a:lnTo>
                                  <a:pt x="1595787" y="123568"/>
                                </a:lnTo>
                                <a:lnTo>
                                  <a:pt x="1638153" y="95324"/>
                                </a:lnTo>
                                <a:cubicBezTo>
                                  <a:pt x="1641684" y="92970"/>
                                  <a:pt x="1644720" y="89605"/>
                                  <a:pt x="1648745" y="88263"/>
                                </a:cubicBezTo>
                                <a:cubicBezTo>
                                  <a:pt x="1652275" y="87086"/>
                                  <a:pt x="1656083" y="86539"/>
                                  <a:pt x="1659336" y="84732"/>
                                </a:cubicBezTo>
                                <a:cubicBezTo>
                                  <a:pt x="1666754" y="80611"/>
                                  <a:pt x="1673458" y="75317"/>
                                  <a:pt x="1680519" y="70610"/>
                                </a:cubicBezTo>
                                <a:lnTo>
                                  <a:pt x="1691111" y="63549"/>
                                </a:lnTo>
                                <a:cubicBezTo>
                                  <a:pt x="1694641" y="61195"/>
                                  <a:pt x="1697677" y="57830"/>
                                  <a:pt x="1701702" y="56488"/>
                                </a:cubicBezTo>
                                <a:lnTo>
                                  <a:pt x="1712294" y="52958"/>
                                </a:lnTo>
                                <a:lnTo>
                                  <a:pt x="1744068" y="31775"/>
                                </a:lnTo>
                                <a:cubicBezTo>
                                  <a:pt x="1747599" y="29421"/>
                                  <a:pt x="1750635" y="26056"/>
                                  <a:pt x="1754660" y="24714"/>
                                </a:cubicBezTo>
                                <a:cubicBezTo>
                                  <a:pt x="1758190" y="23537"/>
                                  <a:pt x="1761998" y="22990"/>
                                  <a:pt x="1765251" y="21183"/>
                                </a:cubicBezTo>
                                <a:cubicBezTo>
                                  <a:pt x="1772669" y="17062"/>
                                  <a:pt x="1794667" y="5003"/>
                                  <a:pt x="1786434" y="7061"/>
                                </a:cubicBezTo>
                                <a:cubicBezTo>
                                  <a:pt x="1777019" y="9415"/>
                                  <a:pt x="1767396" y="11053"/>
                                  <a:pt x="1758190" y="14122"/>
                                </a:cubicBezTo>
                                <a:cubicBezTo>
                                  <a:pt x="1754660" y="15299"/>
                                  <a:pt x="1751209" y="16750"/>
                                  <a:pt x="1747599" y="17653"/>
                                </a:cubicBezTo>
                                <a:cubicBezTo>
                                  <a:pt x="1741777" y="19108"/>
                                  <a:pt x="1735804" y="19881"/>
                                  <a:pt x="1729946" y="21183"/>
                                </a:cubicBezTo>
                                <a:cubicBezTo>
                                  <a:pt x="1725209" y="22236"/>
                                  <a:pt x="1720561" y="23661"/>
                                  <a:pt x="1715824" y="24714"/>
                                </a:cubicBezTo>
                                <a:cubicBezTo>
                                  <a:pt x="1709966" y="26016"/>
                                  <a:pt x="1692479" y="30141"/>
                                  <a:pt x="1698172" y="28244"/>
                                </a:cubicBezTo>
                                <a:lnTo>
                                  <a:pt x="1751129" y="10592"/>
                                </a:lnTo>
                                <a:lnTo>
                                  <a:pt x="1772312" y="3531"/>
                                </a:lnTo>
                                <a:lnTo>
                                  <a:pt x="1782904" y="0"/>
                                </a:lnTo>
                                <a:cubicBezTo>
                                  <a:pt x="1794248" y="34038"/>
                                  <a:pt x="1786434" y="6870"/>
                                  <a:pt x="1786434" y="84732"/>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3299791" y="500933"/>
                            <a:ext cx="485495" cy="274022"/>
                          </a:xfrm>
                          <a:prstGeom prst="rect">
                            <a:avLst/>
                          </a:prstGeom>
                          <a:noFill/>
                          <a:ln w="6350">
                            <a:noFill/>
                          </a:ln>
                        </wps:spPr>
                        <wps:txbx>
                          <w:txbxContent>
                            <w:p w14:paraId="0C8FEEE0" w14:textId="77777777" w:rsidR="00B74BB0" w:rsidRPr="00D70BAC" w:rsidRDefault="00B74BB0" w:rsidP="00D70BAC">
                              <w:pPr>
                                <w:rPr>
                                  <w:sz w:val="12"/>
                                  <w:szCs w:val="12"/>
                                </w:rPr>
                              </w:pPr>
                              <w:r w:rsidRPr="00D70BAC">
                                <w:rPr>
                                  <w:sz w:val="12"/>
                                  <w:szCs w:val="12"/>
                                </w:rPr>
                                <w:t>Least Valu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2496709" y="620202"/>
                            <a:ext cx="723331" cy="320722"/>
                          </a:xfrm>
                          <a:prstGeom prst="rect">
                            <a:avLst/>
                          </a:prstGeom>
                          <a:noFill/>
                          <a:ln w="6350">
                            <a:noFill/>
                          </a:ln>
                        </wps:spPr>
                        <wps:txbx>
                          <w:txbxContent>
                            <w:p w14:paraId="4619DC2D" w14:textId="77777777" w:rsidR="00B74BB0" w:rsidRPr="00D70BAC" w:rsidRDefault="00B74BB0" w:rsidP="00D70BAC">
                              <w:pPr>
                                <w:rPr>
                                  <w:sz w:val="12"/>
                                  <w:szCs w:val="12"/>
                                </w:rPr>
                              </w:pPr>
                              <w:r w:rsidRPr="00D70BAC">
                                <w:rPr>
                                  <w:sz w:val="12"/>
                                  <w:szCs w:val="12"/>
                                </w:rPr>
                                <w:t>Most Valu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9422365" id="Group 41" o:spid="_x0000_s1034" style="position:absolute;margin-left:-18.15pt;margin-top:-33.9pt;width:367.45pt;height:182pt;z-index:251708416" coordsize="46666,23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">
                <v:shape id="Picture 30" o:spid="_x0000_s1035" type="#_x0000_t75" style="position:absolute;width:4666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">
                  <v:imagedata r:id="rId54" o:title="" croptop="3462f" cropbottom="3841f" cropleft="969f" cropright="4985f"/>
                </v:shape>
                <v:shape id="Freeform: Shape 60" o:spid="_x0000_s1036" style="position:absolute;left:7982;top:6313;width:34493;height:10238;visibility:visible;mso-wrap-style:square;v-text-anchor:middle" coordsize="3449301,1023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" path="m2637285,141220v10592,1177,21131,2999,31775,3531c2717548,147175,2760597,144120,2806749,151812v10676,1779,25882,7450,35305,10591l2863237,169464r10592,3531l2884420,176525v30356,20237,-8051,-4026,21183,10592c2909398,189015,2912317,192455,2916195,194178v6801,3023,14990,2932,21183,7061c2940908,203593,2944092,206577,2947969,208300v6801,3023,14122,4707,21183,7061l2979744,218891v3530,2354,6714,5338,10591,7061c2997136,228975,3004457,230659,3011518,233013r10592,3531l3085659,257727r74140,24713l3180982,289501v3531,1177,7495,1467,10592,3531c3195104,295386,3198288,298370,3202165,300093v6802,3023,14123,4707,21184,7061l3233940,310685r42366,14122c3276311,324809,3297484,331864,3297489,331868v3531,2354,6714,5338,10592,7061c3314882,341952,3323071,341861,3329264,345990v3530,2354,6714,5338,10591,7061c3377671,369858,3347658,351192,3371630,367173v20236,30352,-6709,-5367,17652,14122c3392595,383946,3393627,388626,3396343,391886v3197,3836,7527,6651,10592,10592c3429114,430994,3411144,417052,3431648,430722r10592,31774c3443417,466027,3445040,469439,3445770,473088r3531,17652c3448124,501332,3447522,512003,3445770,522515v-1327,7961,-5508,15084,-10591,21183c3431983,547534,3427783,550453,3424587,554289v-14713,17655,1767,4706,-17652,17653c3395167,589594,3403404,580180,3378691,596655r-10592,7061c3351161,629125,3375147,597840,3339855,621369v-3530,2354,-6714,5338,-10591,7061c3322463,631453,3314274,631363,3308081,635491v-3531,2354,-6714,5338,-10592,7061c3290688,645575,3283367,647259,3276306,649613v-17380,5793,-6925,2919,-31774,7061c3220995,655497,3197385,655343,3173921,653143v-10238,-960,-47839,-8347,-63549,-10591c3093896,640198,3077361,638227,3060945,635491r-21183,-3531c3031537,630695,3023274,629695,3015049,628430v-7075,-1089,-14087,-2585,-21183,-3531c2983303,623491,2972666,622691,2962091,621369v-62455,-7807,20569,997,-60018,-7061c2872652,615485,2843189,615879,2813810,617838v-5987,399,-11794,2229,-17652,3531c2771302,626893,2792103,622528,2771444,628430v-4665,1333,-9457,2197,-14122,3530c2753744,632982,2750309,634469,2746731,635491v-37363,10675,15055,-6196,-35305,10591c2707895,647259,2703931,647549,2700834,649613v-13687,9125,-6566,5719,-21183,10591c2672590,664911,2666519,671642,2658468,674326v-3530,1177,-7338,1724,-10591,3531c2640459,681978,2633755,687272,2626694,691979r-21183,14122c2601980,708455,2598945,711820,2594919,713162r-10591,3530c2577267,721399,2571196,728130,2563145,730814v-3531,1177,-7339,1724,-10592,3531c2516137,754576,2544743,744010,2520779,751997v-30356,20237,8051,-4026,-21183,10592c2472228,776273,2505026,764310,2478413,773180v-30356,20237,8051,-4026,-21183,10592c2429862,797456,2462660,785493,2436047,794363v-30356,20237,8051,-4026,-21183,10592c2411069,806853,2408150,810293,2404272,812016v-10,4,-26473,8824,-31774,10591c2368967,823784,2365003,824074,2361906,826138v-3530,2354,-6714,5338,-10591,7061c2344514,836222,2337193,837906,2330132,840260r-21183,7061l2277174,857912r-21183,7061c2250107,866150,2244185,867155,2238338,868504v-65421,15098,-6166,1257,-38835,10591c2182356,883994,2186680,881783,2167728,886156v-9456,2182,-18728,5157,-28244,7061c2133600,894394,2127741,895705,2121832,896748v-14099,2488,-28327,4253,-42366,7061l2044161,910870v-5884,1177,-11734,2543,-17653,3530c2012386,916754,1998181,918653,1984142,921461v-5884,1177,-11733,2545,-17652,3531c1946096,928391,1940172,928137,1920593,932053v-23400,4680,-5090,2956,-31774,7061c1879441,940557,1869953,941201,1860575,942644v-5931,912,-11734,2544,-17653,3531c1834714,947543,1826434,948440,1818209,949705v-7075,1089,-14104,2469,-21183,3531l1747599,960297r-24714,3530l1694641,967358r-67079,7061l1599318,977949r-31775,3531c1559286,982512,1551100,984091,1542830,985010v-12919,1435,-25909,2170,-38836,3531c1494558,989534,1485173,990962,1475750,992071r-31774,3531l1373365,1002663r-35305,3530l1306286,1009724v-55688,5569,-26910,2070,-91793,7061c1201533,1017782,1188617,1019318,1175657,1020315v-17639,1357,-35305,2354,-52957,3531c1055620,1022669,988497,1022997,921461,1020315v-45861,-1835,-63965,-8130,-105915,-14122c807308,1005016,799028,1004109,790833,1002663v-75340,-13295,-9399,-2014,-49427,-10592c729671,989556,717869,987364,706101,985010v-5884,-1177,-11831,-2074,-17653,-3530c654007,972869,697013,983383,656674,974419v-4737,-1053,-9385,-2478,-14122,-3531c636694,969586,630746,968707,624899,967358v-9456,-2182,-19038,-3992,-28244,-7061c593125,959120,589654,957745,586064,956766v-9362,-2554,-19037,-3993,-28244,-7061c554289,948528,550818,947154,547228,946175v-9363,-2553,-19038,-3992,-28244,-7061l466027,921461,413069,903809r-10592,-3531l391886,896748v-16786,-11190,-6565,-5718,-31775,-14122c356581,881449,352616,881159,349520,879095v-3531,-2354,-6714,-5338,-10592,-7061c338918,872030,312455,863210,307154,861443v-3531,-1177,-7495,-1467,-10592,-3531c293032,855558,289848,852574,285971,850851v-6801,-3023,-14990,-2933,-21183,-7061c261257,841436,258074,838452,254196,836729v-6801,-3023,-14990,-2932,-21183,-7061c219326,820543,226447,823949,211830,819077v-3530,-2354,-6796,-5163,-10591,-7061c197910,810352,193900,810292,190647,808485v-40872,-22707,-6043,-4700,-31774,-24713c152174,778562,137690,769650,137690,769650v-18827,-28241,5882,5880,-17653,-17653c96497,728458,130632,753177,102385,734345v-2354,-3531,-4061,-7592,-7061,-10592c92324,720753,87526,719885,84732,716692,79144,710305,75317,702570,70610,695509l56488,674326,42366,653143,35305,642552v-8871,-26617,3094,6186,-10591,-21183c10097,592136,34357,630537,14122,600186l7061,579003c5884,575472,4143,572082,3531,568411l,547228c3817,447990,-6152,484486,10592,434252r3530,-10591c17801,412624,21371,398822,31775,391886r10591,-7061c62601,354474,35657,390192,60019,370703v3313,-2651,3748,-7940,7061,-10591c69986,357787,74418,358388,77671,356581v36412,-20230,7812,-9666,31775,-17652c112976,336575,116160,333591,120037,331868v6801,-3023,21183,-7061,21183,-7061c144751,322453,147934,319469,151812,317746v6801,-3023,14122,-4707,21183,-7061l194178,303624r21183,-7062c229048,292000,238276,288625,254196,285971v30542,-5091,14080,-2643,49427,-7061l476618,282440v9482,333,18821,2422,28244,3531c534573,289466,534157,288738,561350,293032v14142,2233,28160,5285,42366,7061c613131,301270,622582,302181,631960,303624v5931,912,11712,2681,17653,3530c660162,308661,670813,309363,681387,310685v8257,1032,16465,2430,24714,3530l734345,317746v48052,6865,-7529,2071,77671,10591c903736,337509,859008,334086,946175,338929v82143,-2738,86505,1762,148281,-10592c1100340,327160,1106287,326262,1112108,324807v3611,-903,6981,-2628,10592,-3531c1145113,315673,1142221,319477,1168596,310685v7061,-2354,13962,-5256,21183,-7061c1194486,302447,1199253,301487,1203901,300093v7129,-2139,14122,-4707,21183,-7061l1267450,278910r52958,-17653c1320412,261256,1341588,254198,1341591,254196v13687,-9125,6566,-5719,21183,-10591c1379559,232414,1369338,237887,1394549,229483v3530,-1177,7495,-1467,10591,-3531c1418828,216827,1411706,220233,1426323,215361v3531,-2354,6714,-5338,10592,-7061c1443716,205277,1458098,201239,1458098,201239v3530,-2354,6796,-5163,10591,-7061c1472018,192514,1476028,192454,1479281,190647v36416,-20231,7810,-9665,31774,-17652c1518116,168288,1524187,161557,1532238,158873v3531,-1177,7339,-1724,10592,-3531c1542840,155336,1569303,137693,1574604,134159v3531,-2354,6566,-5719,10592,-7061l1595787,123568r42366,-28244c1641684,92970,1644720,89605,1648745,88263v3530,-1177,7338,-1724,10591,-3531c1666754,80611,1673458,75317,1680519,70610r10592,-7061c1694641,61195,1697677,57830,1701702,56488r10592,-3530l1744068,31775v3531,-2354,6567,-5719,10592,-7061c1758190,23537,1761998,22990,1765251,21183v7418,-4121,29416,-16180,21183,-14122c1777019,9415,1767396,11053,1758190,14122v-3530,1177,-6981,2628,-10591,3531c1741777,19108,1735804,19881,1729946,21183v-4737,1053,-9385,2478,-14122,3531c1709966,26016,1692479,30141,1698172,28244r52957,-17652l1772312,3531,1782904,v11344,34038,3530,6870,3530,84732e" filled="f" strokecolor="black [3213]" strokeweight="1pt">
                  <v:stroke joinstyle="miter"/>
                  <v:path arrowok="t" o:connecttype="custom" o:connectlocs="2637285,141220;2669060,144751;2806749,151812;2842054,162403;2863237,169464;2873829,172995;2884420,176525;2905603,187117;2916195,194178;2937378,201239;2947969,208300;2969152,215361;2979744,218891;2990335,225952;3011518,233013;3022110,236544;3085659,257727;3159799,282440;3180982,289501;3191574,293032;3202165,300093;3223349,307154;3233940,310685;3276306,324807;3297489,331868;3308081,338929;3329264,345990;3339855,353051;3371630,367173;3389282,381295;3396343,391886;3406935,402478;3431648,430722;3442240,462496;3445770,473088;3449301,490740;3445770,522515;3435179,543698;3424587,554289;3406935,571942;3378691,596655;3368099,603716;3339855,621369;3329264,628430;3308081,635491;3297489,642552;3276306,649613;3244532,656674;3173921,653143;3110372,642552;3060945,635491;3039762,631960;3015049,628430;2993866,624899;2962091,621369;2902073,614308;2813810,617838;2796158,621369;2771444,628430;2757322,631960;2746731,635491;2711426,646082;2700834,649613;2679651,660204;2658468,674326;2647877,677857;2626694,691979;2605511,706101;2594919,713162;2584328,716692;2563145,730814;2552553,734345;2520779,751997;2499596,762589;2478413,773180;2457230,783772;2436047,794363;2414864,804955;2404272,812016;2372498,822607;2361906,826138;2351315,833199;2330132,840260;2308949,847321;2277174,857912;2255991,864973;2238338,868504;2199503,879095;2167728,886156;2139484,893217;2121832,896748;2079466,903809;2044161,910870;2026508,914400;1984142,921461;1966490,924992;1920593,932053;1888819,939114;1860575,942644;1842922,946175;1818209,949705;1797026,953236;1747599,960297;1722885,963827;1694641,967358;1627562,974419;1599318,977949;1567543,981480;1542830,985010;1503994,988541;1475750,992071;1443976,995602;1373365,1002663;1338060,1006193;1306286,1009724;1214493,1016785;1175657,1020315;1122700,1023846;921461,1020315;815546,1006193;790833,1002663;741406,992071;706101,985010;688448,981480;656674,974419;642552,970888;624899,967358;596655,960297;586064,956766;557820,949705;547228,946175;518984,939114;466027,921461;413069,903809;402477,900278;391886,896748;360111,882626;349520,879095;338928,872034;307154,861443;296562,857912;285971,850851;264788,843790;254196,836729;233013,829668;211830,819077;201239,812016;190647,808485;158873,783772;137690,769650;120037,751997;102385,734345;95324,723753;84732,716692;70610,695509;56488,674326;42366,653143;35305,642552;24714,621369;14122,600186;7061,579003;3531,568411;0,547228;10592,434252;14122,423661;31775,391886;42366,384825;60019,370703;67080,360112;77671,356581;109446,338929;120037,331868;141220,324807;151812,317746;172995,310685;194178,303624;215361,296562;254196,285971;303623,278910;476618,282440;504862,285971;561350,293032;603716,300093;631960,303624;649613,307154;681387,310685;706101,314215;734345,317746;812016,328337;946175,338929;1094456,328337;1112108,324807;1122700,321276;1168596,310685;1189779,303624;1203901,300093;1225084,293032;1267450,278910;1320408,261257;1341591,254196;1362774,243605;1394549,229483;1405140,225952;1426323,215361;1436915,208300;1458098,201239;1468689,194178;1479281,190647;1511055,172995;1532238,158873;1542830,155342;1574604,134159;1585196,127098;1595787,123568;1638153,95324;1648745,88263;1659336,84732;1680519,70610;1691111,63549;1701702,56488;1712294,52958;1744068,31775;1754660,24714;1765251,21183;1786434,7061;1758190,14122;1747599,17653;1729946,21183;1715824,24714;1698172,28244;1751129,10592;1772312,3531;1782904,0;1786434,84732" o:connectangles="0,0,0,0,0,0,0,0,0,0,0,0,0,0,0,0,0,0,0,0,0,0,0,0,0,0,0,0,0,0,0,0,0,0,0,0,0,0,0,0,0,0,0,0,0,0,0,0,0,0,0,0,0,0,0,0,0,0,0,0,0,0,0,0,0,0,0,0,0,0,0,0,0,0,0,0,0,0,0,0,0,0,0,0,0,0,0,0,0,0,0,0,0,0,0,0,0,0,0,0,0,0,0,0,0,0,0,0,0,0,0,0,0,0,0,0,0,0,0,0,0,0,0,0,0,0,0,0,0,0,0,0,0,0,0,0,0,0,0,0,0,0,0,0,0,0,0,0,0,0,0,0,0,0,0,0,0,0,0,0,0,0,0,0,0,0,0,0,0,0,0,0,0,0,0,0,0,0,0,0,0,0,0,0,0,0,0,0,0,0,0,0,0,0,0,0,0,0,0,0,0,0,0,0,0,0,0,0,0,0,0,0,0,0,0,0,0,0,0,0,0,0,0,0,0,0,0,0,0,0,0,0,0,0"/>
                </v:shape>
                <v:shape id="Text Box 61" o:spid="_x0000_s1037" type="#_x0000_t202" style="position:absolute;left:32997;top:5009;width:4855;height:2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0C8FEEE0" w14:textId="77777777" w:rsidR="00B74BB0" w:rsidRPr="00D70BAC" w:rsidRDefault="00B74BB0" w:rsidP="00D70BAC">
                        <w:pPr>
                          <w:rPr>
                            <w:sz w:val="12"/>
                            <w:szCs w:val="12"/>
                          </w:rPr>
                        </w:pPr>
                        <w:r w:rsidRPr="00D70BAC">
                          <w:rPr>
                            <w:sz w:val="12"/>
                            <w:szCs w:val="12"/>
                          </w:rPr>
                          <w:t>Least Valuable</w:t>
                        </w:r>
                      </w:p>
                    </w:txbxContent>
                  </v:textbox>
                </v:shape>
                <v:shape id="Text Box 62" o:spid="_x0000_s1038" type="#_x0000_t202" style="position:absolute;left:24967;top:6202;width:7233;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4619DC2D" w14:textId="77777777" w:rsidR="00B74BB0" w:rsidRPr="00D70BAC" w:rsidRDefault="00B74BB0" w:rsidP="00D70BAC">
                        <w:pPr>
                          <w:rPr>
                            <w:sz w:val="12"/>
                            <w:szCs w:val="12"/>
                          </w:rPr>
                        </w:pPr>
                        <w:r w:rsidRPr="00D70BAC">
                          <w:rPr>
                            <w:sz w:val="12"/>
                            <w:szCs w:val="12"/>
                          </w:rPr>
                          <w:t>Most Valuable</w:t>
                        </w:r>
                      </w:p>
                    </w:txbxContent>
                  </v:textbox>
                </v:shape>
              </v:group>
            </w:pict>
          </mc:Fallback>
        </mc:AlternateContent>
      </w:r>
    </w:p>
    <w:p w14:paraId="41672C65" w14:textId="77777777" w:rsidR="006555CE" w:rsidRDefault="006555CE" w:rsidP="00A7003A"/>
    <w:p w14:paraId="746AF400" w14:textId="77777777" w:rsidR="006555CE" w:rsidRDefault="006555CE" w:rsidP="00A7003A"/>
    <w:p w14:paraId="4378B844" w14:textId="77777777" w:rsidR="006555CE" w:rsidRDefault="006555CE" w:rsidP="00A7003A"/>
    <w:p w14:paraId="3F6BE25E" w14:textId="77777777" w:rsidR="006555CE" w:rsidRDefault="006555CE" w:rsidP="00A7003A"/>
    <w:p w14:paraId="01F2ECDF" w14:textId="77777777" w:rsidR="006555CE" w:rsidRDefault="006555CE" w:rsidP="00A7003A"/>
    <w:p w14:paraId="48685248" w14:textId="77777777" w:rsidR="006555CE" w:rsidRDefault="006555CE" w:rsidP="00A7003A"/>
    <w:p w14:paraId="0128A46B" w14:textId="77777777" w:rsidR="006555CE" w:rsidRDefault="006555CE" w:rsidP="00A7003A"/>
    <w:p w14:paraId="167D2E33" w14:textId="44DDA5AE" w:rsidR="00657246" w:rsidRDefault="008F3563" w:rsidP="00A7003A">
      <w:r>
        <w:t xml:space="preserve">The visual performance of the 2D embeddings are very different depending on whether a discrete or continuous colouring system was used. </w:t>
      </w:r>
      <w:r w:rsidR="00C34A83">
        <w:t xml:space="preserve">In the 2009-2010 map, there are 57 unique colours of points, each representing a different RFM score and in the 2010-2011 map, there are 58 colours. This means that the first year is missing 7 possible RFM scores and the second year is missing 6, since there are 64 possible RFM scores in total. Because the discrete colour embedding uses very distinct colours </w:t>
      </w:r>
      <w:r w:rsidR="00003783">
        <w:t>for similar RFM scores, the embedding does not look very good.</w:t>
      </w:r>
      <w:r w:rsidR="00391732">
        <w:t xml:space="preserve"> This was likely caused because the features were separated into scores at their quartiles, namely that while t-SNE interprets a pair of 3 dimensional data points as similar, a different RFM score is given to them.  In this case, local structure is arguably preserved but the embedding does not support that. For example</w:t>
      </w:r>
      <w:r w:rsidR="0035406C">
        <w:t xml:space="preserve"> in the discrete 2009-2010 map</w:t>
      </w:r>
      <w:r w:rsidR="00391732">
        <w:t xml:space="preserve">, the cluster of RFM scores 111 (blue) and 211 (purple) circled in black </w:t>
      </w:r>
      <w:r w:rsidR="00F54D4B">
        <w:t xml:space="preserve">indicate similar </w:t>
      </w:r>
      <w:r w:rsidR="0035406C">
        <w:t xml:space="preserve">customers which t-SNE is picking up on, but should belong in different clusters because they have different RFM score. Additionally, the cluster of red points indicated with a blue circle </w:t>
      </w:r>
      <w:r w:rsidR="00E2149D">
        <w:t>all have an RFM score of 222. However, they appear to be somewhat separated from each other which could mean that t-SNE may interpret these points as not very similar while they have identical RFM scores. The small gaps of separations of points scattered throughout the discrete maps shows that t-SNE is trying to preserve local structure as much as possible.</w:t>
      </w:r>
    </w:p>
    <w:p w14:paraId="0629CEEB" w14:textId="77777777" w:rsidR="00B74BB0" w:rsidRDefault="00B74BB0" w:rsidP="00A7003A"/>
    <w:p w14:paraId="59465637" w14:textId="4F186692" w:rsidR="00657246" w:rsidRDefault="00657246" w:rsidP="00657246">
      <w:pPr>
        <w:pStyle w:val="Heading1"/>
      </w:pPr>
      <w:bookmarkStart w:id="16" w:name="_Toc69486519"/>
      <w:r>
        <w:t>Conclusion</w:t>
      </w:r>
      <w:bookmarkEnd w:id="16"/>
    </w:p>
    <w:p w14:paraId="7FF9505A" w14:textId="77777777" w:rsidR="00BC06C9" w:rsidRDefault="00BC06C9" w:rsidP="00A7003A"/>
    <w:p w14:paraId="1B4B879B" w14:textId="23270D06" w:rsidR="00BC06C9" w:rsidRDefault="009D06DE" w:rsidP="00A7003A">
      <w:r>
        <w:t xml:space="preserve">This report has shown </w:t>
      </w:r>
      <w:r w:rsidR="00706665">
        <w:t xml:space="preserve">how specific real-world retail data columns can be related to the RFM model, which allowed an RFM score to be assigned to each customer. PCA was then used to reduce the three features of RFM to two, using ideas of variance of features, the covariance matrix and its eigenvectors and corresponding eigenvalues. This gave a two dimensional visualisation of the data, which was compared to that of t-SNE. </w:t>
      </w:r>
      <w:r w:rsidR="00B74BB0">
        <w:t xml:space="preserve">Both methods visually appear to perform similarly in that continuous colour plots are better than discrete colour plots as they show a more gradual colour change between similar RFM scores. </w:t>
      </w:r>
      <w:r w:rsidR="00A92CD3">
        <w:t>This can possibly mean that too many clusters (different RFM scores) was used in the model so the clusters could not be separate too well.</w:t>
      </w:r>
      <w:r w:rsidR="00AD7D33">
        <w:t xml:space="preserve"> This also shows that when there is no structure in your original data to begin with, the two dimensional embeddings may not show clearly separated clusters.</w:t>
      </w:r>
    </w:p>
    <w:p w14:paraId="39BF41C4" w14:textId="77777777" w:rsidR="00BC06C9" w:rsidRDefault="00BC06C9" w:rsidP="00A7003A"/>
    <w:p w14:paraId="45056C8F" w14:textId="77777777" w:rsidR="00BC06C9" w:rsidRDefault="00BC06C9" w:rsidP="00A7003A"/>
    <w:p w14:paraId="532C6DCC" w14:textId="77777777" w:rsidR="00BC06C9" w:rsidRDefault="00BC06C9" w:rsidP="00A7003A"/>
    <w:p w14:paraId="7B747BAE" w14:textId="77777777" w:rsidR="009D06DE" w:rsidRDefault="009D06DE" w:rsidP="009D06DE"/>
    <w:p w14:paraId="0B1C03DC" w14:textId="538A4B38" w:rsidR="00F70193" w:rsidRDefault="00696BE5" w:rsidP="00696BE5">
      <w:pPr>
        <w:pStyle w:val="Heading1"/>
      </w:pPr>
      <w:bookmarkStart w:id="17" w:name="_Toc69486520"/>
      <w:r>
        <w:t>References</w:t>
      </w:r>
      <w:bookmarkEnd w:id="17"/>
    </w:p>
    <w:p w14:paraId="67F9C153" w14:textId="737A888E" w:rsidR="00F70193" w:rsidRDefault="00F70193" w:rsidP="00280CDB">
      <w:pPr>
        <w:rPr>
          <w:sz w:val="28"/>
          <w:szCs w:val="28"/>
        </w:rPr>
      </w:pPr>
    </w:p>
    <w:p w14:paraId="53014966" w14:textId="3605639E" w:rsidR="00502352" w:rsidRPr="00502352" w:rsidRDefault="00AA1276" w:rsidP="00502352">
      <w:pPr>
        <w:widowControl w:val="0"/>
        <w:autoSpaceDE w:val="0"/>
        <w:autoSpaceDN w:val="0"/>
        <w:adjustRightInd w:val="0"/>
        <w:spacing w:line="240" w:lineRule="auto"/>
        <w:rPr>
          <w:rFonts w:ascii="Calibri" w:hAnsi="Calibri" w:cs="Calibri"/>
          <w:noProof/>
          <w:sz w:val="28"/>
          <w:szCs w:val="24"/>
        </w:rPr>
      </w:pP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00502352" w:rsidRPr="00502352">
        <w:rPr>
          <w:rFonts w:ascii="Calibri" w:hAnsi="Calibri" w:cs="Calibri"/>
          <w:noProof/>
          <w:sz w:val="28"/>
          <w:szCs w:val="24"/>
        </w:rPr>
        <w:t xml:space="preserve">Alkhayrat, M., Aljnidi, M. and Aljoumaa, K. (2020) ‘A comparative dimensionality reduction study in telecom customer segmentation using deep learning and PCA’, </w:t>
      </w:r>
      <w:r w:rsidR="00502352" w:rsidRPr="00502352">
        <w:rPr>
          <w:rFonts w:ascii="Calibri" w:hAnsi="Calibri" w:cs="Calibri"/>
          <w:i/>
          <w:iCs/>
          <w:noProof/>
          <w:sz w:val="28"/>
          <w:szCs w:val="24"/>
        </w:rPr>
        <w:t>Journal of Big Data</w:t>
      </w:r>
      <w:r w:rsidR="00502352" w:rsidRPr="00502352">
        <w:rPr>
          <w:rFonts w:ascii="Calibri" w:hAnsi="Calibri" w:cs="Calibri"/>
          <w:noProof/>
          <w:sz w:val="28"/>
          <w:szCs w:val="24"/>
        </w:rPr>
        <w:t>, 7(1). doi: 10.1186/s40537-020-0286-0.</w:t>
      </w:r>
    </w:p>
    <w:p w14:paraId="7369A0D9"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Bandyopadhyay, S., Thakur, S. S. and Mandal, J. K. (2020) ‘Product recommendation for e-commerce business by applying principal component analysis (PCA) and K-means clustering: benefit for the society’, </w:t>
      </w:r>
      <w:r w:rsidRPr="00502352">
        <w:rPr>
          <w:rFonts w:ascii="Calibri" w:hAnsi="Calibri" w:cs="Calibri"/>
          <w:i/>
          <w:iCs/>
          <w:noProof/>
          <w:sz w:val="28"/>
          <w:szCs w:val="24"/>
        </w:rPr>
        <w:t>Innovations in Systems and Software Engineering</w:t>
      </w:r>
      <w:r w:rsidRPr="00502352">
        <w:rPr>
          <w:rFonts w:ascii="Calibri" w:hAnsi="Calibri" w:cs="Calibri"/>
          <w:noProof/>
          <w:sz w:val="28"/>
          <w:szCs w:val="24"/>
        </w:rPr>
        <w:t>, 17(1), pp. 45–52. doi: 10.1007/s11334-020-00372-5.</w:t>
      </w:r>
    </w:p>
    <w:p w14:paraId="364C9A05"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Chen, I. J. and Popovich, K. (2003) ‘Understanding customer relationship management (CRM): People, process and technology’, </w:t>
      </w:r>
      <w:r w:rsidRPr="00502352">
        <w:rPr>
          <w:rFonts w:ascii="Calibri" w:hAnsi="Calibri" w:cs="Calibri"/>
          <w:i/>
          <w:iCs/>
          <w:noProof/>
          <w:sz w:val="28"/>
          <w:szCs w:val="24"/>
        </w:rPr>
        <w:t>Business Process Management Journal</w:t>
      </w:r>
      <w:r w:rsidRPr="00502352">
        <w:rPr>
          <w:rFonts w:ascii="Calibri" w:hAnsi="Calibri" w:cs="Calibri"/>
          <w:noProof/>
          <w:sz w:val="28"/>
          <w:szCs w:val="24"/>
        </w:rPr>
        <w:t>. doi: 10.1108/14637150310496758.</w:t>
      </w:r>
    </w:p>
    <w:p w14:paraId="33BD8EF4"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Christy, A. J. </w:t>
      </w:r>
      <w:r w:rsidRPr="00502352">
        <w:rPr>
          <w:rFonts w:ascii="Calibri" w:hAnsi="Calibri" w:cs="Calibri"/>
          <w:i/>
          <w:iCs/>
          <w:noProof/>
          <w:sz w:val="28"/>
          <w:szCs w:val="24"/>
        </w:rPr>
        <w:t>et al.</w:t>
      </w:r>
      <w:r w:rsidRPr="00502352">
        <w:rPr>
          <w:rFonts w:ascii="Calibri" w:hAnsi="Calibri" w:cs="Calibri"/>
          <w:noProof/>
          <w:sz w:val="28"/>
          <w:szCs w:val="24"/>
        </w:rPr>
        <w:t xml:space="preserve"> (2018) ‘RFM ranking – An effective approach to customer segmentation’, </w:t>
      </w:r>
      <w:r w:rsidRPr="00502352">
        <w:rPr>
          <w:rFonts w:ascii="Calibri" w:hAnsi="Calibri" w:cs="Calibri"/>
          <w:i/>
          <w:iCs/>
          <w:noProof/>
          <w:sz w:val="28"/>
          <w:szCs w:val="24"/>
        </w:rPr>
        <w:t>Journal of King Saud University - Computer and Information Sciences</w:t>
      </w:r>
      <w:r w:rsidRPr="00502352">
        <w:rPr>
          <w:rFonts w:ascii="Calibri" w:hAnsi="Calibri" w:cs="Calibri"/>
          <w:noProof/>
          <w:sz w:val="28"/>
          <w:szCs w:val="24"/>
        </w:rPr>
        <w:t>. doi: 10.1016/j.jksuci.2018.09.004.</w:t>
      </w:r>
    </w:p>
    <w:p w14:paraId="0A21F804"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Dua, Dheeru; Graff, C. (2019) </w:t>
      </w:r>
      <w:r w:rsidRPr="00502352">
        <w:rPr>
          <w:rFonts w:ascii="Calibri" w:hAnsi="Calibri" w:cs="Calibri"/>
          <w:i/>
          <w:iCs/>
          <w:noProof/>
          <w:sz w:val="28"/>
          <w:szCs w:val="24"/>
        </w:rPr>
        <w:t>UCI Machine Learning Repository</w:t>
      </w:r>
      <w:r w:rsidRPr="00502352">
        <w:rPr>
          <w:rFonts w:ascii="Calibri" w:hAnsi="Calibri" w:cs="Calibri"/>
          <w:noProof/>
          <w:sz w:val="28"/>
          <w:szCs w:val="24"/>
        </w:rPr>
        <w:t xml:space="preserve">, </w:t>
      </w:r>
      <w:r w:rsidRPr="00502352">
        <w:rPr>
          <w:rFonts w:ascii="Calibri" w:hAnsi="Calibri" w:cs="Calibri"/>
          <w:i/>
          <w:iCs/>
          <w:noProof/>
          <w:sz w:val="28"/>
          <w:szCs w:val="24"/>
        </w:rPr>
        <w:t>Center for Machine Learning and Intelligent Systems</w:t>
      </w:r>
      <w:r w:rsidRPr="00502352">
        <w:rPr>
          <w:rFonts w:ascii="Calibri" w:hAnsi="Calibri" w:cs="Calibri"/>
          <w:noProof/>
          <w:sz w:val="28"/>
          <w:szCs w:val="24"/>
        </w:rPr>
        <w:t>. Available at: https://archive.ics.uci.edu/ml/datasets/Online+Retail+II#.</w:t>
      </w:r>
    </w:p>
    <w:p w14:paraId="54346EF8"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Dursun, A. and Caber, M. (2016) ‘Using data mining techniques for profiling profitable hotel customers: An application of RFM analysis’, </w:t>
      </w:r>
      <w:r w:rsidRPr="00502352">
        <w:rPr>
          <w:rFonts w:ascii="Calibri" w:hAnsi="Calibri" w:cs="Calibri"/>
          <w:i/>
          <w:iCs/>
          <w:noProof/>
          <w:sz w:val="28"/>
          <w:szCs w:val="24"/>
        </w:rPr>
        <w:t>Tourism Management Perspectives</w:t>
      </w:r>
      <w:r w:rsidRPr="00502352">
        <w:rPr>
          <w:rFonts w:ascii="Calibri" w:hAnsi="Calibri" w:cs="Calibri"/>
          <w:noProof/>
          <w:sz w:val="28"/>
          <w:szCs w:val="24"/>
        </w:rPr>
        <w:t>. doi: 10.1016/j.tmp.2016.03.001.</w:t>
      </w:r>
    </w:p>
    <w:p w14:paraId="7A91FECD"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Galarnyk, M. (2017) ‘PCA using Python (scikit-learn)’, </w:t>
      </w:r>
      <w:r w:rsidRPr="00502352">
        <w:rPr>
          <w:rFonts w:ascii="Calibri" w:hAnsi="Calibri" w:cs="Calibri"/>
          <w:i/>
          <w:iCs/>
          <w:noProof/>
          <w:sz w:val="28"/>
          <w:szCs w:val="24"/>
        </w:rPr>
        <w:t>PCA using Python (scikit-learn)</w:t>
      </w:r>
      <w:r w:rsidRPr="00502352">
        <w:rPr>
          <w:rFonts w:ascii="Calibri" w:hAnsi="Calibri" w:cs="Calibri"/>
          <w:noProof/>
          <w:sz w:val="28"/>
          <w:szCs w:val="24"/>
        </w:rPr>
        <w:t>. Available at: https://towardsdatascience.com/pca-using-python-scikit-learn-e653f8989e60.</w:t>
      </w:r>
    </w:p>
    <w:p w14:paraId="4DE8EF17"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García-Alonso, C. R., Pérez-Naranjo, L. M. and Fernández-Caballero, J. C. (2014) ‘Multiobjective evolutionary algorithms to identify highly autocorrelated areas: The case of spatial distribution in financially compromised farms’, </w:t>
      </w:r>
      <w:r w:rsidRPr="00502352">
        <w:rPr>
          <w:rFonts w:ascii="Calibri" w:hAnsi="Calibri" w:cs="Calibri"/>
          <w:i/>
          <w:iCs/>
          <w:noProof/>
          <w:sz w:val="28"/>
          <w:szCs w:val="24"/>
        </w:rPr>
        <w:t>Annals of Operations Research</w:t>
      </w:r>
      <w:r w:rsidRPr="00502352">
        <w:rPr>
          <w:rFonts w:ascii="Calibri" w:hAnsi="Calibri" w:cs="Calibri"/>
          <w:noProof/>
          <w:sz w:val="28"/>
          <w:szCs w:val="24"/>
        </w:rPr>
        <w:t>, 219(1), pp. 187–202. doi: 10.1007/s10479-011-0841-3.</w:t>
      </w:r>
    </w:p>
    <w:p w14:paraId="7C291F7E"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García-Murillo, M. and Annabi, H. (2002) ‘Customer knowledge management’, </w:t>
      </w:r>
      <w:r w:rsidRPr="00502352">
        <w:rPr>
          <w:rFonts w:ascii="Calibri" w:hAnsi="Calibri" w:cs="Calibri"/>
          <w:i/>
          <w:iCs/>
          <w:noProof/>
          <w:sz w:val="28"/>
          <w:szCs w:val="24"/>
        </w:rPr>
        <w:t>Journal of the Operational Research Society</w:t>
      </w:r>
      <w:r w:rsidRPr="00502352">
        <w:rPr>
          <w:rFonts w:ascii="Calibri" w:hAnsi="Calibri" w:cs="Calibri"/>
          <w:noProof/>
          <w:sz w:val="28"/>
          <w:szCs w:val="24"/>
        </w:rPr>
        <w:t>. doi: 10.1057/palgrave.jors.2601365.</w:t>
      </w:r>
    </w:p>
    <w:p w14:paraId="50AA1251"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lastRenderedPageBreak/>
        <w:t xml:space="preserve">Gebert, H. </w:t>
      </w:r>
      <w:r w:rsidRPr="00502352">
        <w:rPr>
          <w:rFonts w:ascii="Calibri" w:hAnsi="Calibri" w:cs="Calibri"/>
          <w:i/>
          <w:iCs/>
          <w:noProof/>
          <w:sz w:val="28"/>
          <w:szCs w:val="24"/>
        </w:rPr>
        <w:t>et al.</w:t>
      </w:r>
      <w:r w:rsidRPr="00502352">
        <w:rPr>
          <w:rFonts w:ascii="Calibri" w:hAnsi="Calibri" w:cs="Calibri"/>
          <w:noProof/>
          <w:sz w:val="28"/>
          <w:szCs w:val="24"/>
        </w:rPr>
        <w:t xml:space="preserve"> (2003) ‘Knowledge-enabled customer relationship management: Integrating customer relationship management and knowledge management concepts[1]’, </w:t>
      </w:r>
      <w:r w:rsidRPr="00502352">
        <w:rPr>
          <w:rFonts w:ascii="Calibri" w:hAnsi="Calibri" w:cs="Calibri"/>
          <w:i/>
          <w:iCs/>
          <w:noProof/>
          <w:sz w:val="28"/>
          <w:szCs w:val="24"/>
        </w:rPr>
        <w:t>Journal of Knowledge Management</w:t>
      </w:r>
      <w:r w:rsidRPr="00502352">
        <w:rPr>
          <w:rFonts w:ascii="Calibri" w:hAnsi="Calibri" w:cs="Calibri"/>
          <w:noProof/>
          <w:sz w:val="28"/>
          <w:szCs w:val="24"/>
        </w:rPr>
        <w:t>. doi: 10.1108/13673270310505421.</w:t>
      </w:r>
    </w:p>
    <w:p w14:paraId="278D9CD9"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Granato, D. </w:t>
      </w:r>
      <w:r w:rsidRPr="00502352">
        <w:rPr>
          <w:rFonts w:ascii="Calibri" w:hAnsi="Calibri" w:cs="Calibri"/>
          <w:i/>
          <w:iCs/>
          <w:noProof/>
          <w:sz w:val="28"/>
          <w:szCs w:val="24"/>
        </w:rPr>
        <w:t>et al.</w:t>
      </w:r>
      <w:r w:rsidRPr="00502352">
        <w:rPr>
          <w:rFonts w:ascii="Calibri" w:hAnsi="Calibri" w:cs="Calibri"/>
          <w:noProof/>
          <w:sz w:val="28"/>
          <w:szCs w:val="24"/>
        </w:rPr>
        <w:t xml:space="preserve"> (2018) ‘Use of principal component analysis (PCA) and hierarchical cluster analysis (HCA) for multivariate association between bioactive compounds and functional properties in foods: A critical perspective’, </w:t>
      </w:r>
      <w:r w:rsidRPr="00502352">
        <w:rPr>
          <w:rFonts w:ascii="Calibri" w:hAnsi="Calibri" w:cs="Calibri"/>
          <w:i/>
          <w:iCs/>
          <w:noProof/>
          <w:sz w:val="28"/>
          <w:szCs w:val="24"/>
        </w:rPr>
        <w:t>Trends in Food Science and Technology</w:t>
      </w:r>
      <w:r w:rsidRPr="00502352">
        <w:rPr>
          <w:rFonts w:ascii="Calibri" w:hAnsi="Calibri" w:cs="Calibri"/>
          <w:noProof/>
          <w:sz w:val="28"/>
          <w:szCs w:val="24"/>
        </w:rPr>
        <w:t>, 72(December 2017), pp. 83–90. doi: 10.1016/j.tifs.2017.12.006.</w:t>
      </w:r>
    </w:p>
    <w:p w14:paraId="7EC6E820"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Kansal, T. </w:t>
      </w:r>
      <w:r w:rsidRPr="00502352">
        <w:rPr>
          <w:rFonts w:ascii="Calibri" w:hAnsi="Calibri" w:cs="Calibri"/>
          <w:i/>
          <w:iCs/>
          <w:noProof/>
          <w:sz w:val="28"/>
          <w:szCs w:val="24"/>
        </w:rPr>
        <w:t>et al.</w:t>
      </w:r>
      <w:r w:rsidRPr="00502352">
        <w:rPr>
          <w:rFonts w:ascii="Calibri" w:hAnsi="Calibri" w:cs="Calibri"/>
          <w:noProof/>
          <w:sz w:val="28"/>
          <w:szCs w:val="24"/>
        </w:rPr>
        <w:t xml:space="preserve"> (2018) ‘Customer Segmentation using K-means Clustering’, in </w:t>
      </w:r>
      <w:r w:rsidRPr="00502352">
        <w:rPr>
          <w:rFonts w:ascii="Calibri" w:hAnsi="Calibri" w:cs="Calibri"/>
          <w:i/>
          <w:iCs/>
          <w:noProof/>
          <w:sz w:val="28"/>
          <w:szCs w:val="24"/>
        </w:rPr>
        <w:t>Proceedings of the International Conference on Computational Techniques, Electronics and Mechanical Systems, CTEMS 2018</w:t>
      </w:r>
      <w:r w:rsidRPr="00502352">
        <w:rPr>
          <w:rFonts w:ascii="Calibri" w:hAnsi="Calibri" w:cs="Calibri"/>
          <w:noProof/>
          <w:sz w:val="28"/>
          <w:szCs w:val="24"/>
        </w:rPr>
        <w:t>. doi: 10.1109/CTEMS.2018.8769171.</w:t>
      </w:r>
    </w:p>
    <w:p w14:paraId="2FC415C7"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Khajvand, M. and Tarokh, M. J. (2011) ‘Estimating customer future value of different customer segments based on adapted RFM model in retail banking context’, in </w:t>
      </w:r>
      <w:r w:rsidRPr="00502352">
        <w:rPr>
          <w:rFonts w:ascii="Calibri" w:hAnsi="Calibri" w:cs="Calibri"/>
          <w:i/>
          <w:iCs/>
          <w:noProof/>
          <w:sz w:val="28"/>
          <w:szCs w:val="24"/>
        </w:rPr>
        <w:t>Procedia Computer Science</w:t>
      </w:r>
      <w:r w:rsidRPr="00502352">
        <w:rPr>
          <w:rFonts w:ascii="Calibri" w:hAnsi="Calibri" w:cs="Calibri"/>
          <w:noProof/>
          <w:sz w:val="28"/>
          <w:szCs w:val="24"/>
        </w:rPr>
        <w:t>. doi: 10.1016/j.procs.2011.01.011.</w:t>
      </w:r>
    </w:p>
    <w:p w14:paraId="10843A67"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Khodakarami, F. and Chan, Y. E. (2014) ‘Exploring the role of customer relationship management (CRM) systems in customer knowledge creation’, </w:t>
      </w:r>
      <w:r w:rsidRPr="00502352">
        <w:rPr>
          <w:rFonts w:ascii="Calibri" w:hAnsi="Calibri" w:cs="Calibri"/>
          <w:i/>
          <w:iCs/>
          <w:noProof/>
          <w:sz w:val="28"/>
          <w:szCs w:val="24"/>
        </w:rPr>
        <w:t>Information and Management</w:t>
      </w:r>
      <w:r w:rsidRPr="00502352">
        <w:rPr>
          <w:rFonts w:ascii="Calibri" w:hAnsi="Calibri" w:cs="Calibri"/>
          <w:noProof/>
          <w:sz w:val="28"/>
          <w:szCs w:val="24"/>
        </w:rPr>
        <w:t>. doi: 10.1016/j.im.2013.09.001.</w:t>
      </w:r>
    </w:p>
    <w:p w14:paraId="3BC1435B"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Lateef, Z. (2020) </w:t>
      </w:r>
      <w:r w:rsidRPr="00502352">
        <w:rPr>
          <w:rFonts w:ascii="Calibri" w:hAnsi="Calibri" w:cs="Calibri"/>
          <w:i/>
          <w:iCs/>
          <w:noProof/>
          <w:sz w:val="28"/>
          <w:szCs w:val="24"/>
        </w:rPr>
        <w:t>All You Need To Know About Principal Component Analysis (PCA)</w:t>
      </w:r>
      <w:r w:rsidRPr="00502352">
        <w:rPr>
          <w:rFonts w:ascii="Calibri" w:hAnsi="Calibri" w:cs="Calibri"/>
          <w:noProof/>
          <w:sz w:val="28"/>
          <w:szCs w:val="24"/>
        </w:rPr>
        <w:t xml:space="preserve">, </w:t>
      </w:r>
      <w:r w:rsidRPr="00502352">
        <w:rPr>
          <w:rFonts w:ascii="Calibri" w:hAnsi="Calibri" w:cs="Calibri"/>
          <w:i/>
          <w:iCs/>
          <w:noProof/>
          <w:sz w:val="28"/>
          <w:szCs w:val="24"/>
        </w:rPr>
        <w:t>All You Need To Know About Principal Component Analysis (PCA)</w:t>
      </w:r>
      <w:r w:rsidRPr="00502352">
        <w:rPr>
          <w:rFonts w:ascii="Calibri" w:hAnsi="Calibri" w:cs="Calibri"/>
          <w:noProof/>
          <w:sz w:val="28"/>
          <w:szCs w:val="24"/>
        </w:rPr>
        <w:t>. Available at: https://www.edureka.co/blog/principal-component-analysis/.</w:t>
      </w:r>
    </w:p>
    <w:p w14:paraId="0041CDE8"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Liu, H. </w:t>
      </w:r>
      <w:r w:rsidRPr="00502352">
        <w:rPr>
          <w:rFonts w:ascii="Calibri" w:hAnsi="Calibri" w:cs="Calibri"/>
          <w:i/>
          <w:iCs/>
          <w:noProof/>
          <w:sz w:val="28"/>
          <w:szCs w:val="24"/>
        </w:rPr>
        <w:t>et al.</w:t>
      </w:r>
      <w:r w:rsidRPr="00502352">
        <w:rPr>
          <w:rFonts w:ascii="Calibri" w:hAnsi="Calibri" w:cs="Calibri"/>
          <w:noProof/>
          <w:sz w:val="28"/>
          <w:szCs w:val="24"/>
        </w:rPr>
        <w:t xml:space="preserve"> (2021) ‘Using t-distributed Stochastic Neighbor Embedding (t-SNE) for cluster analysis and spatial zone delineation of groundwater geochemistry data’, </w:t>
      </w:r>
      <w:r w:rsidRPr="00502352">
        <w:rPr>
          <w:rFonts w:ascii="Calibri" w:hAnsi="Calibri" w:cs="Calibri"/>
          <w:i/>
          <w:iCs/>
          <w:noProof/>
          <w:sz w:val="28"/>
          <w:szCs w:val="24"/>
        </w:rPr>
        <w:t>Journal of Hydrology</w:t>
      </w:r>
      <w:r w:rsidRPr="00502352">
        <w:rPr>
          <w:rFonts w:ascii="Calibri" w:hAnsi="Calibri" w:cs="Calibri"/>
          <w:noProof/>
          <w:sz w:val="28"/>
          <w:szCs w:val="24"/>
        </w:rPr>
        <w:t>, 597(December 2020), p. 126146. doi: 10.1016/j.jhydrol.2021.126146.</w:t>
      </w:r>
    </w:p>
    <w:p w14:paraId="7784FA92"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Luo, Y. </w:t>
      </w:r>
      <w:r w:rsidRPr="00502352">
        <w:rPr>
          <w:rFonts w:ascii="Calibri" w:hAnsi="Calibri" w:cs="Calibri"/>
          <w:i/>
          <w:iCs/>
          <w:noProof/>
          <w:sz w:val="28"/>
          <w:szCs w:val="24"/>
        </w:rPr>
        <w:t>et al.</w:t>
      </w:r>
      <w:r w:rsidRPr="00502352">
        <w:rPr>
          <w:rFonts w:ascii="Calibri" w:hAnsi="Calibri" w:cs="Calibri"/>
          <w:noProof/>
          <w:sz w:val="28"/>
          <w:szCs w:val="24"/>
        </w:rPr>
        <w:t xml:space="preserve"> (2012) ‘Telecom customer segmentation with K-means clustering’, in </w:t>
      </w:r>
      <w:r w:rsidRPr="00502352">
        <w:rPr>
          <w:rFonts w:ascii="Calibri" w:hAnsi="Calibri" w:cs="Calibri"/>
          <w:i/>
          <w:iCs/>
          <w:noProof/>
          <w:sz w:val="28"/>
          <w:szCs w:val="24"/>
        </w:rPr>
        <w:t>ICCSE 2012 - Proceedings of 2012 7th International Conference on Computer Science and Education</w:t>
      </w:r>
      <w:r w:rsidRPr="00502352">
        <w:rPr>
          <w:rFonts w:ascii="Calibri" w:hAnsi="Calibri" w:cs="Calibri"/>
          <w:noProof/>
          <w:sz w:val="28"/>
          <w:szCs w:val="24"/>
        </w:rPr>
        <w:t>. doi: 10.1109/ICCSE.2012.6295158.</w:t>
      </w:r>
    </w:p>
    <w:p w14:paraId="438DA335"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Maklin, C. (2019) ‘Principal Component Analysis Example In Python’, </w:t>
      </w:r>
      <w:r w:rsidRPr="00502352">
        <w:rPr>
          <w:rFonts w:ascii="Calibri" w:hAnsi="Calibri" w:cs="Calibri"/>
          <w:i/>
          <w:iCs/>
          <w:noProof/>
          <w:sz w:val="28"/>
          <w:szCs w:val="24"/>
        </w:rPr>
        <w:t>Principal Component Analysis Example In Python</w:t>
      </w:r>
      <w:r w:rsidRPr="00502352">
        <w:rPr>
          <w:rFonts w:ascii="Calibri" w:hAnsi="Calibri" w:cs="Calibri"/>
          <w:noProof/>
          <w:sz w:val="28"/>
          <w:szCs w:val="24"/>
        </w:rPr>
        <w:t>. Available at: https://towardsdatascience.com/machine-learning-part-15-dimensionality-reduction-with-principal-component-analysis-a5b3bb7353bc.</w:t>
      </w:r>
    </w:p>
    <w:p w14:paraId="2BBB0D55"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Margaritis, A. </w:t>
      </w:r>
      <w:r w:rsidRPr="00502352">
        <w:rPr>
          <w:rFonts w:ascii="Calibri" w:hAnsi="Calibri" w:cs="Calibri"/>
          <w:i/>
          <w:iCs/>
          <w:noProof/>
          <w:sz w:val="28"/>
          <w:szCs w:val="24"/>
        </w:rPr>
        <w:t>et al.</w:t>
      </w:r>
      <w:r w:rsidRPr="00502352">
        <w:rPr>
          <w:rFonts w:ascii="Calibri" w:hAnsi="Calibri" w:cs="Calibri"/>
          <w:noProof/>
          <w:sz w:val="28"/>
          <w:szCs w:val="24"/>
        </w:rPr>
        <w:t xml:space="preserve"> (2020) ‘Identification of ageing state clusters of reclaimed asphalt binders using principal component analysis (PCA) and hierarchical cluster analysis (HCA) based on chemo-rheological parameters’, </w:t>
      </w:r>
      <w:r w:rsidRPr="00502352">
        <w:rPr>
          <w:rFonts w:ascii="Calibri" w:hAnsi="Calibri" w:cs="Calibri"/>
          <w:i/>
          <w:iCs/>
          <w:noProof/>
          <w:sz w:val="28"/>
          <w:szCs w:val="24"/>
        </w:rPr>
        <w:t xml:space="preserve">Construction </w:t>
      </w:r>
      <w:r w:rsidRPr="00502352">
        <w:rPr>
          <w:rFonts w:ascii="Calibri" w:hAnsi="Calibri" w:cs="Calibri"/>
          <w:i/>
          <w:iCs/>
          <w:noProof/>
          <w:sz w:val="28"/>
          <w:szCs w:val="24"/>
        </w:rPr>
        <w:lastRenderedPageBreak/>
        <w:t>and Building Materials</w:t>
      </w:r>
      <w:r w:rsidRPr="00502352">
        <w:rPr>
          <w:rFonts w:ascii="Calibri" w:hAnsi="Calibri" w:cs="Calibri"/>
          <w:noProof/>
          <w:sz w:val="28"/>
          <w:szCs w:val="24"/>
        </w:rPr>
        <w:t>, 244, p. 118276. doi: 10.1016/j.conbuildmat.2020.118276.</w:t>
      </w:r>
    </w:p>
    <w:p w14:paraId="41FB50FE"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Maryani, I. and Riana, D. (2017) ‘Clustering and profiling of customers using RFM for customer relationship management recommendations’, in </w:t>
      </w:r>
      <w:r w:rsidRPr="00502352">
        <w:rPr>
          <w:rFonts w:ascii="Calibri" w:hAnsi="Calibri" w:cs="Calibri"/>
          <w:i/>
          <w:iCs/>
          <w:noProof/>
          <w:sz w:val="28"/>
          <w:szCs w:val="24"/>
        </w:rPr>
        <w:t>2017 5th International Conference on Cyber and IT Service Management, CITSM 2017</w:t>
      </w:r>
      <w:r w:rsidRPr="00502352">
        <w:rPr>
          <w:rFonts w:ascii="Calibri" w:hAnsi="Calibri" w:cs="Calibri"/>
          <w:noProof/>
          <w:sz w:val="28"/>
          <w:szCs w:val="24"/>
        </w:rPr>
        <w:t>. doi: 10.1109/CITSM.2017.8089258.</w:t>
      </w:r>
    </w:p>
    <w:p w14:paraId="615EF551"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Navlani, A. (2018) </w:t>
      </w:r>
      <w:r w:rsidRPr="00502352">
        <w:rPr>
          <w:rFonts w:ascii="Calibri" w:hAnsi="Calibri" w:cs="Calibri"/>
          <w:i/>
          <w:iCs/>
          <w:noProof/>
          <w:sz w:val="28"/>
          <w:szCs w:val="24"/>
        </w:rPr>
        <w:t>Introduction to Customer Segmentation in Python</w:t>
      </w:r>
      <w:r w:rsidRPr="00502352">
        <w:rPr>
          <w:rFonts w:ascii="Calibri" w:hAnsi="Calibri" w:cs="Calibri"/>
          <w:noProof/>
          <w:sz w:val="28"/>
          <w:szCs w:val="24"/>
        </w:rPr>
        <w:t xml:space="preserve">, </w:t>
      </w:r>
      <w:r w:rsidRPr="00502352">
        <w:rPr>
          <w:rFonts w:ascii="Calibri" w:hAnsi="Calibri" w:cs="Calibri"/>
          <w:i/>
          <w:iCs/>
          <w:noProof/>
          <w:sz w:val="28"/>
          <w:szCs w:val="24"/>
        </w:rPr>
        <w:t>Introduction to Customer Segmentation in Python</w:t>
      </w:r>
      <w:r w:rsidRPr="00502352">
        <w:rPr>
          <w:rFonts w:ascii="Calibri" w:hAnsi="Calibri" w:cs="Calibri"/>
          <w:noProof/>
          <w:sz w:val="28"/>
          <w:szCs w:val="24"/>
        </w:rPr>
        <w:t>. Available at: https://www.datacamp.com/community/tutorials/introduction-customer-segmentation-python.</w:t>
      </w:r>
    </w:p>
    <w:p w14:paraId="12F6047D"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Ngai, E. W. T., Xiu, L. and Chau, D. C. K. (2009) ‘Application of data mining techniques in customer relationship management: A literature review and classification’, </w:t>
      </w:r>
      <w:r w:rsidRPr="00502352">
        <w:rPr>
          <w:rFonts w:ascii="Calibri" w:hAnsi="Calibri" w:cs="Calibri"/>
          <w:i/>
          <w:iCs/>
          <w:noProof/>
          <w:sz w:val="28"/>
          <w:szCs w:val="24"/>
        </w:rPr>
        <w:t>Expert Systems with Applications</w:t>
      </w:r>
      <w:r w:rsidRPr="00502352">
        <w:rPr>
          <w:rFonts w:ascii="Calibri" w:hAnsi="Calibri" w:cs="Calibri"/>
          <w:noProof/>
          <w:sz w:val="28"/>
          <w:szCs w:val="24"/>
        </w:rPr>
        <w:t>. doi: 10.1016/j.eswa.2008.02.021.</w:t>
      </w:r>
    </w:p>
    <w:p w14:paraId="0316DDA5"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Payne, A. and Frow, P. (2005) ‘A strategic framework for customer relationship management’, </w:t>
      </w:r>
      <w:r w:rsidRPr="00502352">
        <w:rPr>
          <w:rFonts w:ascii="Calibri" w:hAnsi="Calibri" w:cs="Calibri"/>
          <w:i/>
          <w:iCs/>
          <w:noProof/>
          <w:sz w:val="28"/>
          <w:szCs w:val="24"/>
        </w:rPr>
        <w:t>Journal of Marketing</w:t>
      </w:r>
      <w:r w:rsidRPr="00502352">
        <w:rPr>
          <w:rFonts w:ascii="Calibri" w:hAnsi="Calibri" w:cs="Calibri"/>
          <w:noProof/>
          <w:sz w:val="28"/>
          <w:szCs w:val="24"/>
        </w:rPr>
        <w:t>. doi: 10.1509/jmkg.2005.69.4.167.</w:t>
      </w:r>
    </w:p>
    <w:p w14:paraId="1F41B931"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Pezzotti, N. </w:t>
      </w:r>
      <w:r w:rsidRPr="00502352">
        <w:rPr>
          <w:rFonts w:ascii="Calibri" w:hAnsi="Calibri" w:cs="Calibri"/>
          <w:i/>
          <w:iCs/>
          <w:noProof/>
          <w:sz w:val="28"/>
          <w:szCs w:val="24"/>
        </w:rPr>
        <w:t>et al.</w:t>
      </w:r>
      <w:r w:rsidRPr="00502352">
        <w:rPr>
          <w:rFonts w:ascii="Calibri" w:hAnsi="Calibri" w:cs="Calibri"/>
          <w:noProof/>
          <w:sz w:val="28"/>
          <w:szCs w:val="24"/>
        </w:rPr>
        <w:t xml:space="preserve"> (2017) ‘Approximated and user steerable tSNE for progressive visual analytics’, </w:t>
      </w:r>
      <w:r w:rsidRPr="00502352">
        <w:rPr>
          <w:rFonts w:ascii="Calibri" w:hAnsi="Calibri" w:cs="Calibri"/>
          <w:i/>
          <w:iCs/>
          <w:noProof/>
          <w:sz w:val="28"/>
          <w:szCs w:val="24"/>
        </w:rPr>
        <w:t>IEEE Transactions on Visualization and Computer Graphics</w:t>
      </w:r>
      <w:r w:rsidRPr="00502352">
        <w:rPr>
          <w:rFonts w:ascii="Calibri" w:hAnsi="Calibri" w:cs="Calibri"/>
          <w:noProof/>
          <w:sz w:val="28"/>
          <w:szCs w:val="24"/>
        </w:rPr>
        <w:t>, 23(7), pp. 1739–1752. doi: 10.1109/TVCG.2016.2570755.</w:t>
      </w:r>
    </w:p>
    <w:p w14:paraId="376A53C3"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Rust, R. T. and Zahorik, A. J. (1993) ‘Customer satisfaction, customer retention, and market share’, </w:t>
      </w:r>
      <w:r w:rsidRPr="00502352">
        <w:rPr>
          <w:rFonts w:ascii="Calibri" w:hAnsi="Calibri" w:cs="Calibri"/>
          <w:i/>
          <w:iCs/>
          <w:noProof/>
          <w:sz w:val="28"/>
          <w:szCs w:val="24"/>
        </w:rPr>
        <w:t>Journal of Retailing</w:t>
      </w:r>
      <w:r w:rsidRPr="00502352">
        <w:rPr>
          <w:rFonts w:ascii="Calibri" w:hAnsi="Calibri" w:cs="Calibri"/>
          <w:noProof/>
          <w:sz w:val="28"/>
          <w:szCs w:val="24"/>
        </w:rPr>
        <w:t>. doi: 10.1016/0022-4359(93)90003-2.</w:t>
      </w:r>
    </w:p>
    <w:p w14:paraId="051C2AD9"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Sparks, U. (2019) </w:t>
      </w:r>
      <w:r w:rsidRPr="00502352">
        <w:rPr>
          <w:rFonts w:ascii="Calibri" w:hAnsi="Calibri" w:cs="Calibri"/>
          <w:i/>
          <w:iCs/>
          <w:noProof/>
          <w:sz w:val="28"/>
          <w:szCs w:val="24"/>
        </w:rPr>
        <w:t>A Python documentation website</w:t>
      </w:r>
      <w:r w:rsidRPr="00502352">
        <w:rPr>
          <w:rFonts w:ascii="Calibri" w:hAnsi="Calibri" w:cs="Calibri"/>
          <w:noProof/>
          <w:sz w:val="28"/>
          <w:szCs w:val="24"/>
        </w:rPr>
        <w:t xml:space="preserve">, </w:t>
      </w:r>
      <w:r w:rsidRPr="00502352">
        <w:rPr>
          <w:rFonts w:ascii="Calibri" w:hAnsi="Calibri" w:cs="Calibri"/>
          <w:i/>
          <w:iCs/>
          <w:noProof/>
          <w:sz w:val="28"/>
          <w:szCs w:val="24"/>
        </w:rPr>
        <w:t>A Python documentation website</w:t>
      </w:r>
      <w:r w:rsidRPr="00502352">
        <w:rPr>
          <w:rFonts w:ascii="Calibri" w:hAnsi="Calibri" w:cs="Calibri"/>
          <w:noProof/>
          <w:sz w:val="28"/>
          <w:szCs w:val="24"/>
        </w:rPr>
        <w:t>. Available at: https://ugoproto.github.io/ugo_py_doc/.</w:t>
      </w:r>
    </w:p>
    <w:p w14:paraId="24A4737E" w14:textId="77777777" w:rsidR="00502352" w:rsidRPr="00502352" w:rsidRDefault="00502352" w:rsidP="00502352">
      <w:pPr>
        <w:widowControl w:val="0"/>
        <w:autoSpaceDE w:val="0"/>
        <w:autoSpaceDN w:val="0"/>
        <w:adjustRightInd w:val="0"/>
        <w:spacing w:line="240" w:lineRule="auto"/>
        <w:rPr>
          <w:rFonts w:ascii="Calibri" w:hAnsi="Calibri" w:cs="Calibri"/>
          <w:noProof/>
          <w:sz w:val="28"/>
          <w:szCs w:val="24"/>
        </w:rPr>
      </w:pPr>
      <w:r w:rsidRPr="00502352">
        <w:rPr>
          <w:rFonts w:ascii="Calibri" w:hAnsi="Calibri" w:cs="Calibri"/>
          <w:noProof/>
          <w:sz w:val="28"/>
          <w:szCs w:val="24"/>
        </w:rPr>
        <w:t xml:space="preserve">Srisamran, P. and Ractham, V. V. (2014) ‘Customer-centric knowledge creation for customer relationship management’, </w:t>
      </w:r>
      <w:r w:rsidRPr="00502352">
        <w:rPr>
          <w:rFonts w:ascii="Calibri" w:hAnsi="Calibri" w:cs="Calibri"/>
          <w:i/>
          <w:iCs/>
          <w:noProof/>
          <w:sz w:val="28"/>
          <w:szCs w:val="24"/>
        </w:rPr>
        <w:t>Journal of Applied Business Research</w:t>
      </w:r>
      <w:r w:rsidRPr="00502352">
        <w:rPr>
          <w:rFonts w:ascii="Calibri" w:hAnsi="Calibri" w:cs="Calibri"/>
          <w:noProof/>
          <w:sz w:val="28"/>
          <w:szCs w:val="24"/>
        </w:rPr>
        <w:t>. doi: 10.19030/jabr.v30i2.8410.</w:t>
      </w:r>
    </w:p>
    <w:p w14:paraId="53EF6624" w14:textId="77777777" w:rsidR="00502352" w:rsidRPr="00502352" w:rsidRDefault="00502352" w:rsidP="00502352">
      <w:pPr>
        <w:widowControl w:val="0"/>
        <w:autoSpaceDE w:val="0"/>
        <w:autoSpaceDN w:val="0"/>
        <w:adjustRightInd w:val="0"/>
        <w:spacing w:line="240" w:lineRule="auto"/>
        <w:rPr>
          <w:rFonts w:ascii="Calibri" w:hAnsi="Calibri" w:cs="Calibri"/>
          <w:noProof/>
          <w:sz w:val="28"/>
        </w:rPr>
      </w:pPr>
      <w:r w:rsidRPr="00502352">
        <w:rPr>
          <w:rFonts w:ascii="Calibri" w:hAnsi="Calibri" w:cs="Calibri"/>
          <w:noProof/>
          <w:sz w:val="28"/>
          <w:szCs w:val="24"/>
        </w:rPr>
        <w:t xml:space="preserve">Wu, X. </w:t>
      </w:r>
      <w:r w:rsidRPr="00502352">
        <w:rPr>
          <w:rFonts w:ascii="Calibri" w:hAnsi="Calibri" w:cs="Calibri"/>
          <w:i/>
          <w:iCs/>
          <w:noProof/>
          <w:sz w:val="28"/>
          <w:szCs w:val="24"/>
        </w:rPr>
        <w:t>et al.</w:t>
      </w:r>
      <w:r w:rsidRPr="00502352">
        <w:rPr>
          <w:rFonts w:ascii="Calibri" w:hAnsi="Calibri" w:cs="Calibri"/>
          <w:noProof/>
          <w:sz w:val="28"/>
          <w:szCs w:val="24"/>
        </w:rPr>
        <w:t xml:space="preserve"> (2008) ‘Top 10 algorithms in data mining’, </w:t>
      </w:r>
      <w:r w:rsidRPr="00502352">
        <w:rPr>
          <w:rFonts w:ascii="Calibri" w:hAnsi="Calibri" w:cs="Calibri"/>
          <w:i/>
          <w:iCs/>
          <w:noProof/>
          <w:sz w:val="28"/>
          <w:szCs w:val="24"/>
        </w:rPr>
        <w:t>Knowledge and Information Systems</w:t>
      </w:r>
      <w:r w:rsidRPr="00502352">
        <w:rPr>
          <w:rFonts w:ascii="Calibri" w:hAnsi="Calibri" w:cs="Calibri"/>
          <w:noProof/>
          <w:sz w:val="28"/>
          <w:szCs w:val="24"/>
        </w:rPr>
        <w:t>. doi: 10.1007/s10115-007-0114-2.</w:t>
      </w:r>
    </w:p>
    <w:p w14:paraId="3ED5B602" w14:textId="3E7DA5D9" w:rsidR="00F70193" w:rsidRDefault="00AA1276" w:rsidP="00280CDB">
      <w:pPr>
        <w:rPr>
          <w:sz w:val="28"/>
          <w:szCs w:val="28"/>
        </w:rPr>
      </w:pPr>
      <w:r>
        <w:rPr>
          <w:sz w:val="28"/>
          <w:szCs w:val="28"/>
        </w:rPr>
        <w:fldChar w:fldCharType="end"/>
      </w:r>
    </w:p>
    <w:p w14:paraId="6E74FC50" w14:textId="7FEF1887" w:rsidR="0060008B" w:rsidRDefault="0060008B">
      <w:pPr>
        <w:rPr>
          <w:sz w:val="28"/>
          <w:szCs w:val="28"/>
        </w:rPr>
      </w:pPr>
    </w:p>
    <w:p w14:paraId="1018C09A" w14:textId="20A19091" w:rsidR="00792ED6" w:rsidRDefault="00792ED6">
      <w:pPr>
        <w:rPr>
          <w:sz w:val="28"/>
          <w:szCs w:val="28"/>
        </w:rPr>
      </w:pPr>
    </w:p>
    <w:p w14:paraId="6F6866F0" w14:textId="01ACC8DF" w:rsidR="001E173F" w:rsidRDefault="001E173F">
      <w:pPr>
        <w:rPr>
          <w:sz w:val="28"/>
          <w:szCs w:val="28"/>
        </w:rPr>
      </w:pPr>
    </w:p>
    <w:p w14:paraId="5CA2B5DA" w14:textId="692757CB" w:rsidR="0069380C" w:rsidRDefault="0069380C">
      <w:pPr>
        <w:rPr>
          <w:sz w:val="28"/>
          <w:szCs w:val="28"/>
        </w:rPr>
      </w:pPr>
    </w:p>
    <w:p w14:paraId="47EAC13E" w14:textId="1404347A" w:rsidR="0017193D" w:rsidRDefault="0017193D" w:rsidP="0017193D"/>
    <w:p w14:paraId="005DF4B5" w14:textId="77777777" w:rsidR="0017193D" w:rsidRDefault="0017193D" w:rsidP="0017193D"/>
    <w:p w14:paraId="255FF14C" w14:textId="7D2D24D4" w:rsidR="0069380C" w:rsidRDefault="00C92007" w:rsidP="00C92007">
      <w:pPr>
        <w:pStyle w:val="Heading1"/>
      </w:pPr>
      <w:bookmarkStart w:id="18" w:name="_Toc69486521"/>
      <w:r>
        <w:t>Appendix</w:t>
      </w:r>
      <w:bookmarkEnd w:id="18"/>
    </w:p>
    <w:p w14:paraId="6D79F78F" w14:textId="7B1B1FB5" w:rsidR="00C92007" w:rsidRDefault="00C92007" w:rsidP="00C92007">
      <w:pPr>
        <w:rPr>
          <w:lang w:val="en-US"/>
        </w:rPr>
      </w:pPr>
    </w:p>
    <w:p w14:paraId="5A9C5F35" w14:textId="60D706D9" w:rsidR="00C92007" w:rsidRDefault="00C92007" w:rsidP="00C92007">
      <w:pPr>
        <w:rPr>
          <w:lang w:val="en-US"/>
        </w:rPr>
      </w:pPr>
      <w:r>
        <w:rPr>
          <w:lang w:val="en-US"/>
        </w:rPr>
        <w:t>RFM:</w:t>
      </w:r>
    </w:p>
    <w:p w14:paraId="4F06C016" w14:textId="09CBF66A" w:rsidR="006555CE" w:rsidRDefault="00C92007"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808080"/>
          <w:sz w:val="20"/>
          <w:szCs w:val="20"/>
          <w:lang w:eastAsia="en-GB"/>
        </w:rPr>
      </w:pPr>
      <w:r w:rsidRPr="00C92007">
        <w:rPr>
          <w:rFonts w:ascii="Courier New" w:eastAsia="Times New Roman" w:hAnsi="Courier New" w:cs="Courier New"/>
          <w:color w:val="808080"/>
          <w:sz w:val="20"/>
          <w:szCs w:val="20"/>
          <w:lang w:eastAsia="en-GB"/>
        </w:rPr>
        <w:t># Import modul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pandas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 xml:space="preserve">pd  </w:t>
      </w:r>
      <w:r w:rsidRPr="00C92007">
        <w:rPr>
          <w:rFonts w:ascii="Courier New" w:eastAsia="Times New Roman" w:hAnsi="Courier New" w:cs="Courier New"/>
          <w:color w:val="808080"/>
          <w:sz w:val="20"/>
          <w:szCs w:val="20"/>
          <w:lang w:eastAsia="en-GB"/>
        </w:rPr>
        <w:t># for datafram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matplotlib.pyplot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 xml:space="preserve">plt  </w:t>
      </w:r>
      <w:r w:rsidRPr="00C92007">
        <w:rPr>
          <w:rFonts w:ascii="Courier New" w:eastAsia="Times New Roman" w:hAnsi="Courier New" w:cs="Courier New"/>
          <w:color w:val="808080"/>
          <w:sz w:val="20"/>
          <w:szCs w:val="20"/>
          <w:lang w:eastAsia="en-GB"/>
        </w:rPr>
        <w:t># for plotting graph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datetime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d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d.set_option(</w:t>
      </w:r>
      <w:r w:rsidRPr="00C92007">
        <w:rPr>
          <w:rFonts w:ascii="Courier New" w:eastAsia="Times New Roman" w:hAnsi="Courier New" w:cs="Courier New"/>
          <w:color w:val="6A8759"/>
          <w:sz w:val="20"/>
          <w:szCs w:val="20"/>
          <w:lang w:eastAsia="en-GB"/>
        </w:rPr>
        <w:t>'display.max_columns'</w:t>
      </w:r>
      <w:r w:rsidRPr="00C92007">
        <w:rPr>
          <w:rFonts w:ascii="Courier New" w:eastAsia="Times New Roman" w:hAnsi="Courier New" w:cs="Courier New"/>
          <w:color w:val="CC7832"/>
          <w:sz w:val="20"/>
          <w:szCs w:val="20"/>
          <w:lang w:eastAsia="en-GB"/>
        </w:rPr>
        <w:t>, Non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d.set_option(</w:t>
      </w:r>
      <w:r w:rsidRPr="00C92007">
        <w:rPr>
          <w:rFonts w:ascii="Courier New" w:eastAsia="Times New Roman" w:hAnsi="Courier New" w:cs="Courier New"/>
          <w:color w:val="6A8759"/>
          <w:sz w:val="20"/>
          <w:szCs w:val="20"/>
          <w:lang w:eastAsia="en-GB"/>
        </w:rPr>
        <w:t>'display.max_rows'</w:t>
      </w:r>
      <w:r w:rsidRPr="00C92007">
        <w:rPr>
          <w:rFonts w:ascii="Courier New" w:eastAsia="Times New Roman" w:hAnsi="Courier New" w:cs="Courier New"/>
          <w:color w:val="CC7832"/>
          <w:sz w:val="20"/>
          <w:szCs w:val="20"/>
          <w:lang w:eastAsia="en-GB"/>
        </w:rPr>
        <w:t>, Non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2009-2010 #########################################################################################</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data_2009_2010 = pd.read_excel(</w:t>
      </w:r>
      <w:r w:rsidRPr="00C92007">
        <w:rPr>
          <w:rFonts w:ascii="Courier New" w:eastAsia="Times New Roman" w:hAnsi="Courier New" w:cs="Courier New"/>
          <w:color w:val="6A8759"/>
          <w:sz w:val="20"/>
          <w:szCs w:val="20"/>
          <w:lang w:eastAsia="en-GB"/>
        </w:rPr>
        <w:t>"Online_Retail_II_2009_2010.xls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data_2009_2010.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Omit rows where there is no Customer ID</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data_2009_2010 = data_2009_2010[pd.notnull(data_2009_2010[</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Remove duplicat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filtered_data_2009_2010 = data_2009_2010[[</w:t>
      </w:r>
      <w:r w:rsidRPr="00C92007">
        <w:rPr>
          <w:rFonts w:ascii="Courier New" w:eastAsia="Times New Roman" w:hAnsi="Courier New" w:cs="Courier New"/>
          <w:color w:val="6A8759"/>
          <w:sz w:val="20"/>
          <w:szCs w:val="20"/>
          <w:lang w:eastAsia="en-GB"/>
        </w:rPr>
        <w:t>'Countr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A9B7C6"/>
          <w:sz w:val="20"/>
          <w:szCs w:val="20"/>
          <w:lang w:eastAsia="en-GB"/>
        </w:rPr>
        <w:t>]].drop_duplicat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how customers based on their country of residence</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filtered_data_2009_2010.Country.value_counts()[:</w:t>
      </w:r>
      <w:r w:rsidRPr="00C92007">
        <w:rPr>
          <w:rFonts w:ascii="Courier New" w:eastAsia="Times New Roman" w:hAnsi="Courier New" w:cs="Courier New"/>
          <w:color w:val="6897BB"/>
          <w:sz w:val="20"/>
          <w:szCs w:val="20"/>
          <w:lang w:eastAsia="en-GB"/>
        </w:rPr>
        <w:t>10</w:t>
      </w:r>
      <w:r w:rsidRPr="00C92007">
        <w:rPr>
          <w:rFonts w:ascii="Courier New" w:eastAsia="Times New Roman" w:hAnsi="Courier New" w:cs="Courier New"/>
          <w:color w:val="A9B7C6"/>
          <w:sz w:val="20"/>
          <w:szCs w:val="20"/>
          <w:lang w:eastAsia="en-GB"/>
        </w:rPr>
        <w:t>].plot(</w:t>
      </w:r>
      <w:r w:rsidRPr="00C92007">
        <w:rPr>
          <w:rFonts w:ascii="Courier New" w:eastAsia="Times New Roman" w:hAnsi="Courier New" w:cs="Courier New"/>
          <w:color w:val="AA4926"/>
          <w:sz w:val="20"/>
          <w:szCs w:val="20"/>
          <w:lang w:eastAsia="en-GB"/>
        </w:rPr>
        <w:t>kind</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ba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xml:space="preserve"># In the given dataset, it can be observed that most </w:t>
      </w:r>
      <w:r w:rsidR="007E7FF8">
        <w:rPr>
          <w:rFonts w:ascii="Courier New" w:eastAsia="Times New Roman" w:hAnsi="Courier New" w:cs="Courier New"/>
          <w:color w:val="808080"/>
          <w:sz w:val="20"/>
          <w:szCs w:val="20"/>
          <w:lang w:eastAsia="en-GB"/>
        </w:rPr>
        <w:t>countries are UK</w:t>
      </w:r>
      <w:r w:rsidRPr="00C92007">
        <w:rPr>
          <w:rFonts w:ascii="Courier New" w:eastAsia="Times New Roman" w:hAnsi="Courier New" w:cs="Courier New"/>
          <w:color w:val="808080"/>
          <w:sz w:val="20"/>
          <w:szCs w:val="20"/>
          <w:lang w:eastAsia="en-GB"/>
        </w:rPr>
        <w:br/>
        <w:t xml:space="preserve"># So </w:t>
      </w:r>
      <w:r w:rsidR="007E7FF8">
        <w:rPr>
          <w:rFonts w:ascii="Courier New" w:eastAsia="Times New Roman" w:hAnsi="Courier New" w:cs="Courier New"/>
          <w:color w:val="808080"/>
          <w:sz w:val="20"/>
          <w:szCs w:val="20"/>
          <w:lang w:eastAsia="en-GB"/>
        </w:rPr>
        <w:t>we</w:t>
      </w:r>
      <w:r w:rsidRPr="00C92007">
        <w:rPr>
          <w:rFonts w:ascii="Courier New" w:eastAsia="Times New Roman" w:hAnsi="Courier New" w:cs="Courier New"/>
          <w:color w:val="808080"/>
          <w:sz w:val="20"/>
          <w:szCs w:val="20"/>
          <w:lang w:eastAsia="en-GB"/>
        </w:rPr>
        <w:t xml:space="preserve"> can filter data for </w:t>
      </w:r>
      <w:r w:rsidR="007E7FF8">
        <w:rPr>
          <w:rFonts w:ascii="Courier New" w:eastAsia="Times New Roman" w:hAnsi="Courier New" w:cs="Courier New"/>
          <w:color w:val="808080"/>
          <w:sz w:val="20"/>
          <w:szCs w:val="20"/>
          <w:lang w:eastAsia="en-GB"/>
        </w:rPr>
        <w:t>UK customer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 xml:space="preserve">uk_data_2009_2010 = data_2009_2010[data_2009_2010.Country == </w:t>
      </w:r>
      <w:r w:rsidRPr="00C92007">
        <w:rPr>
          <w:rFonts w:ascii="Courier New" w:eastAsia="Times New Roman" w:hAnsi="Courier New" w:cs="Courier New"/>
          <w:color w:val="6A8759"/>
          <w:sz w:val="20"/>
          <w:szCs w:val="20"/>
          <w:lang w:eastAsia="en-GB"/>
        </w:rPr>
        <w:t>'United Kingdom'</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uk_data_2009_2010.describe())</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Omit rows where the quantity of items bought is negative since this is impossible</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uk_data_2009_2010 = uk_data_2009_2010[(uk_data_2009_2010[</w:t>
      </w:r>
      <w:r w:rsidRPr="00C92007">
        <w:rPr>
          <w:rFonts w:ascii="Courier New" w:eastAsia="Times New Roman" w:hAnsi="Courier New" w:cs="Courier New"/>
          <w:color w:val="6A8759"/>
          <w:sz w:val="20"/>
          <w:szCs w:val="20"/>
          <w:lang w:eastAsia="en-GB"/>
        </w:rPr>
        <w:t>'Quantity'</w:t>
      </w:r>
      <w:r w:rsidRPr="00C92007">
        <w:rPr>
          <w:rFonts w:ascii="Courier New" w:eastAsia="Times New Roman" w:hAnsi="Courier New" w:cs="Courier New"/>
          <w:color w:val="A9B7C6"/>
          <w:sz w:val="20"/>
          <w:szCs w:val="20"/>
          <w:lang w:eastAsia="en-GB"/>
        </w:rPr>
        <w:t xml:space="preserve">] &gt; </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Filter necessary columns for RFM</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uk_data_2009_2010 = uk_data_2009_2010[[</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Invoic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Quantit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ric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Add required column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uk_data_2009_2010[</w:t>
      </w:r>
      <w:r w:rsidRPr="00C92007">
        <w:rPr>
          <w:rFonts w:ascii="Courier New" w:eastAsia="Times New Roman" w:hAnsi="Courier New" w:cs="Courier New"/>
          <w:color w:val="6A8759"/>
          <w:sz w:val="20"/>
          <w:szCs w:val="20"/>
          <w:lang w:eastAsia="en-GB"/>
        </w:rPr>
        <w:t>'Total Price'</w:t>
      </w:r>
      <w:r w:rsidRPr="00C92007">
        <w:rPr>
          <w:rFonts w:ascii="Courier New" w:eastAsia="Times New Roman" w:hAnsi="Courier New" w:cs="Courier New"/>
          <w:color w:val="A9B7C6"/>
          <w:sz w:val="20"/>
          <w:szCs w:val="20"/>
          <w:lang w:eastAsia="en-GB"/>
        </w:rPr>
        <w:t>] = uk_data_2009_2010[</w:t>
      </w:r>
      <w:r w:rsidRPr="00C92007">
        <w:rPr>
          <w:rFonts w:ascii="Courier New" w:eastAsia="Times New Roman" w:hAnsi="Courier New" w:cs="Courier New"/>
          <w:color w:val="6A8759"/>
          <w:sz w:val="20"/>
          <w:szCs w:val="20"/>
          <w:lang w:eastAsia="en-GB"/>
        </w:rPr>
        <w:t>'Quantity'</w:t>
      </w:r>
      <w:r w:rsidRPr="00C92007">
        <w:rPr>
          <w:rFonts w:ascii="Courier New" w:eastAsia="Times New Roman" w:hAnsi="Courier New" w:cs="Courier New"/>
          <w:color w:val="A9B7C6"/>
          <w:sz w:val="20"/>
          <w:szCs w:val="20"/>
          <w:lang w:eastAsia="en-GB"/>
        </w:rPr>
        <w:t xml:space="preserve">] * </w:t>
      </w:r>
      <w:r w:rsidRPr="00C92007">
        <w:rPr>
          <w:rFonts w:ascii="Courier New" w:eastAsia="Times New Roman" w:hAnsi="Courier New" w:cs="Courier New"/>
          <w:color w:val="A9B7C6"/>
          <w:sz w:val="20"/>
          <w:szCs w:val="20"/>
          <w:lang w:eastAsia="en-GB"/>
        </w:rPr>
        <w:lastRenderedPageBreak/>
        <w:t>uk_data_2009_2010[</w:t>
      </w:r>
      <w:r w:rsidRPr="00C92007">
        <w:rPr>
          <w:rFonts w:ascii="Courier New" w:eastAsia="Times New Roman" w:hAnsi="Courier New" w:cs="Courier New"/>
          <w:color w:val="6A8759"/>
          <w:sz w:val="20"/>
          <w:szCs w:val="20"/>
          <w:lang w:eastAsia="en-GB"/>
        </w:rPr>
        <w:t>'Pric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uk_data_2009_2010[</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min()</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uk_data_2009_2010[</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max()</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RESENT_2009_2010 = dt.datetime(</w:t>
      </w:r>
      <w:r w:rsidRPr="00C92007">
        <w:rPr>
          <w:rFonts w:ascii="Courier New" w:eastAsia="Times New Roman" w:hAnsi="Courier New" w:cs="Courier New"/>
          <w:color w:val="6897BB"/>
          <w:sz w:val="20"/>
          <w:szCs w:val="20"/>
          <w:lang w:eastAsia="en-GB"/>
        </w:rPr>
        <w:t>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1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uk_data_2009_2010[</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 = pd.to_datetime(uk_data_2009_2010[</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uk_data_2009_2010.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Calculate the RFM featur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rfm_2009_2010 = uk_data_2009_2010.groupby(</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A9B7C6"/>
          <w:sz w:val="20"/>
          <w:szCs w:val="20"/>
          <w:lang w:eastAsia="en-GB"/>
        </w:rPr>
        <w:t>).agg({</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 xml:space="preserve">: </w:t>
      </w:r>
      <w:r w:rsidRPr="00C92007">
        <w:rPr>
          <w:rFonts w:ascii="Courier New" w:eastAsia="Times New Roman" w:hAnsi="Courier New" w:cs="Courier New"/>
          <w:color w:val="CC7832"/>
          <w:sz w:val="20"/>
          <w:szCs w:val="20"/>
          <w:lang w:eastAsia="en-GB"/>
        </w:rPr>
        <w:t xml:space="preserve">lambda </w:t>
      </w:r>
      <w:r w:rsidRPr="00C92007">
        <w:rPr>
          <w:rFonts w:ascii="Courier New" w:eastAsia="Times New Roman" w:hAnsi="Courier New" w:cs="Courier New"/>
          <w:color w:val="A9B7C6"/>
          <w:sz w:val="20"/>
          <w:szCs w:val="20"/>
          <w:lang w:eastAsia="en-GB"/>
        </w:rPr>
        <w:t>date: (PRESENT_2009_2010 -</w:t>
      </w:r>
      <w:r w:rsidRPr="00C92007">
        <w:rPr>
          <w:rFonts w:ascii="Courier New" w:eastAsia="Times New Roman" w:hAnsi="Courier New" w:cs="Courier New"/>
          <w:color w:val="A9B7C6"/>
          <w:sz w:val="20"/>
          <w:szCs w:val="20"/>
          <w:lang w:eastAsia="en-GB"/>
        </w:rPr>
        <w:br/>
        <w:t xml:space="preserve">                                                                                           date.max()).days</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6A8759"/>
          <w:sz w:val="20"/>
          <w:szCs w:val="20"/>
          <w:lang w:eastAsia="en-GB"/>
        </w:rPr>
        <w:t>'Invoice'</w:t>
      </w:r>
      <w:r w:rsidRPr="00C92007">
        <w:rPr>
          <w:rFonts w:ascii="Courier New" w:eastAsia="Times New Roman" w:hAnsi="Courier New" w:cs="Courier New"/>
          <w:color w:val="A9B7C6"/>
          <w:sz w:val="20"/>
          <w:szCs w:val="20"/>
          <w:lang w:eastAsia="en-GB"/>
        </w:rPr>
        <w:t xml:space="preserve">: </w:t>
      </w:r>
      <w:r w:rsidRPr="00C92007">
        <w:rPr>
          <w:rFonts w:ascii="Courier New" w:eastAsia="Times New Roman" w:hAnsi="Courier New" w:cs="Courier New"/>
          <w:color w:val="CC7832"/>
          <w:sz w:val="20"/>
          <w:szCs w:val="20"/>
          <w:lang w:eastAsia="en-GB"/>
        </w:rPr>
        <w:t xml:space="preserve">lambda </w:t>
      </w:r>
      <w:r w:rsidRPr="00C92007">
        <w:rPr>
          <w:rFonts w:ascii="Courier New" w:eastAsia="Times New Roman" w:hAnsi="Courier New" w:cs="Courier New"/>
          <w:color w:val="A9B7C6"/>
          <w:sz w:val="20"/>
          <w:szCs w:val="20"/>
          <w:lang w:eastAsia="en-GB"/>
        </w:rPr>
        <w:t xml:space="preserve">num: </w:t>
      </w:r>
      <w:r w:rsidRPr="00C92007">
        <w:rPr>
          <w:rFonts w:ascii="Courier New" w:eastAsia="Times New Roman" w:hAnsi="Courier New" w:cs="Courier New"/>
          <w:color w:val="8888C6"/>
          <w:sz w:val="20"/>
          <w:szCs w:val="20"/>
          <w:lang w:eastAsia="en-GB"/>
        </w:rPr>
        <w:t>len</w:t>
      </w:r>
      <w:r w:rsidRPr="00C92007">
        <w:rPr>
          <w:rFonts w:ascii="Courier New" w:eastAsia="Times New Roman" w:hAnsi="Courier New" w:cs="Courier New"/>
          <w:color w:val="A9B7C6"/>
          <w:sz w:val="20"/>
          <w:szCs w:val="20"/>
          <w:lang w:eastAsia="en-GB"/>
        </w:rPr>
        <w:t>(num)</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6A8759"/>
          <w:sz w:val="20"/>
          <w:szCs w:val="20"/>
          <w:lang w:eastAsia="en-GB"/>
        </w:rPr>
        <w:t>'Total Price'</w:t>
      </w:r>
      <w:r w:rsidRPr="00C92007">
        <w:rPr>
          <w:rFonts w:ascii="Courier New" w:eastAsia="Times New Roman" w:hAnsi="Courier New" w:cs="Courier New"/>
          <w:color w:val="A9B7C6"/>
          <w:sz w:val="20"/>
          <w:szCs w:val="20"/>
          <w:lang w:eastAsia="en-GB"/>
        </w:rPr>
        <w:t xml:space="preserve">: </w:t>
      </w:r>
      <w:r w:rsidRPr="00C92007">
        <w:rPr>
          <w:rFonts w:ascii="Courier New" w:eastAsia="Times New Roman" w:hAnsi="Courier New" w:cs="Courier New"/>
          <w:color w:val="CC7832"/>
          <w:sz w:val="20"/>
          <w:szCs w:val="20"/>
          <w:lang w:eastAsia="en-GB"/>
        </w:rPr>
        <w:t xml:space="preserve">lambda </w:t>
      </w:r>
      <w:r w:rsidRPr="00C92007">
        <w:rPr>
          <w:rFonts w:ascii="Courier New" w:eastAsia="Times New Roman" w:hAnsi="Courier New" w:cs="Courier New"/>
          <w:color w:val="A9B7C6"/>
          <w:sz w:val="20"/>
          <w:szCs w:val="20"/>
          <w:lang w:eastAsia="en-GB"/>
        </w:rPr>
        <w:t>price: price.sum()})</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Change the name of column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rfm_2009_2010.columns = [</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rfm_2009_2010[</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A9B7C6"/>
          <w:sz w:val="20"/>
          <w:szCs w:val="20"/>
          <w:lang w:eastAsia="en-GB"/>
        </w:rPr>
        <w:t>] = rfm_2009_2010[</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A9B7C6"/>
          <w:sz w:val="20"/>
          <w:szCs w:val="20"/>
          <w:lang w:eastAsia="en-GB"/>
        </w:rPr>
        <w:t>].astype(</w:t>
      </w:r>
      <w:r w:rsidRPr="00C92007">
        <w:rPr>
          <w:rFonts w:ascii="Courier New" w:eastAsia="Times New Roman" w:hAnsi="Courier New" w:cs="Courier New"/>
          <w:color w:val="8888C6"/>
          <w:sz w:val="20"/>
          <w:szCs w:val="20"/>
          <w:lang w:eastAsia="en-GB"/>
        </w:rPr>
        <w:t>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rfm_2009_2010.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Customers with the lowest recency, highest frequency and highest monetary amounts considered most valuable</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rfm_2009_2010[</w:t>
      </w:r>
      <w:r w:rsidRPr="00C92007">
        <w:rPr>
          <w:rFonts w:ascii="Courier New" w:eastAsia="Times New Roman" w:hAnsi="Courier New" w:cs="Courier New"/>
          <w:color w:val="6A8759"/>
          <w:sz w:val="20"/>
          <w:szCs w:val="20"/>
          <w:lang w:eastAsia="en-GB"/>
        </w:rPr>
        <w:t>'r_quartile'</w:t>
      </w:r>
      <w:r w:rsidRPr="00C92007">
        <w:rPr>
          <w:rFonts w:ascii="Courier New" w:eastAsia="Times New Roman" w:hAnsi="Courier New" w:cs="Courier New"/>
          <w:color w:val="A9B7C6"/>
          <w:sz w:val="20"/>
          <w:szCs w:val="20"/>
          <w:lang w:eastAsia="en-GB"/>
        </w:rPr>
        <w:t>] = pd.qcut(rfm_2009_2010[</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3'</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4'</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rfm_2009_2010[</w:t>
      </w:r>
      <w:r w:rsidRPr="00C92007">
        <w:rPr>
          <w:rFonts w:ascii="Courier New" w:eastAsia="Times New Roman" w:hAnsi="Courier New" w:cs="Courier New"/>
          <w:color w:val="6A8759"/>
          <w:sz w:val="20"/>
          <w:szCs w:val="20"/>
          <w:lang w:eastAsia="en-GB"/>
        </w:rPr>
        <w:t>'f_quartile'</w:t>
      </w:r>
      <w:r w:rsidRPr="00C92007">
        <w:rPr>
          <w:rFonts w:ascii="Courier New" w:eastAsia="Times New Roman" w:hAnsi="Courier New" w:cs="Courier New"/>
          <w:color w:val="A9B7C6"/>
          <w:sz w:val="20"/>
          <w:szCs w:val="20"/>
          <w:lang w:eastAsia="en-GB"/>
        </w:rPr>
        <w:t>] = pd.qcut(rfm_2009_2010[</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3'</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rfm_2009_2010[</w:t>
      </w:r>
      <w:r w:rsidRPr="00C92007">
        <w:rPr>
          <w:rFonts w:ascii="Courier New" w:eastAsia="Times New Roman" w:hAnsi="Courier New" w:cs="Courier New"/>
          <w:color w:val="6A8759"/>
          <w:sz w:val="20"/>
          <w:szCs w:val="20"/>
          <w:lang w:eastAsia="en-GB"/>
        </w:rPr>
        <w:t>'m_quartile'</w:t>
      </w:r>
      <w:r w:rsidRPr="00C92007">
        <w:rPr>
          <w:rFonts w:ascii="Courier New" w:eastAsia="Times New Roman" w:hAnsi="Courier New" w:cs="Courier New"/>
          <w:color w:val="A9B7C6"/>
          <w:sz w:val="20"/>
          <w:szCs w:val="20"/>
          <w:lang w:eastAsia="en-GB"/>
        </w:rPr>
        <w:t>] = pd.qcut(rfm_2009_2010[</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3'</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rfm_2009_2010.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rfm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 = rfm_2009_2010.r_quartile.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 + rfm_2009_2010.f_quartile.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 \</w:t>
      </w:r>
      <w:r w:rsidRPr="00C92007">
        <w:rPr>
          <w:rFonts w:ascii="Courier New" w:eastAsia="Times New Roman" w:hAnsi="Courier New" w:cs="Courier New"/>
          <w:color w:val="A9B7C6"/>
          <w:sz w:val="20"/>
          <w:szCs w:val="20"/>
          <w:lang w:eastAsia="en-GB"/>
        </w:rPr>
        <w:br/>
        <w:t xml:space="preserve">                             + rfm_2009_2010.m_quartile.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rfm_2009_2010.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Filter out best customer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rfm_2009_2010[rfm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 xml:space="preserve">] == </w:t>
      </w:r>
      <w:r w:rsidRPr="00C92007">
        <w:rPr>
          <w:rFonts w:ascii="Courier New" w:eastAsia="Times New Roman" w:hAnsi="Courier New" w:cs="Courier New"/>
          <w:color w:val="6A8759"/>
          <w:sz w:val="20"/>
          <w:szCs w:val="20"/>
          <w:lang w:eastAsia="en-GB"/>
        </w:rPr>
        <w:t>'111'</w:t>
      </w:r>
      <w:r w:rsidRPr="00C92007">
        <w:rPr>
          <w:rFonts w:ascii="Courier New" w:eastAsia="Times New Roman" w:hAnsi="Courier New" w:cs="Courier New"/>
          <w:color w:val="A9B7C6"/>
          <w:sz w:val="20"/>
          <w:szCs w:val="20"/>
          <w:lang w:eastAsia="en-GB"/>
        </w:rPr>
        <w:t>].sort_values(</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ascending</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False</w:t>
      </w:r>
      <w:r w:rsidRPr="00C92007">
        <w:rPr>
          <w:rFonts w:ascii="Courier New" w:eastAsia="Times New Roman" w:hAnsi="Courier New" w:cs="Courier New"/>
          <w:color w:val="A9B7C6"/>
          <w:sz w:val="20"/>
          <w:szCs w:val="20"/>
          <w:lang w:eastAsia="en-GB"/>
        </w:rPr>
        <w:t>).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Make CSV files of customers with score 111 and all customers in descending monetary order</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t># rfm_111_2009_2010 = rfm_2009_2010[rfm_2009_2010['RFM_Score'] == '111']</w:t>
      </w:r>
      <w:r w:rsidRPr="00C92007">
        <w:rPr>
          <w:rFonts w:ascii="Courier New" w:eastAsia="Times New Roman" w:hAnsi="Courier New" w:cs="Courier New"/>
          <w:color w:val="808080"/>
          <w:sz w:val="20"/>
          <w:szCs w:val="20"/>
          <w:lang w:eastAsia="en-GB"/>
        </w:rPr>
        <w:br/>
        <w:t># rfm_111_2009_2010.to_csv("2009-2010 Customers with RFM Score 111")</w:t>
      </w:r>
      <w:r w:rsidRPr="00C92007">
        <w:rPr>
          <w:rFonts w:ascii="Courier New" w:eastAsia="Times New Roman" w:hAnsi="Courier New" w:cs="Courier New"/>
          <w:color w:val="808080"/>
          <w:sz w:val="20"/>
          <w:szCs w:val="20"/>
          <w:lang w:eastAsia="en-GB"/>
        </w:rPr>
        <w:br/>
        <w:t>#</w:t>
      </w:r>
      <w:r w:rsidRPr="00C92007">
        <w:rPr>
          <w:rFonts w:ascii="Courier New" w:eastAsia="Times New Roman" w:hAnsi="Courier New" w:cs="Courier New"/>
          <w:color w:val="808080"/>
          <w:sz w:val="20"/>
          <w:szCs w:val="20"/>
          <w:lang w:eastAsia="en-GB"/>
        </w:rPr>
        <w:br/>
        <w:t># sorted_by_monetary = rfm_2009_2010.sort_values('monetary', ascending=False)</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lastRenderedPageBreak/>
        <w:t># sorted_by_monetary.to_csv('2009-2010 Customers Sorted by Monetary Value')</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t># 2010-2011 #########################################################################################</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data_2010_2011 = pd.read_excel(</w:t>
      </w:r>
      <w:r w:rsidRPr="00C92007">
        <w:rPr>
          <w:rFonts w:ascii="Courier New" w:eastAsia="Times New Roman" w:hAnsi="Courier New" w:cs="Courier New"/>
          <w:color w:val="6A8759"/>
          <w:sz w:val="20"/>
          <w:szCs w:val="20"/>
          <w:lang w:eastAsia="en-GB"/>
        </w:rPr>
        <w:t>"Online_Retail_II_2010_2011.xls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data_2010_2011.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Omit rows where Customer ID is empty</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data_2010_2011 = data_2010_2011[pd.notnull(data_2010_2011[</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Remove duplicat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filtered_data_2010_2011 = data_2010_2011[[</w:t>
      </w:r>
      <w:r w:rsidRPr="00C92007">
        <w:rPr>
          <w:rFonts w:ascii="Courier New" w:eastAsia="Times New Roman" w:hAnsi="Courier New" w:cs="Courier New"/>
          <w:color w:val="6A8759"/>
          <w:sz w:val="20"/>
          <w:szCs w:val="20"/>
          <w:lang w:eastAsia="en-GB"/>
        </w:rPr>
        <w:t>'Countr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A9B7C6"/>
          <w:sz w:val="20"/>
          <w:szCs w:val="20"/>
          <w:lang w:eastAsia="en-GB"/>
        </w:rPr>
        <w:t>]].drop_duplicat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Bar chart showing customers based on country</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filtered_data_2010_2011.Country.value_counts()[:</w:t>
      </w:r>
      <w:r w:rsidRPr="00C92007">
        <w:rPr>
          <w:rFonts w:ascii="Courier New" w:eastAsia="Times New Roman" w:hAnsi="Courier New" w:cs="Courier New"/>
          <w:color w:val="6897BB"/>
          <w:sz w:val="20"/>
          <w:szCs w:val="20"/>
          <w:lang w:eastAsia="en-GB"/>
        </w:rPr>
        <w:t>10</w:t>
      </w:r>
      <w:r w:rsidRPr="00C92007">
        <w:rPr>
          <w:rFonts w:ascii="Courier New" w:eastAsia="Times New Roman" w:hAnsi="Courier New" w:cs="Courier New"/>
          <w:color w:val="A9B7C6"/>
          <w:sz w:val="20"/>
          <w:szCs w:val="20"/>
          <w:lang w:eastAsia="en-GB"/>
        </w:rPr>
        <w:t>].plot(</w:t>
      </w:r>
      <w:r w:rsidRPr="00C92007">
        <w:rPr>
          <w:rFonts w:ascii="Courier New" w:eastAsia="Times New Roman" w:hAnsi="Courier New" w:cs="Courier New"/>
          <w:color w:val="AA4926"/>
          <w:sz w:val="20"/>
          <w:szCs w:val="20"/>
          <w:lang w:eastAsia="en-GB"/>
        </w:rPr>
        <w:t>kind</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ba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xml:space="preserve"># In the given dataset, </w:t>
      </w:r>
      <w:r w:rsidR="007E7FF8">
        <w:rPr>
          <w:rFonts w:ascii="Courier New" w:eastAsia="Times New Roman" w:hAnsi="Courier New" w:cs="Courier New"/>
          <w:color w:val="808080"/>
          <w:sz w:val="20"/>
          <w:szCs w:val="20"/>
          <w:lang w:eastAsia="en-GB"/>
        </w:rPr>
        <w:t>most customers are from the UK</w:t>
      </w:r>
      <w:r w:rsidR="007E7FF8" w:rsidRPr="00C92007">
        <w:rPr>
          <w:rFonts w:ascii="Courier New" w:eastAsia="Times New Roman" w:hAnsi="Courier New" w:cs="Courier New"/>
          <w:color w:val="808080"/>
          <w:sz w:val="20"/>
          <w:szCs w:val="20"/>
          <w:lang w:eastAsia="en-GB"/>
        </w:rPr>
        <w:t xml:space="preserve"> </w:t>
      </w:r>
      <w:r w:rsidRPr="00C92007">
        <w:rPr>
          <w:rFonts w:ascii="Courier New" w:eastAsia="Times New Roman" w:hAnsi="Courier New" w:cs="Courier New"/>
          <w:color w:val="808080"/>
          <w:sz w:val="20"/>
          <w:szCs w:val="20"/>
          <w:lang w:eastAsia="en-GB"/>
        </w:rPr>
        <w:br/>
        <w:t xml:space="preserve"># So filter data for </w:t>
      </w:r>
      <w:r w:rsidR="007E7FF8">
        <w:rPr>
          <w:rFonts w:ascii="Courier New" w:eastAsia="Times New Roman" w:hAnsi="Courier New" w:cs="Courier New"/>
          <w:color w:val="808080"/>
          <w:sz w:val="20"/>
          <w:szCs w:val="20"/>
          <w:lang w:eastAsia="en-GB"/>
        </w:rPr>
        <w:t>UK</w:t>
      </w:r>
      <w:r w:rsidRPr="00C92007">
        <w:rPr>
          <w:rFonts w:ascii="Courier New" w:eastAsia="Times New Roman" w:hAnsi="Courier New" w:cs="Courier New"/>
          <w:color w:val="808080"/>
          <w:sz w:val="20"/>
          <w:szCs w:val="20"/>
          <w:lang w:eastAsia="en-GB"/>
        </w:rPr>
        <w:t xml:space="preserve"> customer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 xml:space="preserve">uk_data_2010_2011 = data_2010_2011[data_2010_2011.Country == </w:t>
      </w:r>
      <w:r w:rsidRPr="00C92007">
        <w:rPr>
          <w:rFonts w:ascii="Courier New" w:eastAsia="Times New Roman" w:hAnsi="Courier New" w:cs="Courier New"/>
          <w:color w:val="6A8759"/>
          <w:sz w:val="20"/>
          <w:szCs w:val="20"/>
          <w:lang w:eastAsia="en-GB"/>
        </w:rPr>
        <w:t>'United Kingdom'</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uk_data_2010_2011.describe())</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Filter impossible negative quantiti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uk_data_2010_2011 = uk_data_2010_2011[(uk_data_2010_2011[</w:t>
      </w:r>
      <w:r w:rsidRPr="00C92007">
        <w:rPr>
          <w:rFonts w:ascii="Courier New" w:eastAsia="Times New Roman" w:hAnsi="Courier New" w:cs="Courier New"/>
          <w:color w:val="6A8759"/>
          <w:sz w:val="20"/>
          <w:szCs w:val="20"/>
          <w:lang w:eastAsia="en-GB"/>
        </w:rPr>
        <w:t>'Quantity'</w:t>
      </w:r>
      <w:r w:rsidRPr="00C92007">
        <w:rPr>
          <w:rFonts w:ascii="Courier New" w:eastAsia="Times New Roman" w:hAnsi="Courier New" w:cs="Courier New"/>
          <w:color w:val="A9B7C6"/>
          <w:sz w:val="20"/>
          <w:szCs w:val="20"/>
          <w:lang w:eastAsia="en-GB"/>
        </w:rPr>
        <w:t xml:space="preserve">] &gt; </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Filter required columns for RFM</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uk_data_2010_2011 = uk_data_2010_2011[[</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Invoic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Quantit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ric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Add required column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uk_data_2010_2011[</w:t>
      </w:r>
      <w:r w:rsidRPr="00C92007">
        <w:rPr>
          <w:rFonts w:ascii="Courier New" w:eastAsia="Times New Roman" w:hAnsi="Courier New" w:cs="Courier New"/>
          <w:color w:val="6A8759"/>
          <w:sz w:val="20"/>
          <w:szCs w:val="20"/>
          <w:lang w:eastAsia="en-GB"/>
        </w:rPr>
        <w:t>'Total Price'</w:t>
      </w:r>
      <w:r w:rsidRPr="00C92007">
        <w:rPr>
          <w:rFonts w:ascii="Courier New" w:eastAsia="Times New Roman" w:hAnsi="Courier New" w:cs="Courier New"/>
          <w:color w:val="A9B7C6"/>
          <w:sz w:val="20"/>
          <w:szCs w:val="20"/>
          <w:lang w:eastAsia="en-GB"/>
        </w:rPr>
        <w:t>] = uk_data_2010_2011[</w:t>
      </w:r>
      <w:r w:rsidRPr="00C92007">
        <w:rPr>
          <w:rFonts w:ascii="Courier New" w:eastAsia="Times New Roman" w:hAnsi="Courier New" w:cs="Courier New"/>
          <w:color w:val="6A8759"/>
          <w:sz w:val="20"/>
          <w:szCs w:val="20"/>
          <w:lang w:eastAsia="en-GB"/>
        </w:rPr>
        <w:t>'Quantity'</w:t>
      </w:r>
      <w:r w:rsidRPr="00C92007">
        <w:rPr>
          <w:rFonts w:ascii="Courier New" w:eastAsia="Times New Roman" w:hAnsi="Courier New" w:cs="Courier New"/>
          <w:color w:val="A9B7C6"/>
          <w:sz w:val="20"/>
          <w:szCs w:val="20"/>
          <w:lang w:eastAsia="en-GB"/>
        </w:rPr>
        <w:t>] * uk_data_2010_2011[</w:t>
      </w:r>
      <w:r w:rsidRPr="00C92007">
        <w:rPr>
          <w:rFonts w:ascii="Courier New" w:eastAsia="Times New Roman" w:hAnsi="Courier New" w:cs="Courier New"/>
          <w:color w:val="6A8759"/>
          <w:sz w:val="20"/>
          <w:szCs w:val="20"/>
          <w:lang w:eastAsia="en-GB"/>
        </w:rPr>
        <w:t>'Pric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uk_data_2010_2011[</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min()</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uk_data_2010_2011[</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max()</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RESENT_2010_2011 = dt.datetime(</w:t>
      </w:r>
      <w:r w:rsidRPr="00C92007">
        <w:rPr>
          <w:rFonts w:ascii="Courier New" w:eastAsia="Times New Roman" w:hAnsi="Courier New" w:cs="Courier New"/>
          <w:color w:val="6897BB"/>
          <w:sz w:val="20"/>
          <w:szCs w:val="20"/>
          <w:lang w:eastAsia="en-GB"/>
        </w:rPr>
        <w:t>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1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uk_data_2010_2011[</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 = pd.to_datetime(uk_data_2010_2011[</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uk_data_2010_2011.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p>
    <w:p w14:paraId="1BDA41F8" w14:textId="77777777" w:rsidR="006555CE" w:rsidRDefault="006555CE"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808080"/>
          <w:sz w:val="20"/>
          <w:szCs w:val="20"/>
          <w:lang w:eastAsia="en-GB"/>
        </w:rPr>
      </w:pPr>
    </w:p>
    <w:p w14:paraId="6575E188" w14:textId="77777777" w:rsidR="006555CE" w:rsidRDefault="006555CE"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808080"/>
          <w:sz w:val="20"/>
          <w:szCs w:val="20"/>
          <w:lang w:eastAsia="en-GB"/>
        </w:rPr>
      </w:pPr>
    </w:p>
    <w:p w14:paraId="7901E79A" w14:textId="77777777" w:rsidR="006555CE" w:rsidRDefault="006555CE"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808080"/>
          <w:sz w:val="20"/>
          <w:szCs w:val="20"/>
          <w:lang w:eastAsia="en-GB"/>
        </w:rPr>
      </w:pPr>
    </w:p>
    <w:p w14:paraId="1340BCCC" w14:textId="77777777" w:rsidR="006555CE" w:rsidRDefault="006555CE"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808080"/>
          <w:sz w:val="20"/>
          <w:szCs w:val="20"/>
          <w:lang w:eastAsia="en-GB"/>
        </w:rPr>
      </w:pPr>
    </w:p>
    <w:p w14:paraId="16706E5C" w14:textId="77777777" w:rsidR="006555CE" w:rsidRDefault="006555CE"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808080"/>
          <w:sz w:val="20"/>
          <w:szCs w:val="20"/>
          <w:lang w:eastAsia="en-GB"/>
        </w:rPr>
      </w:pPr>
    </w:p>
    <w:p w14:paraId="162DF6A6" w14:textId="77777777" w:rsidR="006555CE" w:rsidRDefault="006555CE"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808080"/>
          <w:sz w:val="20"/>
          <w:szCs w:val="20"/>
          <w:lang w:eastAsia="en-GB"/>
        </w:rPr>
      </w:pPr>
    </w:p>
    <w:p w14:paraId="357C558E" w14:textId="72468374" w:rsidR="00C92007" w:rsidRPr="00C92007" w:rsidRDefault="00C92007"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GB"/>
        </w:rPr>
      </w:pPr>
      <w:r w:rsidRPr="00C92007">
        <w:rPr>
          <w:rFonts w:ascii="Courier New" w:eastAsia="Times New Roman" w:hAnsi="Courier New" w:cs="Courier New"/>
          <w:color w:val="808080"/>
          <w:sz w:val="20"/>
          <w:szCs w:val="20"/>
          <w:lang w:eastAsia="en-GB"/>
        </w:rPr>
        <w:t># Calculate the RFM featur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rfm_2010_2011 = uk_data_2010_2011.groupby(</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A9B7C6"/>
          <w:sz w:val="20"/>
          <w:szCs w:val="20"/>
          <w:lang w:eastAsia="en-GB"/>
        </w:rPr>
        <w:t>).agg({</w:t>
      </w:r>
      <w:r w:rsidRPr="00C92007">
        <w:rPr>
          <w:rFonts w:ascii="Courier New" w:eastAsia="Times New Roman" w:hAnsi="Courier New" w:cs="Courier New"/>
          <w:color w:val="6A8759"/>
          <w:sz w:val="20"/>
          <w:szCs w:val="20"/>
          <w:lang w:eastAsia="en-GB"/>
        </w:rPr>
        <w:t>'InvoiceDate'</w:t>
      </w:r>
      <w:r w:rsidRPr="00C92007">
        <w:rPr>
          <w:rFonts w:ascii="Courier New" w:eastAsia="Times New Roman" w:hAnsi="Courier New" w:cs="Courier New"/>
          <w:color w:val="A9B7C6"/>
          <w:sz w:val="20"/>
          <w:szCs w:val="20"/>
          <w:lang w:eastAsia="en-GB"/>
        </w:rPr>
        <w:t xml:space="preserve">: </w:t>
      </w:r>
      <w:r w:rsidRPr="00C92007">
        <w:rPr>
          <w:rFonts w:ascii="Courier New" w:eastAsia="Times New Roman" w:hAnsi="Courier New" w:cs="Courier New"/>
          <w:color w:val="CC7832"/>
          <w:sz w:val="20"/>
          <w:szCs w:val="20"/>
          <w:lang w:eastAsia="en-GB"/>
        </w:rPr>
        <w:t xml:space="preserve">lambda </w:t>
      </w:r>
      <w:r w:rsidRPr="00C92007">
        <w:rPr>
          <w:rFonts w:ascii="Courier New" w:eastAsia="Times New Roman" w:hAnsi="Courier New" w:cs="Courier New"/>
          <w:color w:val="A9B7C6"/>
          <w:sz w:val="20"/>
          <w:szCs w:val="20"/>
          <w:lang w:eastAsia="en-GB"/>
        </w:rPr>
        <w:t>date: (PRESENT_2010_2011 -</w:t>
      </w:r>
      <w:r w:rsidRPr="00C92007">
        <w:rPr>
          <w:rFonts w:ascii="Courier New" w:eastAsia="Times New Roman" w:hAnsi="Courier New" w:cs="Courier New"/>
          <w:color w:val="A9B7C6"/>
          <w:sz w:val="20"/>
          <w:szCs w:val="20"/>
          <w:lang w:eastAsia="en-GB"/>
        </w:rPr>
        <w:br/>
        <w:t xml:space="preserve">                                                                                           date.max()).days</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6A8759"/>
          <w:sz w:val="20"/>
          <w:szCs w:val="20"/>
          <w:lang w:eastAsia="en-GB"/>
        </w:rPr>
        <w:t>'Invoice'</w:t>
      </w:r>
      <w:r w:rsidRPr="00C92007">
        <w:rPr>
          <w:rFonts w:ascii="Courier New" w:eastAsia="Times New Roman" w:hAnsi="Courier New" w:cs="Courier New"/>
          <w:color w:val="A9B7C6"/>
          <w:sz w:val="20"/>
          <w:szCs w:val="20"/>
          <w:lang w:eastAsia="en-GB"/>
        </w:rPr>
        <w:t xml:space="preserve">: </w:t>
      </w:r>
      <w:r w:rsidRPr="00C92007">
        <w:rPr>
          <w:rFonts w:ascii="Courier New" w:eastAsia="Times New Roman" w:hAnsi="Courier New" w:cs="Courier New"/>
          <w:color w:val="CC7832"/>
          <w:sz w:val="20"/>
          <w:szCs w:val="20"/>
          <w:lang w:eastAsia="en-GB"/>
        </w:rPr>
        <w:t xml:space="preserve">lambda </w:t>
      </w:r>
      <w:r w:rsidRPr="00C92007">
        <w:rPr>
          <w:rFonts w:ascii="Courier New" w:eastAsia="Times New Roman" w:hAnsi="Courier New" w:cs="Courier New"/>
          <w:color w:val="A9B7C6"/>
          <w:sz w:val="20"/>
          <w:szCs w:val="20"/>
          <w:lang w:eastAsia="en-GB"/>
        </w:rPr>
        <w:t xml:space="preserve">num: </w:t>
      </w:r>
      <w:r w:rsidRPr="00C92007">
        <w:rPr>
          <w:rFonts w:ascii="Courier New" w:eastAsia="Times New Roman" w:hAnsi="Courier New" w:cs="Courier New"/>
          <w:color w:val="8888C6"/>
          <w:sz w:val="20"/>
          <w:szCs w:val="20"/>
          <w:lang w:eastAsia="en-GB"/>
        </w:rPr>
        <w:t>len</w:t>
      </w:r>
      <w:r w:rsidRPr="00C92007">
        <w:rPr>
          <w:rFonts w:ascii="Courier New" w:eastAsia="Times New Roman" w:hAnsi="Courier New" w:cs="Courier New"/>
          <w:color w:val="A9B7C6"/>
          <w:sz w:val="20"/>
          <w:szCs w:val="20"/>
          <w:lang w:eastAsia="en-GB"/>
        </w:rPr>
        <w:t>(num)</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6A8759"/>
          <w:sz w:val="20"/>
          <w:szCs w:val="20"/>
          <w:lang w:eastAsia="en-GB"/>
        </w:rPr>
        <w:t>'Total Price'</w:t>
      </w:r>
      <w:r w:rsidRPr="00C92007">
        <w:rPr>
          <w:rFonts w:ascii="Courier New" w:eastAsia="Times New Roman" w:hAnsi="Courier New" w:cs="Courier New"/>
          <w:color w:val="A9B7C6"/>
          <w:sz w:val="20"/>
          <w:szCs w:val="20"/>
          <w:lang w:eastAsia="en-GB"/>
        </w:rPr>
        <w:t xml:space="preserve">: </w:t>
      </w:r>
      <w:r w:rsidRPr="00C92007">
        <w:rPr>
          <w:rFonts w:ascii="Courier New" w:eastAsia="Times New Roman" w:hAnsi="Courier New" w:cs="Courier New"/>
          <w:color w:val="CC7832"/>
          <w:sz w:val="20"/>
          <w:szCs w:val="20"/>
          <w:lang w:eastAsia="en-GB"/>
        </w:rPr>
        <w:t xml:space="preserve">lambda </w:t>
      </w:r>
      <w:r w:rsidRPr="00C92007">
        <w:rPr>
          <w:rFonts w:ascii="Courier New" w:eastAsia="Times New Roman" w:hAnsi="Courier New" w:cs="Courier New"/>
          <w:color w:val="A9B7C6"/>
          <w:sz w:val="20"/>
          <w:szCs w:val="20"/>
          <w:lang w:eastAsia="en-GB"/>
        </w:rPr>
        <w:t>price: price.sum()})</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Change the name of column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rfm_2010_2011.columns = [</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rfm_2010_2011[</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A9B7C6"/>
          <w:sz w:val="20"/>
          <w:szCs w:val="20"/>
          <w:lang w:eastAsia="en-GB"/>
        </w:rPr>
        <w:t>] = rfm_2010_2011[</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A9B7C6"/>
          <w:sz w:val="20"/>
          <w:szCs w:val="20"/>
          <w:lang w:eastAsia="en-GB"/>
        </w:rPr>
        <w:t>].astype(</w:t>
      </w:r>
      <w:r w:rsidRPr="00C92007">
        <w:rPr>
          <w:rFonts w:ascii="Courier New" w:eastAsia="Times New Roman" w:hAnsi="Courier New" w:cs="Courier New"/>
          <w:color w:val="8888C6"/>
          <w:sz w:val="20"/>
          <w:szCs w:val="20"/>
          <w:lang w:eastAsia="en-GB"/>
        </w:rPr>
        <w:t>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rfm_2010_2011.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Customers with the lowest recency, highest frequency and highest monetary amounts considered as most valuable</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rfm_2010_2011[</w:t>
      </w:r>
      <w:r w:rsidRPr="00C92007">
        <w:rPr>
          <w:rFonts w:ascii="Courier New" w:eastAsia="Times New Roman" w:hAnsi="Courier New" w:cs="Courier New"/>
          <w:color w:val="6A8759"/>
          <w:sz w:val="20"/>
          <w:szCs w:val="20"/>
          <w:lang w:eastAsia="en-GB"/>
        </w:rPr>
        <w:t>'r_quartile'</w:t>
      </w:r>
      <w:r w:rsidRPr="00C92007">
        <w:rPr>
          <w:rFonts w:ascii="Courier New" w:eastAsia="Times New Roman" w:hAnsi="Courier New" w:cs="Courier New"/>
          <w:color w:val="A9B7C6"/>
          <w:sz w:val="20"/>
          <w:szCs w:val="20"/>
          <w:lang w:eastAsia="en-GB"/>
        </w:rPr>
        <w:t>] = pd.qcut(rfm_2010_2011[</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3'</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4'</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rfm_2010_2011[</w:t>
      </w:r>
      <w:r w:rsidRPr="00C92007">
        <w:rPr>
          <w:rFonts w:ascii="Courier New" w:eastAsia="Times New Roman" w:hAnsi="Courier New" w:cs="Courier New"/>
          <w:color w:val="6A8759"/>
          <w:sz w:val="20"/>
          <w:szCs w:val="20"/>
          <w:lang w:eastAsia="en-GB"/>
        </w:rPr>
        <w:t>'f_quartile'</w:t>
      </w:r>
      <w:r w:rsidRPr="00C92007">
        <w:rPr>
          <w:rFonts w:ascii="Courier New" w:eastAsia="Times New Roman" w:hAnsi="Courier New" w:cs="Courier New"/>
          <w:color w:val="A9B7C6"/>
          <w:sz w:val="20"/>
          <w:szCs w:val="20"/>
          <w:lang w:eastAsia="en-GB"/>
        </w:rPr>
        <w:t>] = pd.qcut(rfm_2010_2011[</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3'</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rfm_2010_2011[</w:t>
      </w:r>
      <w:r w:rsidRPr="00C92007">
        <w:rPr>
          <w:rFonts w:ascii="Courier New" w:eastAsia="Times New Roman" w:hAnsi="Courier New" w:cs="Courier New"/>
          <w:color w:val="6A8759"/>
          <w:sz w:val="20"/>
          <w:szCs w:val="20"/>
          <w:lang w:eastAsia="en-GB"/>
        </w:rPr>
        <w:t>'m_quartile'</w:t>
      </w:r>
      <w:r w:rsidRPr="00C92007">
        <w:rPr>
          <w:rFonts w:ascii="Courier New" w:eastAsia="Times New Roman" w:hAnsi="Courier New" w:cs="Courier New"/>
          <w:color w:val="A9B7C6"/>
          <w:sz w:val="20"/>
          <w:szCs w:val="20"/>
          <w:lang w:eastAsia="en-GB"/>
        </w:rPr>
        <w:t>] = pd.qcut(rfm_2010_2011[</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4'</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3'</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rfm_2010_2011.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rfm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 = rfm_2010_2011.r_quartile.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 + rfm_2010_2011.f_quartile.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 \</w:t>
      </w:r>
      <w:r w:rsidRPr="00C92007">
        <w:rPr>
          <w:rFonts w:ascii="Courier New" w:eastAsia="Times New Roman" w:hAnsi="Courier New" w:cs="Courier New"/>
          <w:color w:val="A9B7C6"/>
          <w:sz w:val="20"/>
          <w:szCs w:val="20"/>
          <w:lang w:eastAsia="en-GB"/>
        </w:rPr>
        <w:br/>
        <w:t xml:space="preserve">                             + rfm_2010_2011.m_quartile.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rfm_2010_2011.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Filter out best customer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rfm_2010_2011[rfm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 xml:space="preserve">] == </w:t>
      </w:r>
      <w:r w:rsidRPr="00C92007">
        <w:rPr>
          <w:rFonts w:ascii="Courier New" w:eastAsia="Times New Roman" w:hAnsi="Courier New" w:cs="Courier New"/>
          <w:color w:val="6A8759"/>
          <w:sz w:val="20"/>
          <w:szCs w:val="20"/>
          <w:lang w:eastAsia="en-GB"/>
        </w:rPr>
        <w:t>'111'</w:t>
      </w:r>
      <w:r w:rsidRPr="00C92007">
        <w:rPr>
          <w:rFonts w:ascii="Courier New" w:eastAsia="Times New Roman" w:hAnsi="Courier New" w:cs="Courier New"/>
          <w:color w:val="A9B7C6"/>
          <w:sz w:val="20"/>
          <w:szCs w:val="20"/>
          <w:lang w:eastAsia="en-GB"/>
        </w:rPr>
        <w:t>].sort_values(</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ascending</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False</w:t>
      </w:r>
      <w:r w:rsidRPr="00C92007">
        <w:rPr>
          <w:rFonts w:ascii="Courier New" w:eastAsia="Times New Roman" w:hAnsi="Courier New" w:cs="Courier New"/>
          <w:color w:val="A9B7C6"/>
          <w:sz w:val="20"/>
          <w:szCs w:val="20"/>
          <w:lang w:eastAsia="en-GB"/>
        </w:rPr>
        <w:t>).hea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Make CSV files of customers with score 111 and all customers in descending monetary order</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t># rfm_111_2010_2011 = rfm_2010_2011[rfm_2010_2011['RFM_Score'] == '111']</w:t>
      </w:r>
      <w:r w:rsidRPr="00C92007">
        <w:rPr>
          <w:rFonts w:ascii="Courier New" w:eastAsia="Times New Roman" w:hAnsi="Courier New" w:cs="Courier New"/>
          <w:color w:val="808080"/>
          <w:sz w:val="20"/>
          <w:szCs w:val="20"/>
          <w:lang w:eastAsia="en-GB"/>
        </w:rPr>
        <w:br/>
        <w:t># rfm_111_2010_2011.to_csv("2010-2011 Customers with RFM Score 111")</w:t>
      </w:r>
      <w:r w:rsidRPr="00C92007">
        <w:rPr>
          <w:rFonts w:ascii="Courier New" w:eastAsia="Times New Roman" w:hAnsi="Courier New" w:cs="Courier New"/>
          <w:color w:val="808080"/>
          <w:sz w:val="20"/>
          <w:szCs w:val="20"/>
          <w:lang w:eastAsia="en-GB"/>
        </w:rPr>
        <w:br/>
        <w:t>#</w:t>
      </w:r>
      <w:r w:rsidRPr="00C92007">
        <w:rPr>
          <w:rFonts w:ascii="Courier New" w:eastAsia="Times New Roman" w:hAnsi="Courier New" w:cs="Courier New"/>
          <w:color w:val="808080"/>
          <w:sz w:val="20"/>
          <w:szCs w:val="20"/>
          <w:lang w:eastAsia="en-GB"/>
        </w:rPr>
        <w:br/>
        <w:t># sorted_by_monetary_2010_2011 = rfm_2010_2011.sort_values('monetary', ascending=False)</w:t>
      </w:r>
      <w:r w:rsidRPr="00C92007">
        <w:rPr>
          <w:rFonts w:ascii="Courier New" w:eastAsia="Times New Roman" w:hAnsi="Courier New" w:cs="Courier New"/>
          <w:color w:val="808080"/>
          <w:sz w:val="20"/>
          <w:szCs w:val="20"/>
          <w:lang w:eastAsia="en-GB"/>
        </w:rPr>
        <w:br/>
        <w:t># sorted_by_monetary_2010_2011.to_csv('2010-2011 Customers Sorted by Monetary Value')</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t># Box plot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 xml:space="preserve">red_circle = </w:t>
      </w:r>
      <w:r w:rsidRPr="00C92007">
        <w:rPr>
          <w:rFonts w:ascii="Courier New" w:eastAsia="Times New Roman" w:hAnsi="Courier New" w:cs="Courier New"/>
          <w:color w:val="8888C6"/>
          <w:sz w:val="20"/>
          <w:szCs w:val="20"/>
          <w:lang w:eastAsia="en-GB"/>
        </w:rPr>
        <w:t>dic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A4926"/>
          <w:sz w:val="20"/>
          <w:szCs w:val="20"/>
          <w:lang w:eastAsia="en-GB"/>
        </w:rPr>
        <w:t>markerface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boxplot(rfm_2009_2010[</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ver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False, </w:t>
      </w:r>
      <w:r w:rsidRPr="00C92007">
        <w:rPr>
          <w:rFonts w:ascii="Courier New" w:eastAsia="Times New Roman" w:hAnsi="Courier New" w:cs="Courier New"/>
          <w:color w:val="AA4926"/>
          <w:sz w:val="20"/>
          <w:szCs w:val="20"/>
          <w:lang w:eastAsia="en-GB"/>
        </w:rPr>
        <w:t>flierprops</w:t>
      </w:r>
      <w:r w:rsidRPr="00C92007">
        <w:rPr>
          <w:rFonts w:ascii="Courier New" w:eastAsia="Times New Roman" w:hAnsi="Courier New" w:cs="Courier New"/>
          <w:color w:val="A9B7C6"/>
          <w:sz w:val="20"/>
          <w:szCs w:val="20"/>
          <w:lang w:eastAsia="en-GB"/>
        </w:rPr>
        <w:t>=red_circle)</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Boxplot showing Recency from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lt.boxplot(rfm_2010_2011[</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ver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False, </w:t>
      </w:r>
      <w:r w:rsidRPr="00C92007">
        <w:rPr>
          <w:rFonts w:ascii="Courier New" w:eastAsia="Times New Roman" w:hAnsi="Courier New" w:cs="Courier New"/>
          <w:color w:val="AA4926"/>
          <w:sz w:val="20"/>
          <w:szCs w:val="20"/>
          <w:lang w:eastAsia="en-GB"/>
        </w:rPr>
        <w:t>flierprops</w:t>
      </w:r>
      <w:r w:rsidRPr="00C92007">
        <w:rPr>
          <w:rFonts w:ascii="Courier New" w:eastAsia="Times New Roman" w:hAnsi="Courier New" w:cs="Courier New"/>
          <w:color w:val="A9B7C6"/>
          <w:sz w:val="20"/>
          <w:szCs w:val="20"/>
          <w:lang w:eastAsia="en-GB"/>
        </w:rPr>
        <w:t>=red_circle)</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lastRenderedPageBreak/>
        <w:t>plt.title(</w:t>
      </w:r>
      <w:r w:rsidRPr="00C92007">
        <w:rPr>
          <w:rFonts w:ascii="Courier New" w:eastAsia="Times New Roman" w:hAnsi="Courier New" w:cs="Courier New"/>
          <w:color w:val="6A8759"/>
          <w:sz w:val="20"/>
          <w:szCs w:val="20"/>
          <w:lang w:eastAsia="en-GB"/>
        </w:rPr>
        <w:t>"Boxplot showing Recency from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lt.boxplot(rfm_2009_2010[</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ver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False, </w:t>
      </w:r>
      <w:r w:rsidRPr="00C92007">
        <w:rPr>
          <w:rFonts w:ascii="Courier New" w:eastAsia="Times New Roman" w:hAnsi="Courier New" w:cs="Courier New"/>
          <w:color w:val="AA4926"/>
          <w:sz w:val="20"/>
          <w:szCs w:val="20"/>
          <w:lang w:eastAsia="en-GB"/>
        </w:rPr>
        <w:t>flierprops</w:t>
      </w:r>
      <w:r w:rsidRPr="00C92007">
        <w:rPr>
          <w:rFonts w:ascii="Courier New" w:eastAsia="Times New Roman" w:hAnsi="Courier New" w:cs="Courier New"/>
          <w:color w:val="A9B7C6"/>
          <w:sz w:val="20"/>
          <w:szCs w:val="20"/>
          <w:lang w:eastAsia="en-GB"/>
        </w:rPr>
        <w:t>=red_circle)</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Boxplot showing Frequency from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lt.boxplot(rfm_2010_2011[</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ver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False, </w:t>
      </w:r>
      <w:r w:rsidRPr="00C92007">
        <w:rPr>
          <w:rFonts w:ascii="Courier New" w:eastAsia="Times New Roman" w:hAnsi="Courier New" w:cs="Courier New"/>
          <w:color w:val="AA4926"/>
          <w:sz w:val="20"/>
          <w:szCs w:val="20"/>
          <w:lang w:eastAsia="en-GB"/>
        </w:rPr>
        <w:t>flierprops</w:t>
      </w:r>
      <w:r w:rsidRPr="00C92007">
        <w:rPr>
          <w:rFonts w:ascii="Courier New" w:eastAsia="Times New Roman" w:hAnsi="Courier New" w:cs="Courier New"/>
          <w:color w:val="A9B7C6"/>
          <w:sz w:val="20"/>
          <w:szCs w:val="20"/>
          <w:lang w:eastAsia="en-GB"/>
        </w:rPr>
        <w:t>=red_circle)</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Boxplot showing Frequency from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lt.boxplot(rfm_2009_2010[</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ver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False, </w:t>
      </w:r>
      <w:r w:rsidRPr="00C92007">
        <w:rPr>
          <w:rFonts w:ascii="Courier New" w:eastAsia="Times New Roman" w:hAnsi="Courier New" w:cs="Courier New"/>
          <w:color w:val="AA4926"/>
          <w:sz w:val="20"/>
          <w:szCs w:val="20"/>
          <w:lang w:eastAsia="en-GB"/>
        </w:rPr>
        <w:t>flierprops</w:t>
      </w:r>
      <w:r w:rsidRPr="00C92007">
        <w:rPr>
          <w:rFonts w:ascii="Courier New" w:eastAsia="Times New Roman" w:hAnsi="Courier New" w:cs="Courier New"/>
          <w:color w:val="A9B7C6"/>
          <w:sz w:val="20"/>
          <w:szCs w:val="20"/>
          <w:lang w:eastAsia="en-GB"/>
        </w:rPr>
        <w:t>=red_circle)</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Boxplot showing Monetary from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lt.boxplot(rfm_2010_2011[</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ver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False, </w:t>
      </w:r>
      <w:r w:rsidRPr="00C92007">
        <w:rPr>
          <w:rFonts w:ascii="Courier New" w:eastAsia="Times New Roman" w:hAnsi="Courier New" w:cs="Courier New"/>
          <w:color w:val="AA4926"/>
          <w:sz w:val="20"/>
          <w:szCs w:val="20"/>
          <w:lang w:eastAsia="en-GB"/>
        </w:rPr>
        <w:t>flierprops</w:t>
      </w:r>
      <w:r w:rsidRPr="00C92007">
        <w:rPr>
          <w:rFonts w:ascii="Courier New" w:eastAsia="Times New Roman" w:hAnsi="Courier New" w:cs="Courier New"/>
          <w:color w:val="A9B7C6"/>
          <w:sz w:val="20"/>
          <w:szCs w:val="20"/>
          <w:lang w:eastAsia="en-GB"/>
        </w:rPr>
        <w:t>=red_circle)</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Boxplot showing Monetary from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p>
    <w:p w14:paraId="342E8CD2" w14:textId="77777777" w:rsidR="00C92007" w:rsidRPr="00C92007" w:rsidRDefault="00C92007" w:rsidP="00C92007">
      <w:pPr>
        <w:rPr>
          <w:lang w:val="en-US"/>
        </w:rPr>
      </w:pPr>
    </w:p>
    <w:p w14:paraId="042ADE45" w14:textId="7B9DABBE" w:rsidR="0069380C" w:rsidRDefault="0069380C">
      <w:pPr>
        <w:rPr>
          <w:sz w:val="28"/>
          <w:szCs w:val="28"/>
        </w:rPr>
      </w:pPr>
    </w:p>
    <w:p w14:paraId="6AD29E71" w14:textId="2D155029" w:rsidR="0069380C" w:rsidRDefault="0069380C">
      <w:pPr>
        <w:rPr>
          <w:sz w:val="28"/>
          <w:szCs w:val="28"/>
        </w:rPr>
      </w:pPr>
    </w:p>
    <w:p w14:paraId="25B0F928" w14:textId="11533938" w:rsidR="0069380C" w:rsidRDefault="0069380C">
      <w:pPr>
        <w:rPr>
          <w:sz w:val="28"/>
          <w:szCs w:val="28"/>
        </w:rPr>
      </w:pPr>
    </w:p>
    <w:p w14:paraId="73B95CDD" w14:textId="46E6CF23" w:rsidR="00D976A9" w:rsidRDefault="00D976A9" w:rsidP="00D976A9"/>
    <w:p w14:paraId="035CAFEA" w14:textId="15D56400" w:rsidR="0069380C" w:rsidRDefault="0069380C">
      <w:pPr>
        <w:rPr>
          <w:sz w:val="28"/>
          <w:szCs w:val="28"/>
        </w:rPr>
      </w:pPr>
    </w:p>
    <w:p w14:paraId="366A0C1F" w14:textId="77777777" w:rsidR="0069380C" w:rsidRPr="0060008B" w:rsidRDefault="0069380C">
      <w:pPr>
        <w:rPr>
          <w:sz w:val="28"/>
          <w:szCs w:val="28"/>
        </w:rPr>
      </w:pPr>
    </w:p>
    <w:p w14:paraId="5A820220" w14:textId="390E3764" w:rsidR="00592952" w:rsidRDefault="00592952" w:rsidP="00280CDB">
      <w:pPr>
        <w:rPr>
          <w:sz w:val="28"/>
          <w:szCs w:val="28"/>
        </w:rPr>
      </w:pPr>
    </w:p>
    <w:p w14:paraId="1CD84DB9" w14:textId="77777777" w:rsidR="00226E83" w:rsidRDefault="00226E83" w:rsidP="00280CDB">
      <w:pPr>
        <w:rPr>
          <w:sz w:val="28"/>
          <w:szCs w:val="28"/>
        </w:rPr>
      </w:pPr>
    </w:p>
    <w:p w14:paraId="1E1A7E6E" w14:textId="6BFCF243" w:rsidR="00493CFA" w:rsidRDefault="00493CFA" w:rsidP="00280CDB">
      <w:pPr>
        <w:rPr>
          <w:sz w:val="28"/>
          <w:szCs w:val="28"/>
        </w:rPr>
      </w:pPr>
    </w:p>
    <w:p w14:paraId="1ECC9882" w14:textId="2A03759D" w:rsidR="008C2460" w:rsidRDefault="008C2460" w:rsidP="00280CDB">
      <w:pPr>
        <w:rPr>
          <w:sz w:val="28"/>
          <w:szCs w:val="28"/>
        </w:rPr>
      </w:pPr>
    </w:p>
    <w:p w14:paraId="5944421F" w14:textId="11812F58" w:rsidR="008C2460" w:rsidRDefault="008C2460" w:rsidP="00280CDB">
      <w:pPr>
        <w:rPr>
          <w:sz w:val="28"/>
          <w:szCs w:val="28"/>
        </w:rPr>
      </w:pPr>
    </w:p>
    <w:p w14:paraId="2401F94B" w14:textId="7AC5802B" w:rsidR="00C430B5" w:rsidRDefault="00C430B5" w:rsidP="00280CDB">
      <w:pPr>
        <w:rPr>
          <w:sz w:val="28"/>
          <w:szCs w:val="28"/>
        </w:rPr>
      </w:pPr>
    </w:p>
    <w:p w14:paraId="6A669D02" w14:textId="39FCDBCA" w:rsidR="00A166E3" w:rsidRDefault="00A166E3" w:rsidP="00EF68C6"/>
    <w:p w14:paraId="05D2EE3B" w14:textId="584A6B1C" w:rsidR="00C430B5" w:rsidRDefault="00C430B5" w:rsidP="00280CDB">
      <w:pPr>
        <w:rPr>
          <w:sz w:val="28"/>
          <w:szCs w:val="28"/>
        </w:rPr>
      </w:pPr>
    </w:p>
    <w:p w14:paraId="420232D8" w14:textId="2F57D539" w:rsidR="008C2460" w:rsidRDefault="008C2460" w:rsidP="00280CDB">
      <w:pPr>
        <w:rPr>
          <w:sz w:val="28"/>
          <w:szCs w:val="28"/>
        </w:rPr>
      </w:pPr>
    </w:p>
    <w:p w14:paraId="579BAAF2" w14:textId="09F9EB72" w:rsidR="0002139A" w:rsidRDefault="0002139A" w:rsidP="00280CDB">
      <w:pPr>
        <w:rPr>
          <w:sz w:val="28"/>
          <w:szCs w:val="28"/>
        </w:rPr>
      </w:pPr>
    </w:p>
    <w:p w14:paraId="3B9AD965" w14:textId="4C975384" w:rsidR="0002139A" w:rsidRDefault="0002139A" w:rsidP="00280CDB">
      <w:pPr>
        <w:rPr>
          <w:sz w:val="28"/>
          <w:szCs w:val="28"/>
        </w:rPr>
      </w:pPr>
    </w:p>
    <w:p w14:paraId="05761F5E" w14:textId="199D02CA" w:rsidR="0002139A" w:rsidRDefault="0002139A" w:rsidP="00280CDB">
      <w:pPr>
        <w:rPr>
          <w:sz w:val="28"/>
          <w:szCs w:val="28"/>
        </w:rPr>
      </w:pPr>
    </w:p>
    <w:p w14:paraId="27026C1C" w14:textId="77777777" w:rsidR="006555CE" w:rsidRDefault="006555CE" w:rsidP="00280CDB">
      <w:pPr>
        <w:rPr>
          <w:sz w:val="28"/>
          <w:szCs w:val="28"/>
        </w:rPr>
      </w:pPr>
    </w:p>
    <w:p w14:paraId="0DE6E155" w14:textId="2F1DD85E" w:rsidR="0002139A" w:rsidRPr="00C92007" w:rsidRDefault="00C92007" w:rsidP="00280CDB">
      <w:r w:rsidRPr="00C92007">
        <w:t>PCA:</w:t>
      </w:r>
    </w:p>
    <w:p w14:paraId="67BAA60B" w14:textId="77777777" w:rsidR="00C92007" w:rsidRPr="00C92007" w:rsidRDefault="00C92007"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GB"/>
        </w:rPr>
      </w:pP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pandas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p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numpy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np</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from </w:t>
      </w:r>
      <w:r w:rsidRPr="00C92007">
        <w:rPr>
          <w:rFonts w:ascii="Courier New" w:eastAsia="Times New Roman" w:hAnsi="Courier New" w:cs="Courier New"/>
          <w:color w:val="A9B7C6"/>
          <w:sz w:val="20"/>
          <w:szCs w:val="20"/>
          <w:lang w:eastAsia="en-GB"/>
        </w:rPr>
        <w:t xml:space="preserve">sklearn.preprocessing </w:t>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StandardScaler</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from </w:t>
      </w:r>
      <w:r w:rsidRPr="00C92007">
        <w:rPr>
          <w:rFonts w:ascii="Courier New" w:eastAsia="Times New Roman" w:hAnsi="Courier New" w:cs="Courier New"/>
          <w:color w:val="A9B7C6"/>
          <w:sz w:val="20"/>
          <w:szCs w:val="20"/>
          <w:lang w:eastAsia="en-GB"/>
        </w:rPr>
        <w:t xml:space="preserve">sklearn.decomposition </w:t>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PCA</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matplotlib.pyplot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pl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plotly.express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px</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d.set_option(</w:t>
      </w:r>
      <w:r w:rsidRPr="00C92007">
        <w:rPr>
          <w:rFonts w:ascii="Courier New" w:eastAsia="Times New Roman" w:hAnsi="Courier New" w:cs="Courier New"/>
          <w:color w:val="6A8759"/>
          <w:sz w:val="20"/>
          <w:szCs w:val="20"/>
          <w:lang w:eastAsia="en-GB"/>
        </w:rPr>
        <w:t>'display.max_columns'</w:t>
      </w:r>
      <w:r w:rsidRPr="00C92007">
        <w:rPr>
          <w:rFonts w:ascii="Courier New" w:eastAsia="Times New Roman" w:hAnsi="Courier New" w:cs="Courier New"/>
          <w:color w:val="CC7832"/>
          <w:sz w:val="20"/>
          <w:szCs w:val="20"/>
          <w:lang w:eastAsia="en-GB"/>
        </w:rPr>
        <w:t>, Non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d.set_option(</w:t>
      </w:r>
      <w:r w:rsidRPr="00C92007">
        <w:rPr>
          <w:rFonts w:ascii="Courier New" w:eastAsia="Times New Roman" w:hAnsi="Courier New" w:cs="Courier New"/>
          <w:color w:val="6A8759"/>
          <w:sz w:val="20"/>
          <w:szCs w:val="20"/>
          <w:lang w:eastAsia="en-GB"/>
        </w:rPr>
        <w:t>'display.max_rows'</w:t>
      </w:r>
      <w:r w:rsidRPr="00C92007">
        <w:rPr>
          <w:rFonts w:ascii="Courier New" w:eastAsia="Times New Roman" w:hAnsi="Courier New" w:cs="Courier New"/>
          <w:color w:val="CC7832"/>
          <w:sz w:val="20"/>
          <w:szCs w:val="20"/>
          <w:lang w:eastAsia="en-GB"/>
        </w:rPr>
        <w:t>, Non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2009-2010 #####################################################################################</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df_2009_2010 = pd.read_excel(</w:t>
      </w:r>
      <w:r w:rsidRPr="00C92007">
        <w:rPr>
          <w:rFonts w:ascii="Courier New" w:eastAsia="Times New Roman" w:hAnsi="Courier New" w:cs="Courier New"/>
          <w:color w:val="6A8759"/>
          <w:sz w:val="20"/>
          <w:szCs w:val="20"/>
          <w:lang w:eastAsia="en-GB"/>
        </w:rPr>
        <w:t>"2009-2010 Customers Sorted by Monetary Value.xlsx"</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name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6A8759"/>
          <w:sz w:val="20"/>
          <w:szCs w:val="20"/>
          <w:lang w:eastAsia="en-GB"/>
        </w:rPr>
        <w:t>"r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eatures_2009_2010 = [</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df_2009_2010.describe())</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The following scatter plots produced are included in the appendix</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fig1 = px.scatter(df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 vs Frequency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1.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2 = px.scatter(df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 vs Monetary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2.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3 = px.scatter(df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Frequency vs Monetary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3.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eparating featur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x_2009_2010 = df_2009_2010.loc[:</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features_2009_2010].valu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eparating target</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y_2009_2010 = df_2009_2010.loc[:</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valu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y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tandardizing featur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x_2009_2010 = StandardScaler().fit_transform(x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x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Covariance Matrix</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mean_vec_2009_2010 = np.mean(x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axi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cov_mat_2009_2010 = (x_2009_2010 - mean_vec_2009_2010).T.dot((x_2009_2010 - mean_vec_2009_2010)) \</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lastRenderedPageBreak/>
        <w:t xml:space="preserve">                    / (x_2009_2010.shape[</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 xml:space="preserve">"Covariance Matrix 2009-2010 </w:t>
      </w:r>
      <w:r w:rsidRPr="00C92007">
        <w:rPr>
          <w:rFonts w:ascii="Courier New" w:eastAsia="Times New Roman" w:hAnsi="Courier New" w:cs="Courier New"/>
          <w:color w:val="CC7832"/>
          <w:sz w:val="20"/>
          <w:szCs w:val="20"/>
          <w:lang w:eastAsia="en-GB"/>
        </w:rPr>
        <w:t>\n</w:t>
      </w:r>
      <w:r w:rsidRPr="00C92007">
        <w:rPr>
          <w:rFonts w:ascii="Courier New" w:eastAsia="Times New Roman" w:hAnsi="Courier New" w:cs="Courier New"/>
          <w:color w:val="6A8759"/>
          <w:sz w:val="20"/>
          <w:szCs w:val="20"/>
          <w:lang w:eastAsia="en-GB"/>
        </w:rPr>
        <w:t xml:space="preserve">%s" </w:t>
      </w:r>
      <w:r w:rsidRPr="00C92007">
        <w:rPr>
          <w:rFonts w:ascii="Courier New" w:eastAsia="Times New Roman" w:hAnsi="Courier New" w:cs="Courier New"/>
          <w:color w:val="A9B7C6"/>
          <w:sz w:val="20"/>
          <w:szCs w:val="20"/>
          <w:lang w:eastAsia="en-GB"/>
        </w:rPr>
        <w:t>% cov_mat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Eigendecomposition</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cov_mat_2009_2010 = np.cov(x_2009_2010.T)</w:t>
      </w:r>
      <w:r w:rsidRPr="00C92007">
        <w:rPr>
          <w:rFonts w:ascii="Courier New" w:eastAsia="Times New Roman" w:hAnsi="Courier New" w:cs="Courier New"/>
          <w:color w:val="A9B7C6"/>
          <w:sz w:val="20"/>
          <w:szCs w:val="20"/>
          <w:lang w:eastAsia="en-GB"/>
        </w:rPr>
        <w:br/>
        <w:t>eig_vals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eig_vecs_2009_2010 = np.linalg.eig(cov_mat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 xml:space="preserve">"Eigenvectors </w:t>
      </w:r>
      <w:r w:rsidRPr="00C92007">
        <w:rPr>
          <w:rFonts w:ascii="Courier New" w:eastAsia="Times New Roman" w:hAnsi="Courier New" w:cs="Courier New"/>
          <w:color w:val="CC7832"/>
          <w:sz w:val="20"/>
          <w:szCs w:val="20"/>
          <w:lang w:eastAsia="en-GB"/>
        </w:rPr>
        <w:t>\n</w:t>
      </w:r>
      <w:r w:rsidRPr="00C92007">
        <w:rPr>
          <w:rFonts w:ascii="Courier New" w:eastAsia="Times New Roman" w:hAnsi="Courier New" w:cs="Courier New"/>
          <w:color w:val="6A8759"/>
          <w:sz w:val="20"/>
          <w:szCs w:val="20"/>
          <w:lang w:eastAsia="en-GB"/>
        </w:rPr>
        <w:t xml:space="preserve">%s" </w:t>
      </w:r>
      <w:r w:rsidRPr="00C92007">
        <w:rPr>
          <w:rFonts w:ascii="Courier New" w:eastAsia="Times New Roman" w:hAnsi="Courier New" w:cs="Courier New"/>
          <w:color w:val="A9B7C6"/>
          <w:sz w:val="20"/>
          <w:szCs w:val="20"/>
          <w:lang w:eastAsia="en-GB"/>
        </w:rPr>
        <w:t>% eig_vecs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 xml:space="preserve">"Eigenvalues </w:t>
      </w:r>
      <w:r w:rsidRPr="00C92007">
        <w:rPr>
          <w:rFonts w:ascii="Courier New" w:eastAsia="Times New Roman" w:hAnsi="Courier New" w:cs="Courier New"/>
          <w:color w:val="CC7832"/>
          <w:sz w:val="20"/>
          <w:szCs w:val="20"/>
          <w:lang w:eastAsia="en-GB"/>
        </w:rPr>
        <w:t>\n</w:t>
      </w:r>
      <w:r w:rsidRPr="00C92007">
        <w:rPr>
          <w:rFonts w:ascii="Courier New" w:eastAsia="Times New Roman" w:hAnsi="Courier New" w:cs="Courier New"/>
          <w:color w:val="6A8759"/>
          <w:sz w:val="20"/>
          <w:szCs w:val="20"/>
          <w:lang w:eastAsia="en-GB"/>
        </w:rPr>
        <w:t xml:space="preserve">%s" </w:t>
      </w:r>
      <w:r w:rsidRPr="00C92007">
        <w:rPr>
          <w:rFonts w:ascii="Courier New" w:eastAsia="Times New Roman" w:hAnsi="Courier New" w:cs="Courier New"/>
          <w:color w:val="A9B7C6"/>
          <w:sz w:val="20"/>
          <w:szCs w:val="20"/>
          <w:lang w:eastAsia="en-GB"/>
        </w:rPr>
        <w:t>% eig_vals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eig_pairs_2009_2010 = [(np.abs(eig_vals_2009_2010[i])</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eig_vecs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i])</w:t>
      </w:r>
      <w:r w:rsidRPr="00C92007">
        <w:rPr>
          <w:rFonts w:ascii="Courier New" w:eastAsia="Times New Roman" w:hAnsi="Courier New" w:cs="Courier New"/>
          <w:color w:val="A9B7C6"/>
          <w:sz w:val="20"/>
          <w:szCs w:val="20"/>
          <w:lang w:eastAsia="en-GB"/>
        </w:rPr>
        <w:br/>
        <w:t xml:space="preserve">                       </w:t>
      </w:r>
      <w:r w:rsidRPr="00C92007">
        <w:rPr>
          <w:rFonts w:ascii="Courier New" w:eastAsia="Times New Roman" w:hAnsi="Courier New" w:cs="Courier New"/>
          <w:color w:val="CC7832"/>
          <w:sz w:val="20"/>
          <w:szCs w:val="20"/>
          <w:lang w:eastAsia="en-GB"/>
        </w:rPr>
        <w:t xml:space="preserve">for </w:t>
      </w:r>
      <w:r w:rsidRPr="00C92007">
        <w:rPr>
          <w:rFonts w:ascii="Courier New" w:eastAsia="Times New Roman" w:hAnsi="Courier New" w:cs="Courier New"/>
          <w:color w:val="A9B7C6"/>
          <w:sz w:val="20"/>
          <w:szCs w:val="20"/>
          <w:lang w:eastAsia="en-GB"/>
        </w:rPr>
        <w:t xml:space="preserve">i </w:t>
      </w:r>
      <w:r w:rsidRPr="00C92007">
        <w:rPr>
          <w:rFonts w:ascii="Courier New" w:eastAsia="Times New Roman" w:hAnsi="Courier New" w:cs="Courier New"/>
          <w:color w:val="CC7832"/>
          <w:sz w:val="20"/>
          <w:szCs w:val="20"/>
          <w:lang w:eastAsia="en-GB"/>
        </w:rPr>
        <w:t xml:space="preserve">in </w:t>
      </w:r>
      <w:r w:rsidRPr="00C92007">
        <w:rPr>
          <w:rFonts w:ascii="Courier New" w:eastAsia="Times New Roman" w:hAnsi="Courier New" w:cs="Courier New"/>
          <w:color w:val="8888C6"/>
          <w:sz w:val="20"/>
          <w:szCs w:val="20"/>
          <w:lang w:eastAsia="en-GB"/>
        </w:rPr>
        <w:t>rang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8888C6"/>
          <w:sz w:val="20"/>
          <w:szCs w:val="20"/>
          <w:lang w:eastAsia="en-GB"/>
        </w:rPr>
        <w:t>len</w:t>
      </w:r>
      <w:r w:rsidRPr="00C92007">
        <w:rPr>
          <w:rFonts w:ascii="Courier New" w:eastAsia="Times New Roman" w:hAnsi="Courier New" w:cs="Courier New"/>
          <w:color w:val="A9B7C6"/>
          <w:sz w:val="20"/>
          <w:szCs w:val="20"/>
          <w:lang w:eastAsia="en-GB"/>
        </w:rPr>
        <w:t>(eig_vals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Eigenvalues in descending orde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for </w:t>
      </w:r>
      <w:r w:rsidRPr="00C92007">
        <w:rPr>
          <w:rFonts w:ascii="Courier New" w:eastAsia="Times New Roman" w:hAnsi="Courier New" w:cs="Courier New"/>
          <w:color w:val="A9B7C6"/>
          <w:sz w:val="20"/>
          <w:szCs w:val="20"/>
          <w:lang w:eastAsia="en-GB"/>
        </w:rPr>
        <w:t xml:space="preserve">i </w:t>
      </w:r>
      <w:r w:rsidRPr="00C92007">
        <w:rPr>
          <w:rFonts w:ascii="Courier New" w:eastAsia="Times New Roman" w:hAnsi="Courier New" w:cs="Courier New"/>
          <w:color w:val="CC7832"/>
          <w:sz w:val="20"/>
          <w:szCs w:val="20"/>
          <w:lang w:eastAsia="en-GB"/>
        </w:rPr>
        <w:t xml:space="preserve">in </w:t>
      </w:r>
      <w:r w:rsidRPr="00C92007">
        <w:rPr>
          <w:rFonts w:ascii="Courier New" w:eastAsia="Times New Roman" w:hAnsi="Courier New" w:cs="Courier New"/>
          <w:color w:val="A9B7C6"/>
          <w:sz w:val="20"/>
          <w:szCs w:val="20"/>
          <w:lang w:eastAsia="en-GB"/>
        </w:rPr>
        <w:t>eig_pairs_2009_2010:</w:t>
      </w:r>
      <w:r w:rsidRPr="00C92007">
        <w:rPr>
          <w:rFonts w:ascii="Courier New" w:eastAsia="Times New Roman" w:hAnsi="Courier New" w:cs="Courier New"/>
          <w:color w:val="A9B7C6"/>
          <w:sz w:val="20"/>
          <w:szCs w:val="20"/>
          <w:lang w:eastAsia="en-GB"/>
        </w:rPr>
        <w:br/>
        <w:t xml:space="preserve">    </w:t>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i[</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ca_2009_2010 = PCA(</w:t>
      </w:r>
      <w:r w:rsidRPr="00C92007">
        <w:rPr>
          <w:rFonts w:ascii="Courier New" w:eastAsia="Times New Roman" w:hAnsi="Courier New" w:cs="Courier New"/>
          <w:color w:val="AA4926"/>
          <w:sz w:val="20"/>
          <w:szCs w:val="20"/>
          <w:lang w:eastAsia="en-GB"/>
        </w:rPr>
        <w:t>n_component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3</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rincipalComponents_2009_2010 = pca_2009_2010.fit_transform(x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pca_2009_2010.explained_variance_ratio_)</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rincipalDf_2009_2010 = pd.DataFrame(</w:t>
      </w:r>
      <w:r w:rsidRPr="00C92007">
        <w:rPr>
          <w:rFonts w:ascii="Courier New" w:eastAsia="Times New Roman" w:hAnsi="Courier New" w:cs="Courier New"/>
          <w:color w:val="AA4926"/>
          <w:sz w:val="20"/>
          <w:szCs w:val="20"/>
          <w:lang w:eastAsia="en-GB"/>
        </w:rPr>
        <w:t>data</w:t>
      </w:r>
      <w:r w:rsidRPr="00C92007">
        <w:rPr>
          <w:rFonts w:ascii="Courier New" w:eastAsia="Times New Roman" w:hAnsi="Courier New" w:cs="Courier New"/>
          <w:color w:val="A9B7C6"/>
          <w:sz w:val="20"/>
          <w:szCs w:val="20"/>
          <w:lang w:eastAsia="en-GB"/>
        </w:rPr>
        <w:t>=principalComponents_2009_2010</w:t>
      </w:r>
      <w:r w:rsidRPr="00C92007">
        <w:rPr>
          <w:rFonts w:ascii="Courier New" w:eastAsia="Times New Roman" w:hAnsi="Courier New" w:cs="Courier New"/>
          <w:color w:val="A9B7C6"/>
          <w:sz w:val="20"/>
          <w:szCs w:val="20"/>
          <w:lang w:eastAsia="en-GB"/>
        </w:rPr>
        <w:br/>
        <w:t xml:space="preserve">                                     </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column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C3'</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nalDf_2009_2010 = pd.concat([principalDf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df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axi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finalDf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 xml:space="preserve">per_variable_2009_2010 = np.round(pca_2009_2010.explained_variance_ratio_ * </w:t>
      </w:r>
      <w:r w:rsidRPr="00C92007">
        <w:rPr>
          <w:rFonts w:ascii="Courier New" w:eastAsia="Times New Roman" w:hAnsi="Courier New" w:cs="Courier New"/>
          <w:color w:val="6897BB"/>
          <w:sz w:val="20"/>
          <w:szCs w:val="20"/>
          <w:lang w:eastAsia="en-GB"/>
        </w:rPr>
        <w:t>10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decimal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labels = [</w:t>
      </w:r>
      <w:r w:rsidRPr="00C92007">
        <w:rPr>
          <w:rFonts w:ascii="Courier New" w:eastAsia="Times New Roman" w:hAnsi="Courier New" w:cs="Courier New"/>
          <w:color w:val="6A8759"/>
          <w:sz w:val="20"/>
          <w:szCs w:val="20"/>
          <w:lang w:eastAsia="en-GB"/>
        </w:rPr>
        <w:t xml:space="preserve">"PC" </w:t>
      </w:r>
      <w:r w:rsidRPr="00C92007">
        <w:rPr>
          <w:rFonts w:ascii="Courier New" w:eastAsia="Times New Roman" w:hAnsi="Courier New" w:cs="Courier New"/>
          <w:color w:val="A9B7C6"/>
          <w:sz w:val="20"/>
          <w:szCs w:val="20"/>
          <w:lang w:eastAsia="en-GB"/>
        </w:rPr>
        <w:t xml:space="preserve">+ </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 xml:space="preserve">(x) </w:t>
      </w:r>
      <w:r w:rsidRPr="00C92007">
        <w:rPr>
          <w:rFonts w:ascii="Courier New" w:eastAsia="Times New Roman" w:hAnsi="Courier New" w:cs="Courier New"/>
          <w:color w:val="CC7832"/>
          <w:sz w:val="20"/>
          <w:szCs w:val="20"/>
          <w:lang w:eastAsia="en-GB"/>
        </w:rPr>
        <w:t xml:space="preserve">for </w:t>
      </w:r>
      <w:r w:rsidRPr="00C92007">
        <w:rPr>
          <w:rFonts w:ascii="Courier New" w:eastAsia="Times New Roman" w:hAnsi="Courier New" w:cs="Courier New"/>
          <w:color w:val="A9B7C6"/>
          <w:sz w:val="20"/>
          <w:szCs w:val="20"/>
          <w:lang w:eastAsia="en-GB"/>
        </w:rPr>
        <w:t xml:space="preserve">x </w:t>
      </w:r>
      <w:r w:rsidRPr="00C92007">
        <w:rPr>
          <w:rFonts w:ascii="Courier New" w:eastAsia="Times New Roman" w:hAnsi="Courier New" w:cs="Courier New"/>
          <w:color w:val="CC7832"/>
          <w:sz w:val="20"/>
          <w:szCs w:val="20"/>
          <w:lang w:eastAsia="en-GB"/>
        </w:rPr>
        <w:t xml:space="preserve">in </w:t>
      </w:r>
      <w:r w:rsidRPr="00C92007">
        <w:rPr>
          <w:rFonts w:ascii="Courier New" w:eastAsia="Times New Roman" w:hAnsi="Courier New" w:cs="Courier New"/>
          <w:color w:val="8888C6"/>
          <w:sz w:val="20"/>
          <w:szCs w:val="20"/>
          <w:lang w:eastAsia="en-GB"/>
        </w:rPr>
        <w:t>rang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8888C6"/>
          <w:sz w:val="20"/>
          <w:szCs w:val="20"/>
          <w:lang w:eastAsia="en-GB"/>
        </w:rPr>
        <w:t>len</w:t>
      </w:r>
      <w:r w:rsidRPr="00C92007">
        <w:rPr>
          <w:rFonts w:ascii="Courier New" w:eastAsia="Times New Roman" w:hAnsi="Courier New" w:cs="Courier New"/>
          <w:color w:val="A9B7C6"/>
          <w:sz w:val="20"/>
          <w:szCs w:val="20"/>
          <w:lang w:eastAsia="en-GB"/>
        </w:rPr>
        <w:t xml:space="preserve">(per_variable_2009_2010) + </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loadings_2009_2010 = pca_2009_2010.components_.T</w:t>
      </w:r>
      <w:r w:rsidRPr="00C92007">
        <w:rPr>
          <w:rFonts w:ascii="Courier New" w:eastAsia="Times New Roman" w:hAnsi="Courier New" w:cs="Courier New"/>
          <w:color w:val="A9B7C6"/>
          <w:sz w:val="20"/>
          <w:szCs w:val="20"/>
          <w:lang w:eastAsia="en-GB"/>
        </w:rPr>
        <w:br/>
        <w:t>df_loadings_2009_2010 = pd.DataFrame(loadings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column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C3"</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inde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df_loadings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loadings_label = df_loadings_2009_2010.index</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4 = px.scatter(df_loadings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ext</w:t>
      </w:r>
      <w:r w:rsidRPr="00C92007">
        <w:rPr>
          <w:rFonts w:ascii="Courier New" w:eastAsia="Times New Roman" w:hAnsi="Courier New" w:cs="Courier New"/>
          <w:color w:val="A9B7C6"/>
          <w:sz w:val="20"/>
          <w:szCs w:val="20"/>
          <w:lang w:eastAsia="en-GB"/>
        </w:rPr>
        <w:t>=loadings_label)</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4.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lt.scatter(df_loadings_2009_2010.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df_loadings_2009_2010.PC2)</w:t>
      </w:r>
      <w:r w:rsidRPr="00C92007">
        <w:rPr>
          <w:rFonts w:ascii="Courier New" w:eastAsia="Times New Roman" w:hAnsi="Courier New" w:cs="Courier New"/>
          <w:color w:val="A9B7C6"/>
          <w:sz w:val="20"/>
          <w:szCs w:val="20"/>
          <w:lang w:eastAsia="en-GB"/>
        </w:rPr>
        <w:br/>
        <w:t>plt.xlabel(</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ylabel(</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cree plot</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plt.bar(</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8888C6"/>
          <w:sz w:val="20"/>
          <w:szCs w:val="20"/>
          <w:lang w:eastAsia="en-GB"/>
        </w:rPr>
        <w:t>rang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8888C6"/>
          <w:sz w:val="20"/>
          <w:szCs w:val="20"/>
          <w:lang w:eastAsia="en-GB"/>
        </w:rPr>
        <w:t>len</w:t>
      </w:r>
      <w:r w:rsidRPr="00C92007">
        <w:rPr>
          <w:rFonts w:ascii="Courier New" w:eastAsia="Times New Roman" w:hAnsi="Courier New" w:cs="Courier New"/>
          <w:color w:val="A9B7C6"/>
          <w:sz w:val="20"/>
          <w:szCs w:val="20"/>
          <w:lang w:eastAsia="en-GB"/>
        </w:rPr>
        <w:t xml:space="preserve">(per_variable_2009_2010) + </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height</w:t>
      </w:r>
      <w:r w:rsidRPr="00C92007">
        <w:rPr>
          <w:rFonts w:ascii="Courier New" w:eastAsia="Times New Roman" w:hAnsi="Courier New" w:cs="Courier New"/>
          <w:color w:val="A9B7C6"/>
          <w:sz w:val="20"/>
          <w:szCs w:val="20"/>
          <w:lang w:eastAsia="en-GB"/>
        </w:rPr>
        <w:t>=per_variable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ck_label</w:t>
      </w:r>
      <w:r w:rsidRPr="00C92007">
        <w:rPr>
          <w:rFonts w:ascii="Courier New" w:eastAsia="Times New Roman" w:hAnsi="Courier New" w:cs="Courier New"/>
          <w:color w:val="A9B7C6"/>
          <w:sz w:val="20"/>
          <w:szCs w:val="20"/>
          <w:lang w:eastAsia="en-GB"/>
        </w:rPr>
        <w:t>=labels)</w:t>
      </w:r>
      <w:r w:rsidRPr="00C92007">
        <w:rPr>
          <w:rFonts w:ascii="Courier New" w:eastAsia="Times New Roman" w:hAnsi="Courier New" w:cs="Courier New"/>
          <w:color w:val="A9B7C6"/>
          <w:sz w:val="20"/>
          <w:szCs w:val="20"/>
          <w:lang w:eastAsia="en-GB"/>
        </w:rPr>
        <w:br/>
        <w:t>plt.ylabel(</w:t>
      </w:r>
      <w:r w:rsidRPr="00C92007">
        <w:rPr>
          <w:rFonts w:ascii="Courier New" w:eastAsia="Times New Roman" w:hAnsi="Courier New" w:cs="Courier New"/>
          <w:color w:val="6A8759"/>
          <w:sz w:val="20"/>
          <w:szCs w:val="20"/>
          <w:lang w:eastAsia="en-GB"/>
        </w:rPr>
        <w:t>"Percentage of Explained Varianc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xlabel(</w:t>
      </w:r>
      <w:r w:rsidRPr="00C92007">
        <w:rPr>
          <w:rFonts w:ascii="Courier New" w:eastAsia="Times New Roman" w:hAnsi="Courier New" w:cs="Courier New"/>
          <w:color w:val="6A8759"/>
          <w:sz w:val="20"/>
          <w:szCs w:val="20"/>
          <w:lang w:eastAsia="en-GB"/>
        </w:rPr>
        <w:t>"Principal Compone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Scree Plot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lastRenderedPageBreak/>
        <w:t># PC plot of first 2 PCs with most variation</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plt.scatter(finalDf_2009_2010.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finalDf_2009_2010.PC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c</w:t>
      </w:r>
      <w:r w:rsidRPr="00C92007">
        <w:rPr>
          <w:rFonts w:ascii="Courier New" w:eastAsia="Times New Roman" w:hAnsi="Courier New" w:cs="Courier New"/>
          <w:color w:val="A9B7C6"/>
          <w:sz w:val="20"/>
          <w:szCs w:val="20"/>
          <w:lang w:eastAsia="en-GB"/>
        </w:rPr>
        <w:t>=finalDf_2009_2010.RFM_Score)</w:t>
      </w:r>
      <w:r w:rsidRPr="00C92007">
        <w:rPr>
          <w:rFonts w:ascii="Courier New" w:eastAsia="Times New Roman" w:hAnsi="Courier New" w:cs="Courier New"/>
          <w:color w:val="A9B7C6"/>
          <w:sz w:val="20"/>
          <w:szCs w:val="20"/>
          <w:lang w:eastAsia="en-GB"/>
        </w:rPr>
        <w:br/>
        <w:t>plt.xlabel(</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ylabel(</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PC Scores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5 = px.scatter(finalDf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A Plot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5.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nalDf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 = finalDf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6 = px.scatter(finalDf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A Plot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6.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2010-2011 #####################################################################################</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df_2010_2011 = pd.read_excel(</w:t>
      </w:r>
      <w:r w:rsidRPr="00C92007">
        <w:rPr>
          <w:rFonts w:ascii="Courier New" w:eastAsia="Times New Roman" w:hAnsi="Courier New" w:cs="Courier New"/>
          <w:color w:val="6A8759"/>
          <w:sz w:val="20"/>
          <w:szCs w:val="20"/>
          <w:lang w:eastAsia="en-GB"/>
        </w:rPr>
        <w:t>"2010-2011 Customers Sorted by Monetary Value.xlsx"</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name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6A8759"/>
          <w:sz w:val="20"/>
          <w:szCs w:val="20"/>
          <w:lang w:eastAsia="en-GB"/>
        </w:rPr>
        <w:t>"r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eatures_2010_2011 = [</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df_2010_2011.describe())</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The following scatter plots produced are included in the appendix</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fig7 = px.scatter(df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 vs Frequency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7.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8 = px.scatter(df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 vs Monetary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8.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9 = px.scatter(df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Frequency vs Monetary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9.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eparating featur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x_2010_2011 = df_2010_2011.loc[:</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features_2010_2011].valu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eparating target</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y_2010_2011 = df_2010_2011.loc[:</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valu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y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tandardizing featur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x_2010_2011 = StandardScaler().fit_transform(x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lastRenderedPageBreak/>
        <w:t>print</w:t>
      </w:r>
      <w:r w:rsidRPr="00C92007">
        <w:rPr>
          <w:rFonts w:ascii="Courier New" w:eastAsia="Times New Roman" w:hAnsi="Courier New" w:cs="Courier New"/>
          <w:color w:val="A9B7C6"/>
          <w:sz w:val="20"/>
          <w:szCs w:val="20"/>
          <w:lang w:eastAsia="en-GB"/>
        </w:rPr>
        <w:t>(x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Covariance Matrix</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mean_vec_2010_2011 = np.mean(x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axi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cov_mat_2010_2011 = (x_2010_2011 - mean_vec_2010_2011).T.dot((x_2010_2011 - mean_vec_2010_2011)) \</w:t>
      </w:r>
      <w:r w:rsidRPr="00C92007">
        <w:rPr>
          <w:rFonts w:ascii="Courier New" w:eastAsia="Times New Roman" w:hAnsi="Courier New" w:cs="Courier New"/>
          <w:color w:val="A9B7C6"/>
          <w:sz w:val="20"/>
          <w:szCs w:val="20"/>
          <w:lang w:eastAsia="en-GB"/>
        </w:rPr>
        <w:br/>
        <w:t xml:space="preserve">                    / (x_2010_2011.shape[</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 xml:space="preserve">"Covariance Matrix 2010-2011 </w:t>
      </w:r>
      <w:r w:rsidRPr="00C92007">
        <w:rPr>
          <w:rFonts w:ascii="Courier New" w:eastAsia="Times New Roman" w:hAnsi="Courier New" w:cs="Courier New"/>
          <w:color w:val="CC7832"/>
          <w:sz w:val="20"/>
          <w:szCs w:val="20"/>
          <w:lang w:eastAsia="en-GB"/>
        </w:rPr>
        <w:t>\n</w:t>
      </w:r>
      <w:r w:rsidRPr="00C92007">
        <w:rPr>
          <w:rFonts w:ascii="Courier New" w:eastAsia="Times New Roman" w:hAnsi="Courier New" w:cs="Courier New"/>
          <w:color w:val="6A8759"/>
          <w:sz w:val="20"/>
          <w:szCs w:val="20"/>
          <w:lang w:eastAsia="en-GB"/>
        </w:rPr>
        <w:t xml:space="preserve">%s" </w:t>
      </w:r>
      <w:r w:rsidRPr="00C92007">
        <w:rPr>
          <w:rFonts w:ascii="Courier New" w:eastAsia="Times New Roman" w:hAnsi="Courier New" w:cs="Courier New"/>
          <w:color w:val="A9B7C6"/>
          <w:sz w:val="20"/>
          <w:szCs w:val="20"/>
          <w:lang w:eastAsia="en-GB"/>
        </w:rPr>
        <w:t>% cov_mat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Eigendecomposition</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cov_mat_2010_2011 = np.cov(x_2010_2011.T)</w:t>
      </w:r>
      <w:r w:rsidRPr="00C92007">
        <w:rPr>
          <w:rFonts w:ascii="Courier New" w:eastAsia="Times New Roman" w:hAnsi="Courier New" w:cs="Courier New"/>
          <w:color w:val="A9B7C6"/>
          <w:sz w:val="20"/>
          <w:szCs w:val="20"/>
          <w:lang w:eastAsia="en-GB"/>
        </w:rPr>
        <w:br/>
        <w:t>eig_vals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eig_vecs_2010_2011 = np.linalg.eig(cov_mat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 xml:space="preserve">"Eigenvectors </w:t>
      </w:r>
      <w:r w:rsidRPr="00C92007">
        <w:rPr>
          <w:rFonts w:ascii="Courier New" w:eastAsia="Times New Roman" w:hAnsi="Courier New" w:cs="Courier New"/>
          <w:color w:val="CC7832"/>
          <w:sz w:val="20"/>
          <w:szCs w:val="20"/>
          <w:lang w:eastAsia="en-GB"/>
        </w:rPr>
        <w:t>\n</w:t>
      </w:r>
      <w:r w:rsidRPr="00C92007">
        <w:rPr>
          <w:rFonts w:ascii="Courier New" w:eastAsia="Times New Roman" w:hAnsi="Courier New" w:cs="Courier New"/>
          <w:color w:val="6A8759"/>
          <w:sz w:val="20"/>
          <w:szCs w:val="20"/>
          <w:lang w:eastAsia="en-GB"/>
        </w:rPr>
        <w:t xml:space="preserve">%s" </w:t>
      </w:r>
      <w:r w:rsidRPr="00C92007">
        <w:rPr>
          <w:rFonts w:ascii="Courier New" w:eastAsia="Times New Roman" w:hAnsi="Courier New" w:cs="Courier New"/>
          <w:color w:val="A9B7C6"/>
          <w:sz w:val="20"/>
          <w:szCs w:val="20"/>
          <w:lang w:eastAsia="en-GB"/>
        </w:rPr>
        <w:t>% eig_vecs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 xml:space="preserve">"Eigenvalues </w:t>
      </w:r>
      <w:r w:rsidRPr="00C92007">
        <w:rPr>
          <w:rFonts w:ascii="Courier New" w:eastAsia="Times New Roman" w:hAnsi="Courier New" w:cs="Courier New"/>
          <w:color w:val="CC7832"/>
          <w:sz w:val="20"/>
          <w:szCs w:val="20"/>
          <w:lang w:eastAsia="en-GB"/>
        </w:rPr>
        <w:t>\n</w:t>
      </w:r>
      <w:r w:rsidRPr="00C92007">
        <w:rPr>
          <w:rFonts w:ascii="Courier New" w:eastAsia="Times New Roman" w:hAnsi="Courier New" w:cs="Courier New"/>
          <w:color w:val="6A8759"/>
          <w:sz w:val="20"/>
          <w:szCs w:val="20"/>
          <w:lang w:eastAsia="en-GB"/>
        </w:rPr>
        <w:t xml:space="preserve">%s" </w:t>
      </w:r>
      <w:r w:rsidRPr="00C92007">
        <w:rPr>
          <w:rFonts w:ascii="Courier New" w:eastAsia="Times New Roman" w:hAnsi="Courier New" w:cs="Courier New"/>
          <w:color w:val="A9B7C6"/>
          <w:sz w:val="20"/>
          <w:szCs w:val="20"/>
          <w:lang w:eastAsia="en-GB"/>
        </w:rPr>
        <w:t>% eig_vals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eig_pairs_2010_2011 = [(np.abs(eig_vals_2010_2011[i])</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eig_vecs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i])</w:t>
      </w:r>
      <w:r w:rsidRPr="00C92007">
        <w:rPr>
          <w:rFonts w:ascii="Courier New" w:eastAsia="Times New Roman" w:hAnsi="Courier New" w:cs="Courier New"/>
          <w:color w:val="A9B7C6"/>
          <w:sz w:val="20"/>
          <w:szCs w:val="20"/>
          <w:lang w:eastAsia="en-GB"/>
        </w:rPr>
        <w:br/>
        <w:t xml:space="preserve">                       </w:t>
      </w:r>
      <w:r w:rsidRPr="00C92007">
        <w:rPr>
          <w:rFonts w:ascii="Courier New" w:eastAsia="Times New Roman" w:hAnsi="Courier New" w:cs="Courier New"/>
          <w:color w:val="CC7832"/>
          <w:sz w:val="20"/>
          <w:szCs w:val="20"/>
          <w:lang w:eastAsia="en-GB"/>
        </w:rPr>
        <w:t xml:space="preserve">for </w:t>
      </w:r>
      <w:r w:rsidRPr="00C92007">
        <w:rPr>
          <w:rFonts w:ascii="Courier New" w:eastAsia="Times New Roman" w:hAnsi="Courier New" w:cs="Courier New"/>
          <w:color w:val="A9B7C6"/>
          <w:sz w:val="20"/>
          <w:szCs w:val="20"/>
          <w:lang w:eastAsia="en-GB"/>
        </w:rPr>
        <w:t xml:space="preserve">i </w:t>
      </w:r>
      <w:r w:rsidRPr="00C92007">
        <w:rPr>
          <w:rFonts w:ascii="Courier New" w:eastAsia="Times New Roman" w:hAnsi="Courier New" w:cs="Courier New"/>
          <w:color w:val="CC7832"/>
          <w:sz w:val="20"/>
          <w:szCs w:val="20"/>
          <w:lang w:eastAsia="en-GB"/>
        </w:rPr>
        <w:t xml:space="preserve">in </w:t>
      </w:r>
      <w:r w:rsidRPr="00C92007">
        <w:rPr>
          <w:rFonts w:ascii="Courier New" w:eastAsia="Times New Roman" w:hAnsi="Courier New" w:cs="Courier New"/>
          <w:color w:val="8888C6"/>
          <w:sz w:val="20"/>
          <w:szCs w:val="20"/>
          <w:lang w:eastAsia="en-GB"/>
        </w:rPr>
        <w:t>rang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8888C6"/>
          <w:sz w:val="20"/>
          <w:szCs w:val="20"/>
          <w:lang w:eastAsia="en-GB"/>
        </w:rPr>
        <w:t>len</w:t>
      </w:r>
      <w:r w:rsidRPr="00C92007">
        <w:rPr>
          <w:rFonts w:ascii="Courier New" w:eastAsia="Times New Roman" w:hAnsi="Courier New" w:cs="Courier New"/>
          <w:color w:val="A9B7C6"/>
          <w:sz w:val="20"/>
          <w:szCs w:val="20"/>
          <w:lang w:eastAsia="en-GB"/>
        </w:rPr>
        <w:t>(eig_vals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Eigenvalues in descending orde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for </w:t>
      </w:r>
      <w:r w:rsidRPr="00C92007">
        <w:rPr>
          <w:rFonts w:ascii="Courier New" w:eastAsia="Times New Roman" w:hAnsi="Courier New" w:cs="Courier New"/>
          <w:color w:val="A9B7C6"/>
          <w:sz w:val="20"/>
          <w:szCs w:val="20"/>
          <w:lang w:eastAsia="en-GB"/>
        </w:rPr>
        <w:t xml:space="preserve">i </w:t>
      </w:r>
      <w:r w:rsidRPr="00C92007">
        <w:rPr>
          <w:rFonts w:ascii="Courier New" w:eastAsia="Times New Roman" w:hAnsi="Courier New" w:cs="Courier New"/>
          <w:color w:val="CC7832"/>
          <w:sz w:val="20"/>
          <w:szCs w:val="20"/>
          <w:lang w:eastAsia="en-GB"/>
        </w:rPr>
        <w:t xml:space="preserve">in </w:t>
      </w:r>
      <w:r w:rsidRPr="00C92007">
        <w:rPr>
          <w:rFonts w:ascii="Courier New" w:eastAsia="Times New Roman" w:hAnsi="Courier New" w:cs="Courier New"/>
          <w:color w:val="A9B7C6"/>
          <w:sz w:val="20"/>
          <w:szCs w:val="20"/>
          <w:lang w:eastAsia="en-GB"/>
        </w:rPr>
        <w:t>eig_pairs_2010_2011:</w:t>
      </w:r>
      <w:r w:rsidRPr="00C92007">
        <w:rPr>
          <w:rFonts w:ascii="Courier New" w:eastAsia="Times New Roman" w:hAnsi="Courier New" w:cs="Courier New"/>
          <w:color w:val="A9B7C6"/>
          <w:sz w:val="20"/>
          <w:szCs w:val="20"/>
          <w:lang w:eastAsia="en-GB"/>
        </w:rPr>
        <w:br/>
        <w:t xml:space="preserve">    </w:t>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i[</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ca_2010_2011 = PCA(</w:t>
      </w:r>
      <w:r w:rsidRPr="00C92007">
        <w:rPr>
          <w:rFonts w:ascii="Courier New" w:eastAsia="Times New Roman" w:hAnsi="Courier New" w:cs="Courier New"/>
          <w:color w:val="AA4926"/>
          <w:sz w:val="20"/>
          <w:szCs w:val="20"/>
          <w:lang w:eastAsia="en-GB"/>
        </w:rPr>
        <w:t>n_component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3</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rincipalComponents_2010_2011 = pca_2010_2011.fit_transform(x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pca_2010_2011.explained_variance_ratio_)</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rincipalDf_2010_2011 = pd.DataFrame(</w:t>
      </w:r>
      <w:r w:rsidRPr="00C92007">
        <w:rPr>
          <w:rFonts w:ascii="Courier New" w:eastAsia="Times New Roman" w:hAnsi="Courier New" w:cs="Courier New"/>
          <w:color w:val="AA4926"/>
          <w:sz w:val="20"/>
          <w:szCs w:val="20"/>
          <w:lang w:eastAsia="en-GB"/>
        </w:rPr>
        <w:t>data</w:t>
      </w:r>
      <w:r w:rsidRPr="00C92007">
        <w:rPr>
          <w:rFonts w:ascii="Courier New" w:eastAsia="Times New Roman" w:hAnsi="Courier New" w:cs="Courier New"/>
          <w:color w:val="A9B7C6"/>
          <w:sz w:val="20"/>
          <w:szCs w:val="20"/>
          <w:lang w:eastAsia="en-GB"/>
        </w:rPr>
        <w:t>=principalComponents_2010_2011</w:t>
      </w:r>
      <w:r w:rsidRPr="00C92007">
        <w:rPr>
          <w:rFonts w:ascii="Courier New" w:eastAsia="Times New Roman" w:hAnsi="Courier New" w:cs="Courier New"/>
          <w:color w:val="A9B7C6"/>
          <w:sz w:val="20"/>
          <w:szCs w:val="20"/>
          <w:lang w:eastAsia="en-GB"/>
        </w:rPr>
        <w:br/>
        <w:t xml:space="preserve">                                     </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column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C3'</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nalDf_2010_2011 = pd.concat([principalDf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df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axi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finalDf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 xml:space="preserve">per_variable_2010_2011 = np.round(pca_2010_2011.explained_variance_ratio_ * </w:t>
      </w:r>
      <w:r w:rsidRPr="00C92007">
        <w:rPr>
          <w:rFonts w:ascii="Courier New" w:eastAsia="Times New Roman" w:hAnsi="Courier New" w:cs="Courier New"/>
          <w:color w:val="6897BB"/>
          <w:sz w:val="20"/>
          <w:szCs w:val="20"/>
          <w:lang w:eastAsia="en-GB"/>
        </w:rPr>
        <w:t>10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decimal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labels = [</w:t>
      </w:r>
      <w:r w:rsidRPr="00C92007">
        <w:rPr>
          <w:rFonts w:ascii="Courier New" w:eastAsia="Times New Roman" w:hAnsi="Courier New" w:cs="Courier New"/>
          <w:color w:val="6A8759"/>
          <w:sz w:val="20"/>
          <w:szCs w:val="20"/>
          <w:lang w:eastAsia="en-GB"/>
        </w:rPr>
        <w:t xml:space="preserve">"PC" </w:t>
      </w:r>
      <w:r w:rsidRPr="00C92007">
        <w:rPr>
          <w:rFonts w:ascii="Courier New" w:eastAsia="Times New Roman" w:hAnsi="Courier New" w:cs="Courier New"/>
          <w:color w:val="A9B7C6"/>
          <w:sz w:val="20"/>
          <w:szCs w:val="20"/>
          <w:lang w:eastAsia="en-GB"/>
        </w:rPr>
        <w:t xml:space="preserve">+ </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 xml:space="preserve">(x) </w:t>
      </w:r>
      <w:r w:rsidRPr="00C92007">
        <w:rPr>
          <w:rFonts w:ascii="Courier New" w:eastAsia="Times New Roman" w:hAnsi="Courier New" w:cs="Courier New"/>
          <w:color w:val="CC7832"/>
          <w:sz w:val="20"/>
          <w:szCs w:val="20"/>
          <w:lang w:eastAsia="en-GB"/>
        </w:rPr>
        <w:t xml:space="preserve">for </w:t>
      </w:r>
      <w:r w:rsidRPr="00C92007">
        <w:rPr>
          <w:rFonts w:ascii="Courier New" w:eastAsia="Times New Roman" w:hAnsi="Courier New" w:cs="Courier New"/>
          <w:color w:val="A9B7C6"/>
          <w:sz w:val="20"/>
          <w:szCs w:val="20"/>
          <w:lang w:eastAsia="en-GB"/>
        </w:rPr>
        <w:t xml:space="preserve">x </w:t>
      </w:r>
      <w:r w:rsidRPr="00C92007">
        <w:rPr>
          <w:rFonts w:ascii="Courier New" w:eastAsia="Times New Roman" w:hAnsi="Courier New" w:cs="Courier New"/>
          <w:color w:val="CC7832"/>
          <w:sz w:val="20"/>
          <w:szCs w:val="20"/>
          <w:lang w:eastAsia="en-GB"/>
        </w:rPr>
        <w:t xml:space="preserve">in </w:t>
      </w:r>
      <w:r w:rsidRPr="00C92007">
        <w:rPr>
          <w:rFonts w:ascii="Courier New" w:eastAsia="Times New Roman" w:hAnsi="Courier New" w:cs="Courier New"/>
          <w:color w:val="8888C6"/>
          <w:sz w:val="20"/>
          <w:szCs w:val="20"/>
          <w:lang w:eastAsia="en-GB"/>
        </w:rPr>
        <w:t>rang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8888C6"/>
          <w:sz w:val="20"/>
          <w:szCs w:val="20"/>
          <w:lang w:eastAsia="en-GB"/>
        </w:rPr>
        <w:t>len</w:t>
      </w:r>
      <w:r w:rsidRPr="00C92007">
        <w:rPr>
          <w:rFonts w:ascii="Courier New" w:eastAsia="Times New Roman" w:hAnsi="Courier New" w:cs="Courier New"/>
          <w:color w:val="A9B7C6"/>
          <w:sz w:val="20"/>
          <w:szCs w:val="20"/>
          <w:lang w:eastAsia="en-GB"/>
        </w:rPr>
        <w:t xml:space="preserve">(per_variable_2010_2011) + </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loadings_2010_2011 = pca_2010_2011.components_.T</w:t>
      </w:r>
      <w:r w:rsidRPr="00C92007">
        <w:rPr>
          <w:rFonts w:ascii="Courier New" w:eastAsia="Times New Roman" w:hAnsi="Courier New" w:cs="Courier New"/>
          <w:color w:val="A9B7C6"/>
          <w:sz w:val="20"/>
          <w:szCs w:val="20"/>
          <w:lang w:eastAsia="en-GB"/>
        </w:rPr>
        <w:br/>
        <w:t>df_loadings_2010_2011 = pd.DataFrame(loadings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column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PC3"</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inde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df_loadings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loadings_label = df_loadings_2010_2011.index</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10 = px.scatter(df_loadings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ext</w:t>
      </w:r>
      <w:r w:rsidRPr="00C92007">
        <w:rPr>
          <w:rFonts w:ascii="Courier New" w:eastAsia="Times New Roman" w:hAnsi="Courier New" w:cs="Courier New"/>
          <w:color w:val="A9B7C6"/>
          <w:sz w:val="20"/>
          <w:szCs w:val="20"/>
          <w:lang w:eastAsia="en-GB"/>
        </w:rPr>
        <w:t>=loadings_label)</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10.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lt.scatter(df_loadings_2010_2011.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df_loadings_2010_2011.PC2)</w:t>
      </w:r>
      <w:r w:rsidRPr="00C92007">
        <w:rPr>
          <w:rFonts w:ascii="Courier New" w:eastAsia="Times New Roman" w:hAnsi="Courier New" w:cs="Courier New"/>
          <w:color w:val="A9B7C6"/>
          <w:sz w:val="20"/>
          <w:szCs w:val="20"/>
          <w:lang w:eastAsia="en-GB"/>
        </w:rPr>
        <w:br/>
        <w:t>plt.xlabel(</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ylabel(</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Scree plot</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plt.bar(</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8888C6"/>
          <w:sz w:val="20"/>
          <w:szCs w:val="20"/>
          <w:lang w:eastAsia="en-GB"/>
        </w:rPr>
        <w:t>rang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8888C6"/>
          <w:sz w:val="20"/>
          <w:szCs w:val="20"/>
          <w:lang w:eastAsia="en-GB"/>
        </w:rPr>
        <w:t>len</w:t>
      </w:r>
      <w:r w:rsidRPr="00C92007">
        <w:rPr>
          <w:rFonts w:ascii="Courier New" w:eastAsia="Times New Roman" w:hAnsi="Courier New" w:cs="Courier New"/>
          <w:color w:val="A9B7C6"/>
          <w:sz w:val="20"/>
          <w:szCs w:val="20"/>
          <w:lang w:eastAsia="en-GB"/>
        </w:rPr>
        <w:t xml:space="preserve">(per_variable_2010_2011) + </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lastRenderedPageBreak/>
        <w:t>height</w:t>
      </w:r>
      <w:r w:rsidRPr="00C92007">
        <w:rPr>
          <w:rFonts w:ascii="Courier New" w:eastAsia="Times New Roman" w:hAnsi="Courier New" w:cs="Courier New"/>
          <w:color w:val="A9B7C6"/>
          <w:sz w:val="20"/>
          <w:szCs w:val="20"/>
          <w:lang w:eastAsia="en-GB"/>
        </w:rPr>
        <w:t>=per_variable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ck_label</w:t>
      </w:r>
      <w:r w:rsidRPr="00C92007">
        <w:rPr>
          <w:rFonts w:ascii="Courier New" w:eastAsia="Times New Roman" w:hAnsi="Courier New" w:cs="Courier New"/>
          <w:color w:val="A9B7C6"/>
          <w:sz w:val="20"/>
          <w:szCs w:val="20"/>
          <w:lang w:eastAsia="en-GB"/>
        </w:rPr>
        <w:t>=labels)</w:t>
      </w:r>
      <w:r w:rsidRPr="00C92007">
        <w:rPr>
          <w:rFonts w:ascii="Courier New" w:eastAsia="Times New Roman" w:hAnsi="Courier New" w:cs="Courier New"/>
          <w:color w:val="A9B7C6"/>
          <w:sz w:val="20"/>
          <w:szCs w:val="20"/>
          <w:lang w:eastAsia="en-GB"/>
        </w:rPr>
        <w:br/>
        <w:t>plt.ylabel(</w:t>
      </w:r>
      <w:r w:rsidRPr="00C92007">
        <w:rPr>
          <w:rFonts w:ascii="Courier New" w:eastAsia="Times New Roman" w:hAnsi="Courier New" w:cs="Courier New"/>
          <w:color w:val="6A8759"/>
          <w:sz w:val="20"/>
          <w:szCs w:val="20"/>
          <w:lang w:eastAsia="en-GB"/>
        </w:rPr>
        <w:t>"Percentage of Explained Varianc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xlabel(</w:t>
      </w:r>
      <w:r w:rsidRPr="00C92007">
        <w:rPr>
          <w:rFonts w:ascii="Courier New" w:eastAsia="Times New Roman" w:hAnsi="Courier New" w:cs="Courier New"/>
          <w:color w:val="6A8759"/>
          <w:sz w:val="20"/>
          <w:szCs w:val="20"/>
          <w:lang w:eastAsia="en-GB"/>
        </w:rPr>
        <w:t>"Principal Component"</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Scree Plot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PC plot of first 2 PCs with most variation</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plt.scatter(finalDf_2010_2011.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finalDf_2010_2011.PC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c</w:t>
      </w:r>
      <w:r w:rsidRPr="00C92007">
        <w:rPr>
          <w:rFonts w:ascii="Courier New" w:eastAsia="Times New Roman" w:hAnsi="Courier New" w:cs="Courier New"/>
          <w:color w:val="A9B7C6"/>
          <w:sz w:val="20"/>
          <w:szCs w:val="20"/>
          <w:lang w:eastAsia="en-GB"/>
        </w:rPr>
        <w:t>=finalDf_2010_2011.RFM_Score)</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lt.xlabel(</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ylabel(</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title(</w:t>
      </w:r>
      <w:r w:rsidRPr="00C92007">
        <w:rPr>
          <w:rFonts w:ascii="Courier New" w:eastAsia="Times New Roman" w:hAnsi="Courier New" w:cs="Courier New"/>
          <w:color w:val="6A8759"/>
          <w:sz w:val="20"/>
          <w:szCs w:val="20"/>
          <w:lang w:eastAsia="en-GB"/>
        </w:rPr>
        <w:t>"PC Scores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11 = px.scatter(finalDf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A Plot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11.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nalDf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 = finalDf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12 = px.scatter(finalDf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2"</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PCA Plot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12.show()</w:t>
      </w:r>
    </w:p>
    <w:p w14:paraId="4A2F2E8D" w14:textId="77777777" w:rsidR="00C92007" w:rsidRDefault="00C92007" w:rsidP="00280CDB">
      <w:pPr>
        <w:rPr>
          <w:sz w:val="28"/>
          <w:szCs w:val="28"/>
        </w:rPr>
      </w:pPr>
    </w:p>
    <w:p w14:paraId="7AE824DC" w14:textId="36DB0DEC" w:rsidR="0002139A" w:rsidRDefault="0002139A" w:rsidP="00280CDB">
      <w:pPr>
        <w:rPr>
          <w:sz w:val="28"/>
          <w:szCs w:val="28"/>
        </w:rPr>
      </w:pPr>
    </w:p>
    <w:p w14:paraId="0CB1F645" w14:textId="22417F3F" w:rsidR="0002139A" w:rsidRDefault="0002139A" w:rsidP="00280CDB">
      <w:pPr>
        <w:rPr>
          <w:sz w:val="28"/>
          <w:szCs w:val="28"/>
        </w:rPr>
      </w:pPr>
    </w:p>
    <w:p w14:paraId="45BB66FB" w14:textId="416A95E2" w:rsidR="0002139A" w:rsidRDefault="0002139A" w:rsidP="00280CDB">
      <w:pPr>
        <w:rPr>
          <w:sz w:val="28"/>
          <w:szCs w:val="28"/>
        </w:rPr>
      </w:pPr>
    </w:p>
    <w:p w14:paraId="3104CBC1" w14:textId="20097DFC" w:rsidR="0002139A" w:rsidRDefault="0002139A" w:rsidP="00280CDB">
      <w:pPr>
        <w:rPr>
          <w:sz w:val="28"/>
          <w:szCs w:val="28"/>
        </w:rPr>
      </w:pPr>
    </w:p>
    <w:p w14:paraId="27330257" w14:textId="6AED9C9E" w:rsidR="0002139A" w:rsidRDefault="0002139A" w:rsidP="00280CDB">
      <w:pPr>
        <w:rPr>
          <w:sz w:val="28"/>
          <w:szCs w:val="28"/>
        </w:rPr>
      </w:pPr>
    </w:p>
    <w:p w14:paraId="389E5182" w14:textId="2CA9C8A9" w:rsidR="0002139A" w:rsidRDefault="0002139A" w:rsidP="00280CDB">
      <w:pPr>
        <w:rPr>
          <w:sz w:val="28"/>
          <w:szCs w:val="28"/>
        </w:rPr>
      </w:pPr>
    </w:p>
    <w:p w14:paraId="0883CC78" w14:textId="4347DF9A" w:rsidR="0002139A" w:rsidRDefault="0002139A" w:rsidP="00280CDB">
      <w:pPr>
        <w:rPr>
          <w:sz w:val="28"/>
          <w:szCs w:val="28"/>
        </w:rPr>
      </w:pPr>
    </w:p>
    <w:p w14:paraId="75A3C91B" w14:textId="27670732" w:rsidR="0002139A" w:rsidRDefault="0002139A" w:rsidP="00280CDB">
      <w:pPr>
        <w:rPr>
          <w:sz w:val="28"/>
          <w:szCs w:val="28"/>
        </w:rPr>
      </w:pPr>
    </w:p>
    <w:p w14:paraId="2ACB9BD3" w14:textId="1CAA40BD" w:rsidR="0002139A" w:rsidRDefault="0002139A" w:rsidP="00280CDB">
      <w:pPr>
        <w:rPr>
          <w:sz w:val="28"/>
          <w:szCs w:val="28"/>
        </w:rPr>
      </w:pPr>
    </w:p>
    <w:p w14:paraId="4A8245C3" w14:textId="02BB1F0A" w:rsidR="00C92007" w:rsidRDefault="00C92007" w:rsidP="00280CDB">
      <w:pPr>
        <w:rPr>
          <w:sz w:val="28"/>
          <w:szCs w:val="28"/>
        </w:rPr>
      </w:pPr>
    </w:p>
    <w:p w14:paraId="5FA263E6" w14:textId="73DF6145" w:rsidR="00C92007" w:rsidRDefault="00C92007" w:rsidP="00280CDB">
      <w:pPr>
        <w:rPr>
          <w:sz w:val="28"/>
          <w:szCs w:val="28"/>
        </w:rPr>
      </w:pPr>
    </w:p>
    <w:p w14:paraId="5BA3886E" w14:textId="2BB5C140" w:rsidR="00C92007" w:rsidRDefault="00C92007" w:rsidP="00280CDB">
      <w:pPr>
        <w:rPr>
          <w:sz w:val="28"/>
          <w:szCs w:val="28"/>
        </w:rPr>
      </w:pPr>
    </w:p>
    <w:p w14:paraId="76C36D31" w14:textId="4240F2CD" w:rsidR="00C92007" w:rsidRDefault="00C92007" w:rsidP="00280CDB">
      <w:pPr>
        <w:rPr>
          <w:sz w:val="28"/>
          <w:szCs w:val="28"/>
        </w:rPr>
      </w:pPr>
    </w:p>
    <w:p w14:paraId="50AF8201" w14:textId="781B50E7" w:rsidR="00C92007" w:rsidRDefault="00C92007" w:rsidP="00280CDB">
      <w:pPr>
        <w:rPr>
          <w:sz w:val="28"/>
          <w:szCs w:val="28"/>
        </w:rPr>
      </w:pPr>
    </w:p>
    <w:p w14:paraId="4AFBA760" w14:textId="4962FC06" w:rsidR="00C92007" w:rsidRDefault="00C92007" w:rsidP="00280CDB">
      <w:r>
        <w:t>t-SNE:</w:t>
      </w:r>
    </w:p>
    <w:p w14:paraId="32CBB02E" w14:textId="094FAC7C" w:rsidR="00C92007" w:rsidRPr="00C92007" w:rsidRDefault="00C92007" w:rsidP="00C9200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GB"/>
        </w:rPr>
      </w:pPr>
      <w:r w:rsidRPr="00C92007">
        <w:rPr>
          <w:rFonts w:ascii="Courier New" w:eastAsia="Times New Roman" w:hAnsi="Courier New" w:cs="Courier New"/>
          <w:color w:val="808080"/>
          <w:sz w:val="20"/>
          <w:szCs w:val="20"/>
          <w:lang w:eastAsia="en-GB"/>
        </w:rPr>
        <w:t># Import modules</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CC7832"/>
          <w:sz w:val="20"/>
          <w:szCs w:val="20"/>
          <w:lang w:eastAsia="en-GB"/>
        </w:rPr>
        <w:t xml:space="preserve">from </w:t>
      </w:r>
      <w:r w:rsidRPr="00C92007">
        <w:rPr>
          <w:rFonts w:ascii="Courier New" w:eastAsia="Times New Roman" w:hAnsi="Courier New" w:cs="Courier New"/>
          <w:color w:val="A9B7C6"/>
          <w:sz w:val="20"/>
          <w:szCs w:val="20"/>
          <w:lang w:eastAsia="en-GB"/>
        </w:rPr>
        <w:t xml:space="preserve">sklearn.manifold </w:t>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TSNE</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from </w:t>
      </w:r>
      <w:r w:rsidRPr="00C92007">
        <w:rPr>
          <w:rFonts w:ascii="Courier New" w:eastAsia="Times New Roman" w:hAnsi="Courier New" w:cs="Courier New"/>
          <w:color w:val="A9B7C6"/>
          <w:sz w:val="20"/>
          <w:szCs w:val="20"/>
          <w:lang w:eastAsia="en-GB"/>
        </w:rPr>
        <w:t xml:space="preserve">sklearn.preprocessing </w:t>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StandardScaler</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pandas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pd</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seaborn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sn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matplotlib.pyplot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pl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CC7832"/>
          <w:sz w:val="20"/>
          <w:szCs w:val="20"/>
          <w:lang w:eastAsia="en-GB"/>
        </w:rPr>
        <w:t xml:space="preserve">import </w:t>
      </w:r>
      <w:r w:rsidRPr="00C92007">
        <w:rPr>
          <w:rFonts w:ascii="Courier New" w:eastAsia="Times New Roman" w:hAnsi="Courier New" w:cs="Courier New"/>
          <w:color w:val="A9B7C6"/>
          <w:sz w:val="20"/>
          <w:szCs w:val="20"/>
          <w:lang w:eastAsia="en-GB"/>
        </w:rPr>
        <w:t xml:space="preserve">plotly.express </w:t>
      </w:r>
      <w:r w:rsidRPr="00C92007">
        <w:rPr>
          <w:rFonts w:ascii="Courier New" w:eastAsia="Times New Roman" w:hAnsi="Courier New" w:cs="Courier New"/>
          <w:color w:val="CC7832"/>
          <w:sz w:val="20"/>
          <w:szCs w:val="20"/>
          <w:lang w:eastAsia="en-GB"/>
        </w:rPr>
        <w:t xml:space="preserve">as </w:t>
      </w:r>
      <w:r w:rsidRPr="00C92007">
        <w:rPr>
          <w:rFonts w:ascii="Courier New" w:eastAsia="Times New Roman" w:hAnsi="Courier New" w:cs="Courier New"/>
          <w:color w:val="A9B7C6"/>
          <w:sz w:val="20"/>
          <w:szCs w:val="20"/>
          <w:lang w:eastAsia="en-GB"/>
        </w:rPr>
        <w:t>px</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pd.set_option(</w:t>
      </w:r>
      <w:r w:rsidRPr="00C92007">
        <w:rPr>
          <w:rFonts w:ascii="Courier New" w:eastAsia="Times New Roman" w:hAnsi="Courier New" w:cs="Courier New"/>
          <w:color w:val="6A8759"/>
          <w:sz w:val="20"/>
          <w:szCs w:val="20"/>
          <w:lang w:eastAsia="en-GB"/>
        </w:rPr>
        <w:t>'display.max_columns'</w:t>
      </w:r>
      <w:r w:rsidRPr="00C92007">
        <w:rPr>
          <w:rFonts w:ascii="Courier New" w:eastAsia="Times New Roman" w:hAnsi="Courier New" w:cs="Courier New"/>
          <w:color w:val="CC7832"/>
          <w:sz w:val="20"/>
          <w:szCs w:val="20"/>
          <w:lang w:eastAsia="en-GB"/>
        </w:rPr>
        <w:t>, Non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pd.set_option(</w:t>
      </w:r>
      <w:r w:rsidRPr="00C92007">
        <w:rPr>
          <w:rFonts w:ascii="Courier New" w:eastAsia="Times New Roman" w:hAnsi="Courier New" w:cs="Courier New"/>
          <w:color w:val="6A8759"/>
          <w:sz w:val="20"/>
          <w:szCs w:val="20"/>
          <w:lang w:eastAsia="en-GB"/>
        </w:rPr>
        <w:t>'display.max_rows'</w:t>
      </w:r>
      <w:r w:rsidRPr="00C92007">
        <w:rPr>
          <w:rFonts w:ascii="Courier New" w:eastAsia="Times New Roman" w:hAnsi="Courier New" w:cs="Courier New"/>
          <w:color w:val="CC7832"/>
          <w:sz w:val="20"/>
          <w:szCs w:val="20"/>
          <w:lang w:eastAsia="en-GB"/>
        </w:rPr>
        <w:t>, Non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2009-2010 ########################################################</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df_2009_2010 = pd.read_excel(</w:t>
      </w:r>
      <w:r w:rsidRPr="00C92007">
        <w:rPr>
          <w:rFonts w:ascii="Courier New" w:eastAsia="Times New Roman" w:hAnsi="Courier New" w:cs="Courier New"/>
          <w:color w:val="6A8759"/>
          <w:sz w:val="20"/>
          <w:szCs w:val="20"/>
          <w:lang w:eastAsia="en-GB"/>
        </w:rPr>
        <w:t>"2009-2010 Customers Sorted by Monetary Value.xlsx"</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name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6A8759"/>
          <w:sz w:val="20"/>
          <w:szCs w:val="20"/>
          <w:lang w:eastAsia="en-GB"/>
        </w:rPr>
        <w:t>"r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df_2009_2010_features = df_2009_2010[[</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df_2009_2010_featur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df_2009_2010_RFM = df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scaled_data_2009_2010 = StandardScaler().fit_transform(df_2009_2010_featur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scaled_data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model_2009_2010 = TSNE(</w:t>
      </w:r>
      <w:r w:rsidRPr="00C92007">
        <w:rPr>
          <w:rFonts w:ascii="Courier New" w:eastAsia="Times New Roman" w:hAnsi="Courier New" w:cs="Courier New"/>
          <w:color w:val="AA4926"/>
          <w:sz w:val="20"/>
          <w:szCs w:val="20"/>
          <w:lang w:eastAsia="en-GB"/>
        </w:rPr>
        <w:t>n_component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random_stat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perplex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3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learning_rat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20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tsne_features_2009_2010 = model_2009_2010.fit_transform(scaled_data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tsne_features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x_2009_2010 = tsne_features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y_2009_2010 = tsne_features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sns.scatterplot(</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x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y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c</w:t>
      </w:r>
      <w:r w:rsidRPr="00C92007">
        <w:rPr>
          <w:rFonts w:ascii="Courier New" w:eastAsia="Times New Roman" w:hAnsi="Courier New" w:cs="Courier New"/>
          <w:color w:val="A9B7C6"/>
          <w:sz w:val="20"/>
          <w:szCs w:val="20"/>
          <w:lang w:eastAsia="en-GB"/>
        </w:rPr>
        <w:t>=df_2009_2010.RFM_Score)</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df1 = pd.DataFrame(tsne_features_2009_2010)</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nalDf_2009_2010 = pd.concat([df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df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axi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nalDf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 = finalDf_2009_2010[</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1 = px.scatter(finalDf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x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y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t-SNE map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1.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2 = px.scatter(df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x_2009_201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y_2009_2010</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r>
      <w:r w:rsidRPr="00C92007">
        <w:rPr>
          <w:rFonts w:ascii="Courier New" w:eastAsia="Times New Roman" w:hAnsi="Courier New" w:cs="Courier New"/>
          <w:color w:val="CC7832"/>
          <w:sz w:val="20"/>
          <w:szCs w:val="20"/>
          <w:lang w:eastAsia="en-GB"/>
        </w:rPr>
        <w:lastRenderedPageBreak/>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t-SNE map 2009-201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2.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2010-2011 ########################################################</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df_2010_2011 = pd.read_excel(</w:t>
      </w:r>
      <w:r w:rsidRPr="00C92007">
        <w:rPr>
          <w:rFonts w:ascii="Courier New" w:eastAsia="Times New Roman" w:hAnsi="Courier New" w:cs="Courier New"/>
          <w:color w:val="6A8759"/>
          <w:sz w:val="20"/>
          <w:szCs w:val="20"/>
          <w:lang w:eastAsia="en-GB"/>
        </w:rPr>
        <w:t>"2010-2011 Customers Sorted by Monetary Value.xlsx"</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name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Customer ID"</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6A8759"/>
          <w:sz w:val="20"/>
          <w:szCs w:val="20"/>
          <w:lang w:eastAsia="en-GB"/>
        </w:rPr>
        <w:t>"r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_quartil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df_2010_2011_features = df_2010_2011[[</w:t>
      </w:r>
      <w:r w:rsidRPr="00C92007">
        <w:rPr>
          <w:rFonts w:ascii="Courier New" w:eastAsia="Times New Roman" w:hAnsi="Courier New" w:cs="Courier New"/>
          <w:color w:val="6A8759"/>
          <w:sz w:val="20"/>
          <w:szCs w:val="20"/>
          <w:lang w:eastAsia="en-GB"/>
        </w:rPr>
        <w:t>"rec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frequency"</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A8759"/>
          <w:sz w:val="20"/>
          <w:szCs w:val="20"/>
          <w:lang w:eastAsia="en-GB"/>
        </w:rPr>
        <w:t>"monetar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df_2010_2011_featur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df_2010_2011_RFM = df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scaled_data_2010_2011 = StandardScaler().fit_transform(df_2010_2011_features)</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scaled_data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model_2010_2011 = TSNE(</w:t>
      </w:r>
      <w:r w:rsidRPr="00C92007">
        <w:rPr>
          <w:rFonts w:ascii="Courier New" w:eastAsia="Times New Roman" w:hAnsi="Courier New" w:cs="Courier New"/>
          <w:color w:val="AA4926"/>
          <w:sz w:val="20"/>
          <w:szCs w:val="20"/>
          <w:lang w:eastAsia="en-GB"/>
        </w:rPr>
        <w:t>n_component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random_stat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perplex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30</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learning_rat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20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08080"/>
          <w:sz w:val="20"/>
          <w:szCs w:val="20"/>
          <w:lang w:eastAsia="en-GB"/>
        </w:rPr>
        <w:t xml:space="preserve"># </w:t>
      </w:r>
      <w:r>
        <w:rPr>
          <w:rFonts w:ascii="Courier New" w:eastAsia="Times New Roman" w:hAnsi="Courier New" w:cs="Courier New"/>
          <w:color w:val="808080"/>
          <w:sz w:val="20"/>
          <w:szCs w:val="20"/>
          <w:lang w:eastAsia="en-GB"/>
        </w:rPr>
        <w:t>C</w:t>
      </w:r>
      <w:r w:rsidRPr="00C92007">
        <w:rPr>
          <w:rFonts w:ascii="Courier New" w:eastAsia="Times New Roman" w:hAnsi="Courier New" w:cs="Courier New"/>
          <w:color w:val="808080"/>
          <w:sz w:val="20"/>
          <w:szCs w:val="20"/>
          <w:lang w:eastAsia="en-GB"/>
        </w:rPr>
        <w:t>onsider learning rate</w:t>
      </w:r>
      <w:r w:rsidRPr="00C92007">
        <w:rPr>
          <w:rFonts w:ascii="Courier New" w:eastAsia="Times New Roman" w:hAnsi="Courier New" w:cs="Courier New"/>
          <w:color w:val="808080"/>
          <w:sz w:val="20"/>
          <w:szCs w:val="20"/>
          <w:lang w:eastAsia="en-GB"/>
        </w:rPr>
        <w:br/>
      </w:r>
      <w:r w:rsidRPr="00C92007">
        <w:rPr>
          <w:rFonts w:ascii="Courier New" w:eastAsia="Times New Roman" w:hAnsi="Courier New" w:cs="Courier New"/>
          <w:color w:val="A9B7C6"/>
          <w:sz w:val="20"/>
          <w:szCs w:val="20"/>
          <w:lang w:eastAsia="en-GB"/>
        </w:rPr>
        <w:t>tsne_features_2010_2011 = model_2010_2011.fit_transform(scaled_data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8888C6"/>
          <w:sz w:val="20"/>
          <w:szCs w:val="20"/>
          <w:lang w:eastAsia="en-GB"/>
        </w:rPr>
        <w:t>print</w:t>
      </w:r>
      <w:r w:rsidRPr="00C92007">
        <w:rPr>
          <w:rFonts w:ascii="Courier New" w:eastAsia="Times New Roman" w:hAnsi="Courier New" w:cs="Courier New"/>
          <w:color w:val="A9B7C6"/>
          <w:sz w:val="20"/>
          <w:szCs w:val="20"/>
          <w:lang w:eastAsia="en-GB"/>
        </w:rPr>
        <w:t>(tsne_features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x_2010_2011 = tsne_features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0</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y_2010_2011 = tsne_features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sns.scatterplot(</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x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y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c</w:t>
      </w:r>
      <w:r w:rsidRPr="00C92007">
        <w:rPr>
          <w:rFonts w:ascii="Courier New" w:eastAsia="Times New Roman" w:hAnsi="Courier New" w:cs="Courier New"/>
          <w:color w:val="A9B7C6"/>
          <w:sz w:val="20"/>
          <w:szCs w:val="20"/>
          <w:lang w:eastAsia="en-GB"/>
        </w:rPr>
        <w:t>=df_2010_2011.RFM_Score)</w:t>
      </w:r>
      <w:r w:rsidRPr="00C92007">
        <w:rPr>
          <w:rFonts w:ascii="Courier New" w:eastAsia="Times New Roman" w:hAnsi="Courier New" w:cs="Courier New"/>
          <w:color w:val="A9B7C6"/>
          <w:sz w:val="20"/>
          <w:szCs w:val="20"/>
          <w:lang w:eastAsia="en-GB"/>
        </w:rPr>
        <w:br/>
        <w:t>plt.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df2 = pd.DataFrame(tsne_features_2010_2011)</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nalDf_2010_2011 = pd.concat([df2</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9B7C6"/>
          <w:sz w:val="20"/>
          <w:szCs w:val="20"/>
          <w:lang w:eastAsia="en-GB"/>
        </w:rPr>
        <w:t>df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axis</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nalDf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 = finalDf_2010_2011[</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A9B7C6"/>
          <w:sz w:val="20"/>
          <w:szCs w:val="20"/>
          <w:lang w:eastAsia="en-GB"/>
        </w:rPr>
        <w:t>].astype(</w:t>
      </w:r>
      <w:r w:rsidRPr="00C92007">
        <w:rPr>
          <w:rFonts w:ascii="Courier New" w:eastAsia="Times New Roman" w:hAnsi="Courier New" w:cs="Courier New"/>
          <w:color w:val="8888C6"/>
          <w:sz w:val="20"/>
          <w:szCs w:val="20"/>
          <w:lang w:eastAsia="en-GB"/>
        </w:rPr>
        <w:t>st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3 = px.scatter(finalDf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x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y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t-SNE map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3.show()</w:t>
      </w:r>
      <w:r w:rsidRPr="00C92007">
        <w:rPr>
          <w:rFonts w:ascii="Courier New" w:eastAsia="Times New Roman" w:hAnsi="Courier New" w:cs="Courier New"/>
          <w:color w:val="A9B7C6"/>
          <w:sz w:val="20"/>
          <w:szCs w:val="20"/>
          <w:lang w:eastAsia="en-GB"/>
        </w:rPr>
        <w:br/>
      </w:r>
      <w:r w:rsidRPr="00C92007">
        <w:rPr>
          <w:rFonts w:ascii="Courier New" w:eastAsia="Times New Roman" w:hAnsi="Courier New" w:cs="Courier New"/>
          <w:color w:val="A9B7C6"/>
          <w:sz w:val="20"/>
          <w:szCs w:val="20"/>
          <w:lang w:eastAsia="en-GB"/>
        </w:rPr>
        <w:br/>
        <w:t>fig4 = px.scatter(df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x</w:t>
      </w:r>
      <w:r w:rsidRPr="00C92007">
        <w:rPr>
          <w:rFonts w:ascii="Courier New" w:eastAsia="Times New Roman" w:hAnsi="Courier New" w:cs="Courier New"/>
          <w:color w:val="A9B7C6"/>
          <w:sz w:val="20"/>
          <w:szCs w:val="20"/>
          <w:lang w:eastAsia="en-GB"/>
        </w:rPr>
        <w:t>=x_2010_201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y</w:t>
      </w:r>
      <w:r w:rsidRPr="00C92007">
        <w:rPr>
          <w:rFonts w:ascii="Courier New" w:eastAsia="Times New Roman" w:hAnsi="Courier New" w:cs="Courier New"/>
          <w:color w:val="A9B7C6"/>
          <w:sz w:val="20"/>
          <w:szCs w:val="20"/>
          <w:lang w:eastAsia="en-GB"/>
        </w:rPr>
        <w:t>=y_2010_2011</w:t>
      </w:r>
      <w:r w:rsidRPr="00C92007">
        <w:rPr>
          <w:rFonts w:ascii="Courier New" w:eastAsia="Times New Roman" w:hAnsi="Courier New" w:cs="Courier New"/>
          <w:color w:val="CC7832"/>
          <w:sz w:val="20"/>
          <w:szCs w:val="20"/>
          <w:lang w:eastAsia="en-GB"/>
        </w:rPr>
        <w:t>,</w:t>
      </w:r>
      <w:r w:rsidRPr="00C92007">
        <w:rPr>
          <w:rFonts w:ascii="Courier New" w:eastAsia="Times New Roman" w:hAnsi="Courier New" w:cs="Courier New"/>
          <w:color w:val="CC7832"/>
          <w:sz w:val="20"/>
          <w:szCs w:val="20"/>
          <w:lang w:eastAsia="en-GB"/>
        </w:rPr>
        <w:br/>
        <w:t xml:space="preserve">                  </w:t>
      </w:r>
      <w:r w:rsidRPr="00C92007">
        <w:rPr>
          <w:rFonts w:ascii="Courier New" w:eastAsia="Times New Roman" w:hAnsi="Courier New" w:cs="Courier New"/>
          <w:color w:val="AA4926"/>
          <w:sz w:val="20"/>
          <w:szCs w:val="20"/>
          <w:lang w:eastAsia="en-GB"/>
        </w:rPr>
        <w:t>color</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siz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RFM_Score"</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opacity</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897BB"/>
          <w:sz w:val="20"/>
          <w:szCs w:val="20"/>
          <w:lang w:eastAsia="en-GB"/>
        </w:rPr>
        <w:t>1</w:t>
      </w:r>
      <w:r w:rsidRPr="00C92007">
        <w:rPr>
          <w:rFonts w:ascii="Courier New" w:eastAsia="Times New Roman" w:hAnsi="Courier New" w:cs="Courier New"/>
          <w:color w:val="CC7832"/>
          <w:sz w:val="20"/>
          <w:szCs w:val="20"/>
          <w:lang w:eastAsia="en-GB"/>
        </w:rPr>
        <w:t xml:space="preserve">, </w:t>
      </w:r>
      <w:r w:rsidRPr="00C92007">
        <w:rPr>
          <w:rFonts w:ascii="Courier New" w:eastAsia="Times New Roman" w:hAnsi="Courier New" w:cs="Courier New"/>
          <w:color w:val="AA4926"/>
          <w:sz w:val="20"/>
          <w:szCs w:val="20"/>
          <w:lang w:eastAsia="en-GB"/>
        </w:rPr>
        <w:t>title</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6A8759"/>
          <w:sz w:val="20"/>
          <w:szCs w:val="20"/>
          <w:lang w:eastAsia="en-GB"/>
        </w:rPr>
        <w:t>"t-SNE map 2010-2011"</w:t>
      </w:r>
      <w:r w:rsidRPr="00C92007">
        <w:rPr>
          <w:rFonts w:ascii="Courier New" w:eastAsia="Times New Roman" w:hAnsi="Courier New" w:cs="Courier New"/>
          <w:color w:val="A9B7C6"/>
          <w:sz w:val="20"/>
          <w:szCs w:val="20"/>
          <w:lang w:eastAsia="en-GB"/>
        </w:rPr>
        <w:t>)</w:t>
      </w:r>
      <w:r w:rsidRPr="00C92007">
        <w:rPr>
          <w:rFonts w:ascii="Courier New" w:eastAsia="Times New Roman" w:hAnsi="Courier New" w:cs="Courier New"/>
          <w:color w:val="A9B7C6"/>
          <w:sz w:val="20"/>
          <w:szCs w:val="20"/>
          <w:lang w:eastAsia="en-GB"/>
        </w:rPr>
        <w:br/>
        <w:t>fig4.show()</w:t>
      </w:r>
    </w:p>
    <w:p w14:paraId="756B5109" w14:textId="3110C4D3" w:rsidR="00C92007" w:rsidRDefault="00C92007" w:rsidP="00280CDB"/>
    <w:p w14:paraId="6B5BA48C" w14:textId="77777777" w:rsidR="00C92007" w:rsidRPr="00C92007" w:rsidRDefault="00C92007" w:rsidP="00280CDB"/>
    <w:sectPr w:rsidR="00C92007" w:rsidRPr="00C92007">
      <w:footerReference w:type="default" r:id="rId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FEE89" w14:textId="77777777" w:rsidR="002441F1" w:rsidRDefault="002441F1" w:rsidP="00F514D7">
      <w:pPr>
        <w:spacing w:after="0" w:line="240" w:lineRule="auto"/>
      </w:pPr>
      <w:r>
        <w:separator/>
      </w:r>
    </w:p>
  </w:endnote>
  <w:endnote w:type="continuationSeparator" w:id="0">
    <w:p w14:paraId="300BCCA9" w14:textId="77777777" w:rsidR="002441F1" w:rsidRDefault="002441F1" w:rsidP="00F514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776238"/>
      <w:docPartObj>
        <w:docPartGallery w:val="Page Numbers (Bottom of Page)"/>
        <w:docPartUnique/>
      </w:docPartObj>
    </w:sdtPr>
    <w:sdtEndPr>
      <w:rPr>
        <w:noProof/>
      </w:rPr>
    </w:sdtEndPr>
    <w:sdtContent>
      <w:p w14:paraId="69429BA0" w14:textId="6A39BA60" w:rsidR="00B74BB0" w:rsidRDefault="00B74B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AA82C8" w14:textId="77777777" w:rsidR="00B74BB0" w:rsidRDefault="00B74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087B9" w14:textId="77777777" w:rsidR="002441F1" w:rsidRDefault="002441F1" w:rsidP="00F514D7">
      <w:pPr>
        <w:spacing w:after="0" w:line="240" w:lineRule="auto"/>
      </w:pPr>
      <w:r>
        <w:separator/>
      </w:r>
    </w:p>
  </w:footnote>
  <w:footnote w:type="continuationSeparator" w:id="0">
    <w:p w14:paraId="770B7835" w14:textId="77777777" w:rsidR="002441F1" w:rsidRDefault="002441F1" w:rsidP="00F514D7">
      <w:pPr>
        <w:spacing w:after="0" w:line="240" w:lineRule="auto"/>
      </w:pPr>
      <w:r>
        <w:continuationSeparator/>
      </w:r>
    </w:p>
  </w:footnote>
  <w:footnote w:id="1">
    <w:p w14:paraId="1F2913F9" w14:textId="77777777" w:rsidR="00B74BB0" w:rsidRDefault="00B74BB0" w:rsidP="00292943">
      <w:pPr>
        <w:pStyle w:val="FootnoteText"/>
      </w:pPr>
      <w:r w:rsidRPr="00971811">
        <w:rPr>
          <w:rStyle w:val="FootnoteReference"/>
        </w:rPr>
        <w:footnoteRef/>
      </w:r>
      <w:r>
        <w:t xml:space="preserve"> </w:t>
      </w:r>
      <w:hyperlink r:id="rId1" w:history="1">
        <w:r w:rsidRPr="00FE2CE0">
          <w:rPr>
            <w:rStyle w:val="Hyperlink"/>
            <w:sz w:val="16"/>
            <w:szCs w:val="16"/>
          </w:rPr>
          <w:t>https://scikit-learn.org/stable/modules/generated/sklearn.manifold.TSNE.html</w:t>
        </w:r>
      </w:hyperlink>
    </w:p>
  </w:footnote>
  <w:footnote w:id="2">
    <w:p w14:paraId="05EFECBC" w14:textId="77777777" w:rsidR="00B74BB0" w:rsidRDefault="00B74BB0" w:rsidP="00292943">
      <w:pPr>
        <w:pStyle w:val="FootnoteText"/>
      </w:pPr>
      <w:r w:rsidRPr="00971811">
        <w:rPr>
          <w:rStyle w:val="FootnoteReference"/>
        </w:rPr>
        <w:footnoteRef/>
      </w:r>
      <w:r>
        <w:t xml:space="preserve"> </w:t>
      </w:r>
      <w:hyperlink r:id="rId2" w:history="1">
        <w:r w:rsidRPr="00FE2CE0">
          <w:rPr>
            <w:rStyle w:val="Hyperlink"/>
            <w:sz w:val="16"/>
            <w:szCs w:val="16"/>
          </w:rPr>
          <w:t>https://scikit-learn.org/stable/modules/manifold.html#optimizing-t-sne</w:t>
        </w:r>
      </w:hyperlink>
    </w:p>
  </w:footnote>
  <w:footnote w:id="3">
    <w:p w14:paraId="18D868F5" w14:textId="602DEDA7" w:rsidR="00B74BB0" w:rsidRDefault="00B74BB0">
      <w:pPr>
        <w:pStyle w:val="FootnoteText"/>
      </w:pPr>
      <w:r w:rsidRPr="00971811">
        <w:rPr>
          <w:rStyle w:val="FootnoteReference"/>
        </w:rPr>
        <w:footnoteRef/>
      </w:r>
      <w:r>
        <w:t xml:space="preserve"> </w:t>
      </w:r>
      <w:hyperlink r:id="rId3" w:history="1">
        <w:r w:rsidRPr="003D7845">
          <w:rPr>
            <w:rStyle w:val="Hyperlink"/>
            <w:sz w:val="16"/>
            <w:szCs w:val="16"/>
          </w:rPr>
          <w:t>https://lvdmaaten.github.io/tsn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3662C"/>
    <w:multiLevelType w:val="hybridMultilevel"/>
    <w:tmpl w:val="06EAB510"/>
    <w:lvl w:ilvl="0" w:tplc="D7A21CA2">
      <w:start w:val="1"/>
      <w:numFmt w:val="bullet"/>
      <w:lvlText w:val="•"/>
      <w:lvlJc w:val="left"/>
      <w:pPr>
        <w:tabs>
          <w:tab w:val="num" w:pos="720"/>
        </w:tabs>
        <w:ind w:left="720" w:hanging="360"/>
      </w:pPr>
      <w:rPr>
        <w:rFonts w:ascii="Arial" w:hAnsi="Arial" w:hint="default"/>
      </w:rPr>
    </w:lvl>
    <w:lvl w:ilvl="1" w:tplc="DE2A9796" w:tentative="1">
      <w:start w:val="1"/>
      <w:numFmt w:val="bullet"/>
      <w:lvlText w:val="•"/>
      <w:lvlJc w:val="left"/>
      <w:pPr>
        <w:tabs>
          <w:tab w:val="num" w:pos="1440"/>
        </w:tabs>
        <w:ind w:left="1440" w:hanging="360"/>
      </w:pPr>
      <w:rPr>
        <w:rFonts w:ascii="Arial" w:hAnsi="Arial" w:hint="default"/>
      </w:rPr>
    </w:lvl>
    <w:lvl w:ilvl="2" w:tplc="CB948C72" w:tentative="1">
      <w:start w:val="1"/>
      <w:numFmt w:val="bullet"/>
      <w:lvlText w:val="•"/>
      <w:lvlJc w:val="left"/>
      <w:pPr>
        <w:tabs>
          <w:tab w:val="num" w:pos="2160"/>
        </w:tabs>
        <w:ind w:left="2160" w:hanging="360"/>
      </w:pPr>
      <w:rPr>
        <w:rFonts w:ascii="Arial" w:hAnsi="Arial" w:hint="default"/>
      </w:rPr>
    </w:lvl>
    <w:lvl w:ilvl="3" w:tplc="8E04A554" w:tentative="1">
      <w:start w:val="1"/>
      <w:numFmt w:val="bullet"/>
      <w:lvlText w:val="•"/>
      <w:lvlJc w:val="left"/>
      <w:pPr>
        <w:tabs>
          <w:tab w:val="num" w:pos="2880"/>
        </w:tabs>
        <w:ind w:left="2880" w:hanging="360"/>
      </w:pPr>
      <w:rPr>
        <w:rFonts w:ascii="Arial" w:hAnsi="Arial" w:hint="default"/>
      </w:rPr>
    </w:lvl>
    <w:lvl w:ilvl="4" w:tplc="005627B4" w:tentative="1">
      <w:start w:val="1"/>
      <w:numFmt w:val="bullet"/>
      <w:lvlText w:val="•"/>
      <w:lvlJc w:val="left"/>
      <w:pPr>
        <w:tabs>
          <w:tab w:val="num" w:pos="3600"/>
        </w:tabs>
        <w:ind w:left="3600" w:hanging="360"/>
      </w:pPr>
      <w:rPr>
        <w:rFonts w:ascii="Arial" w:hAnsi="Arial" w:hint="default"/>
      </w:rPr>
    </w:lvl>
    <w:lvl w:ilvl="5" w:tplc="97145CBC" w:tentative="1">
      <w:start w:val="1"/>
      <w:numFmt w:val="bullet"/>
      <w:lvlText w:val="•"/>
      <w:lvlJc w:val="left"/>
      <w:pPr>
        <w:tabs>
          <w:tab w:val="num" w:pos="4320"/>
        </w:tabs>
        <w:ind w:left="4320" w:hanging="360"/>
      </w:pPr>
      <w:rPr>
        <w:rFonts w:ascii="Arial" w:hAnsi="Arial" w:hint="default"/>
      </w:rPr>
    </w:lvl>
    <w:lvl w:ilvl="6" w:tplc="235A7D46" w:tentative="1">
      <w:start w:val="1"/>
      <w:numFmt w:val="bullet"/>
      <w:lvlText w:val="•"/>
      <w:lvlJc w:val="left"/>
      <w:pPr>
        <w:tabs>
          <w:tab w:val="num" w:pos="5040"/>
        </w:tabs>
        <w:ind w:left="5040" w:hanging="360"/>
      </w:pPr>
      <w:rPr>
        <w:rFonts w:ascii="Arial" w:hAnsi="Arial" w:hint="default"/>
      </w:rPr>
    </w:lvl>
    <w:lvl w:ilvl="7" w:tplc="48C4F3E0" w:tentative="1">
      <w:start w:val="1"/>
      <w:numFmt w:val="bullet"/>
      <w:lvlText w:val="•"/>
      <w:lvlJc w:val="left"/>
      <w:pPr>
        <w:tabs>
          <w:tab w:val="num" w:pos="5760"/>
        </w:tabs>
        <w:ind w:left="5760" w:hanging="360"/>
      </w:pPr>
      <w:rPr>
        <w:rFonts w:ascii="Arial" w:hAnsi="Arial" w:hint="default"/>
      </w:rPr>
    </w:lvl>
    <w:lvl w:ilvl="8" w:tplc="7BC6D07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6573270"/>
    <w:multiLevelType w:val="hybridMultilevel"/>
    <w:tmpl w:val="56F6B1A2"/>
    <w:lvl w:ilvl="0" w:tplc="313AEEB8">
      <w:start w:val="1"/>
      <w:numFmt w:val="bullet"/>
      <w:lvlText w:val="•"/>
      <w:lvlJc w:val="left"/>
      <w:pPr>
        <w:tabs>
          <w:tab w:val="num" w:pos="720"/>
        </w:tabs>
        <w:ind w:left="720" w:hanging="360"/>
      </w:pPr>
      <w:rPr>
        <w:rFonts w:ascii="Arial" w:hAnsi="Arial" w:hint="default"/>
      </w:rPr>
    </w:lvl>
    <w:lvl w:ilvl="1" w:tplc="C452273C" w:tentative="1">
      <w:start w:val="1"/>
      <w:numFmt w:val="bullet"/>
      <w:lvlText w:val="•"/>
      <w:lvlJc w:val="left"/>
      <w:pPr>
        <w:tabs>
          <w:tab w:val="num" w:pos="1440"/>
        </w:tabs>
        <w:ind w:left="1440" w:hanging="360"/>
      </w:pPr>
      <w:rPr>
        <w:rFonts w:ascii="Arial" w:hAnsi="Arial" w:hint="default"/>
      </w:rPr>
    </w:lvl>
    <w:lvl w:ilvl="2" w:tplc="A7E6C232" w:tentative="1">
      <w:start w:val="1"/>
      <w:numFmt w:val="bullet"/>
      <w:lvlText w:val="•"/>
      <w:lvlJc w:val="left"/>
      <w:pPr>
        <w:tabs>
          <w:tab w:val="num" w:pos="2160"/>
        </w:tabs>
        <w:ind w:left="2160" w:hanging="360"/>
      </w:pPr>
      <w:rPr>
        <w:rFonts w:ascii="Arial" w:hAnsi="Arial" w:hint="default"/>
      </w:rPr>
    </w:lvl>
    <w:lvl w:ilvl="3" w:tplc="87844CE6" w:tentative="1">
      <w:start w:val="1"/>
      <w:numFmt w:val="bullet"/>
      <w:lvlText w:val="•"/>
      <w:lvlJc w:val="left"/>
      <w:pPr>
        <w:tabs>
          <w:tab w:val="num" w:pos="2880"/>
        </w:tabs>
        <w:ind w:left="2880" w:hanging="360"/>
      </w:pPr>
      <w:rPr>
        <w:rFonts w:ascii="Arial" w:hAnsi="Arial" w:hint="default"/>
      </w:rPr>
    </w:lvl>
    <w:lvl w:ilvl="4" w:tplc="7EAC2C36" w:tentative="1">
      <w:start w:val="1"/>
      <w:numFmt w:val="bullet"/>
      <w:lvlText w:val="•"/>
      <w:lvlJc w:val="left"/>
      <w:pPr>
        <w:tabs>
          <w:tab w:val="num" w:pos="3600"/>
        </w:tabs>
        <w:ind w:left="3600" w:hanging="360"/>
      </w:pPr>
      <w:rPr>
        <w:rFonts w:ascii="Arial" w:hAnsi="Arial" w:hint="default"/>
      </w:rPr>
    </w:lvl>
    <w:lvl w:ilvl="5" w:tplc="83D4E66A" w:tentative="1">
      <w:start w:val="1"/>
      <w:numFmt w:val="bullet"/>
      <w:lvlText w:val="•"/>
      <w:lvlJc w:val="left"/>
      <w:pPr>
        <w:tabs>
          <w:tab w:val="num" w:pos="4320"/>
        </w:tabs>
        <w:ind w:left="4320" w:hanging="360"/>
      </w:pPr>
      <w:rPr>
        <w:rFonts w:ascii="Arial" w:hAnsi="Arial" w:hint="default"/>
      </w:rPr>
    </w:lvl>
    <w:lvl w:ilvl="6" w:tplc="244CC46A" w:tentative="1">
      <w:start w:val="1"/>
      <w:numFmt w:val="bullet"/>
      <w:lvlText w:val="•"/>
      <w:lvlJc w:val="left"/>
      <w:pPr>
        <w:tabs>
          <w:tab w:val="num" w:pos="5040"/>
        </w:tabs>
        <w:ind w:left="5040" w:hanging="360"/>
      </w:pPr>
      <w:rPr>
        <w:rFonts w:ascii="Arial" w:hAnsi="Arial" w:hint="default"/>
      </w:rPr>
    </w:lvl>
    <w:lvl w:ilvl="7" w:tplc="92CE5BA4" w:tentative="1">
      <w:start w:val="1"/>
      <w:numFmt w:val="bullet"/>
      <w:lvlText w:val="•"/>
      <w:lvlJc w:val="left"/>
      <w:pPr>
        <w:tabs>
          <w:tab w:val="num" w:pos="5760"/>
        </w:tabs>
        <w:ind w:left="5760" w:hanging="360"/>
      </w:pPr>
      <w:rPr>
        <w:rFonts w:ascii="Arial" w:hAnsi="Arial" w:hint="default"/>
      </w:rPr>
    </w:lvl>
    <w:lvl w:ilvl="8" w:tplc="3CBEAB5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BA7089D"/>
    <w:multiLevelType w:val="hybridMultilevel"/>
    <w:tmpl w:val="4DE8553E"/>
    <w:lvl w:ilvl="0" w:tplc="C5D04C2A">
      <w:start w:val="1"/>
      <w:numFmt w:val="bullet"/>
      <w:lvlText w:val="•"/>
      <w:lvlJc w:val="left"/>
      <w:pPr>
        <w:tabs>
          <w:tab w:val="num" w:pos="720"/>
        </w:tabs>
        <w:ind w:left="720" w:hanging="360"/>
      </w:pPr>
      <w:rPr>
        <w:rFonts w:ascii="Arial" w:hAnsi="Arial" w:hint="default"/>
      </w:rPr>
    </w:lvl>
    <w:lvl w:ilvl="1" w:tplc="784EC684" w:tentative="1">
      <w:start w:val="1"/>
      <w:numFmt w:val="bullet"/>
      <w:lvlText w:val="•"/>
      <w:lvlJc w:val="left"/>
      <w:pPr>
        <w:tabs>
          <w:tab w:val="num" w:pos="1440"/>
        </w:tabs>
        <w:ind w:left="1440" w:hanging="360"/>
      </w:pPr>
      <w:rPr>
        <w:rFonts w:ascii="Arial" w:hAnsi="Arial" w:hint="default"/>
      </w:rPr>
    </w:lvl>
    <w:lvl w:ilvl="2" w:tplc="4692B872" w:tentative="1">
      <w:start w:val="1"/>
      <w:numFmt w:val="bullet"/>
      <w:lvlText w:val="•"/>
      <w:lvlJc w:val="left"/>
      <w:pPr>
        <w:tabs>
          <w:tab w:val="num" w:pos="2160"/>
        </w:tabs>
        <w:ind w:left="2160" w:hanging="360"/>
      </w:pPr>
      <w:rPr>
        <w:rFonts w:ascii="Arial" w:hAnsi="Arial" w:hint="default"/>
      </w:rPr>
    </w:lvl>
    <w:lvl w:ilvl="3" w:tplc="8950252A" w:tentative="1">
      <w:start w:val="1"/>
      <w:numFmt w:val="bullet"/>
      <w:lvlText w:val="•"/>
      <w:lvlJc w:val="left"/>
      <w:pPr>
        <w:tabs>
          <w:tab w:val="num" w:pos="2880"/>
        </w:tabs>
        <w:ind w:left="2880" w:hanging="360"/>
      </w:pPr>
      <w:rPr>
        <w:rFonts w:ascii="Arial" w:hAnsi="Arial" w:hint="default"/>
      </w:rPr>
    </w:lvl>
    <w:lvl w:ilvl="4" w:tplc="35FC8618" w:tentative="1">
      <w:start w:val="1"/>
      <w:numFmt w:val="bullet"/>
      <w:lvlText w:val="•"/>
      <w:lvlJc w:val="left"/>
      <w:pPr>
        <w:tabs>
          <w:tab w:val="num" w:pos="3600"/>
        </w:tabs>
        <w:ind w:left="3600" w:hanging="360"/>
      </w:pPr>
      <w:rPr>
        <w:rFonts w:ascii="Arial" w:hAnsi="Arial" w:hint="default"/>
      </w:rPr>
    </w:lvl>
    <w:lvl w:ilvl="5" w:tplc="EC10CEB6" w:tentative="1">
      <w:start w:val="1"/>
      <w:numFmt w:val="bullet"/>
      <w:lvlText w:val="•"/>
      <w:lvlJc w:val="left"/>
      <w:pPr>
        <w:tabs>
          <w:tab w:val="num" w:pos="4320"/>
        </w:tabs>
        <w:ind w:left="4320" w:hanging="360"/>
      </w:pPr>
      <w:rPr>
        <w:rFonts w:ascii="Arial" w:hAnsi="Arial" w:hint="default"/>
      </w:rPr>
    </w:lvl>
    <w:lvl w:ilvl="6" w:tplc="9E665B4A" w:tentative="1">
      <w:start w:val="1"/>
      <w:numFmt w:val="bullet"/>
      <w:lvlText w:val="•"/>
      <w:lvlJc w:val="left"/>
      <w:pPr>
        <w:tabs>
          <w:tab w:val="num" w:pos="5040"/>
        </w:tabs>
        <w:ind w:left="5040" w:hanging="360"/>
      </w:pPr>
      <w:rPr>
        <w:rFonts w:ascii="Arial" w:hAnsi="Arial" w:hint="default"/>
      </w:rPr>
    </w:lvl>
    <w:lvl w:ilvl="7" w:tplc="9770301C" w:tentative="1">
      <w:start w:val="1"/>
      <w:numFmt w:val="bullet"/>
      <w:lvlText w:val="•"/>
      <w:lvlJc w:val="left"/>
      <w:pPr>
        <w:tabs>
          <w:tab w:val="num" w:pos="5760"/>
        </w:tabs>
        <w:ind w:left="5760" w:hanging="360"/>
      </w:pPr>
      <w:rPr>
        <w:rFonts w:ascii="Arial" w:hAnsi="Arial" w:hint="default"/>
      </w:rPr>
    </w:lvl>
    <w:lvl w:ilvl="8" w:tplc="060C51E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2E60DEC"/>
    <w:multiLevelType w:val="hybridMultilevel"/>
    <w:tmpl w:val="8034C0A2"/>
    <w:lvl w:ilvl="0" w:tplc="A8FE8F8C">
      <w:start w:val="1"/>
      <w:numFmt w:val="bullet"/>
      <w:lvlText w:val="•"/>
      <w:lvlJc w:val="left"/>
      <w:pPr>
        <w:tabs>
          <w:tab w:val="num" w:pos="720"/>
        </w:tabs>
        <w:ind w:left="720" w:hanging="360"/>
      </w:pPr>
      <w:rPr>
        <w:rFonts w:ascii="Arial" w:hAnsi="Arial" w:hint="default"/>
      </w:rPr>
    </w:lvl>
    <w:lvl w:ilvl="1" w:tplc="78EC6B06" w:tentative="1">
      <w:start w:val="1"/>
      <w:numFmt w:val="bullet"/>
      <w:lvlText w:val="•"/>
      <w:lvlJc w:val="left"/>
      <w:pPr>
        <w:tabs>
          <w:tab w:val="num" w:pos="1440"/>
        </w:tabs>
        <w:ind w:left="1440" w:hanging="360"/>
      </w:pPr>
      <w:rPr>
        <w:rFonts w:ascii="Arial" w:hAnsi="Arial" w:hint="default"/>
      </w:rPr>
    </w:lvl>
    <w:lvl w:ilvl="2" w:tplc="210C4F1A" w:tentative="1">
      <w:start w:val="1"/>
      <w:numFmt w:val="bullet"/>
      <w:lvlText w:val="•"/>
      <w:lvlJc w:val="left"/>
      <w:pPr>
        <w:tabs>
          <w:tab w:val="num" w:pos="2160"/>
        </w:tabs>
        <w:ind w:left="2160" w:hanging="360"/>
      </w:pPr>
      <w:rPr>
        <w:rFonts w:ascii="Arial" w:hAnsi="Arial" w:hint="default"/>
      </w:rPr>
    </w:lvl>
    <w:lvl w:ilvl="3" w:tplc="FD54335E" w:tentative="1">
      <w:start w:val="1"/>
      <w:numFmt w:val="bullet"/>
      <w:lvlText w:val="•"/>
      <w:lvlJc w:val="left"/>
      <w:pPr>
        <w:tabs>
          <w:tab w:val="num" w:pos="2880"/>
        </w:tabs>
        <w:ind w:left="2880" w:hanging="360"/>
      </w:pPr>
      <w:rPr>
        <w:rFonts w:ascii="Arial" w:hAnsi="Arial" w:hint="default"/>
      </w:rPr>
    </w:lvl>
    <w:lvl w:ilvl="4" w:tplc="FB72FDF6" w:tentative="1">
      <w:start w:val="1"/>
      <w:numFmt w:val="bullet"/>
      <w:lvlText w:val="•"/>
      <w:lvlJc w:val="left"/>
      <w:pPr>
        <w:tabs>
          <w:tab w:val="num" w:pos="3600"/>
        </w:tabs>
        <w:ind w:left="3600" w:hanging="360"/>
      </w:pPr>
      <w:rPr>
        <w:rFonts w:ascii="Arial" w:hAnsi="Arial" w:hint="default"/>
      </w:rPr>
    </w:lvl>
    <w:lvl w:ilvl="5" w:tplc="8EFE0830" w:tentative="1">
      <w:start w:val="1"/>
      <w:numFmt w:val="bullet"/>
      <w:lvlText w:val="•"/>
      <w:lvlJc w:val="left"/>
      <w:pPr>
        <w:tabs>
          <w:tab w:val="num" w:pos="4320"/>
        </w:tabs>
        <w:ind w:left="4320" w:hanging="360"/>
      </w:pPr>
      <w:rPr>
        <w:rFonts w:ascii="Arial" w:hAnsi="Arial" w:hint="default"/>
      </w:rPr>
    </w:lvl>
    <w:lvl w:ilvl="6" w:tplc="7C728ED0" w:tentative="1">
      <w:start w:val="1"/>
      <w:numFmt w:val="bullet"/>
      <w:lvlText w:val="•"/>
      <w:lvlJc w:val="left"/>
      <w:pPr>
        <w:tabs>
          <w:tab w:val="num" w:pos="5040"/>
        </w:tabs>
        <w:ind w:left="5040" w:hanging="360"/>
      </w:pPr>
      <w:rPr>
        <w:rFonts w:ascii="Arial" w:hAnsi="Arial" w:hint="default"/>
      </w:rPr>
    </w:lvl>
    <w:lvl w:ilvl="7" w:tplc="68A61620" w:tentative="1">
      <w:start w:val="1"/>
      <w:numFmt w:val="bullet"/>
      <w:lvlText w:val="•"/>
      <w:lvlJc w:val="left"/>
      <w:pPr>
        <w:tabs>
          <w:tab w:val="num" w:pos="5760"/>
        </w:tabs>
        <w:ind w:left="5760" w:hanging="360"/>
      </w:pPr>
      <w:rPr>
        <w:rFonts w:ascii="Arial" w:hAnsi="Arial" w:hint="default"/>
      </w:rPr>
    </w:lvl>
    <w:lvl w:ilvl="8" w:tplc="440498E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63C0A8B"/>
    <w:multiLevelType w:val="hybridMultilevel"/>
    <w:tmpl w:val="6B9EF90C"/>
    <w:lvl w:ilvl="0" w:tplc="0EAEA72C">
      <w:start w:val="1"/>
      <w:numFmt w:val="bullet"/>
      <w:lvlText w:val="•"/>
      <w:lvlJc w:val="left"/>
      <w:pPr>
        <w:tabs>
          <w:tab w:val="num" w:pos="720"/>
        </w:tabs>
        <w:ind w:left="720" w:hanging="360"/>
      </w:pPr>
      <w:rPr>
        <w:rFonts w:ascii="Arial" w:hAnsi="Arial" w:hint="default"/>
      </w:rPr>
    </w:lvl>
    <w:lvl w:ilvl="1" w:tplc="E30AB4DA" w:tentative="1">
      <w:start w:val="1"/>
      <w:numFmt w:val="bullet"/>
      <w:lvlText w:val="•"/>
      <w:lvlJc w:val="left"/>
      <w:pPr>
        <w:tabs>
          <w:tab w:val="num" w:pos="1440"/>
        </w:tabs>
        <w:ind w:left="1440" w:hanging="360"/>
      </w:pPr>
      <w:rPr>
        <w:rFonts w:ascii="Arial" w:hAnsi="Arial" w:hint="default"/>
      </w:rPr>
    </w:lvl>
    <w:lvl w:ilvl="2" w:tplc="B6A09E92" w:tentative="1">
      <w:start w:val="1"/>
      <w:numFmt w:val="bullet"/>
      <w:lvlText w:val="•"/>
      <w:lvlJc w:val="left"/>
      <w:pPr>
        <w:tabs>
          <w:tab w:val="num" w:pos="2160"/>
        </w:tabs>
        <w:ind w:left="2160" w:hanging="360"/>
      </w:pPr>
      <w:rPr>
        <w:rFonts w:ascii="Arial" w:hAnsi="Arial" w:hint="default"/>
      </w:rPr>
    </w:lvl>
    <w:lvl w:ilvl="3" w:tplc="CB306776" w:tentative="1">
      <w:start w:val="1"/>
      <w:numFmt w:val="bullet"/>
      <w:lvlText w:val="•"/>
      <w:lvlJc w:val="left"/>
      <w:pPr>
        <w:tabs>
          <w:tab w:val="num" w:pos="2880"/>
        </w:tabs>
        <w:ind w:left="2880" w:hanging="360"/>
      </w:pPr>
      <w:rPr>
        <w:rFonts w:ascii="Arial" w:hAnsi="Arial" w:hint="default"/>
      </w:rPr>
    </w:lvl>
    <w:lvl w:ilvl="4" w:tplc="865E599C" w:tentative="1">
      <w:start w:val="1"/>
      <w:numFmt w:val="bullet"/>
      <w:lvlText w:val="•"/>
      <w:lvlJc w:val="left"/>
      <w:pPr>
        <w:tabs>
          <w:tab w:val="num" w:pos="3600"/>
        </w:tabs>
        <w:ind w:left="3600" w:hanging="360"/>
      </w:pPr>
      <w:rPr>
        <w:rFonts w:ascii="Arial" w:hAnsi="Arial" w:hint="default"/>
      </w:rPr>
    </w:lvl>
    <w:lvl w:ilvl="5" w:tplc="0792AADC" w:tentative="1">
      <w:start w:val="1"/>
      <w:numFmt w:val="bullet"/>
      <w:lvlText w:val="•"/>
      <w:lvlJc w:val="left"/>
      <w:pPr>
        <w:tabs>
          <w:tab w:val="num" w:pos="4320"/>
        </w:tabs>
        <w:ind w:left="4320" w:hanging="360"/>
      </w:pPr>
      <w:rPr>
        <w:rFonts w:ascii="Arial" w:hAnsi="Arial" w:hint="default"/>
      </w:rPr>
    </w:lvl>
    <w:lvl w:ilvl="6" w:tplc="42843EBC" w:tentative="1">
      <w:start w:val="1"/>
      <w:numFmt w:val="bullet"/>
      <w:lvlText w:val="•"/>
      <w:lvlJc w:val="left"/>
      <w:pPr>
        <w:tabs>
          <w:tab w:val="num" w:pos="5040"/>
        </w:tabs>
        <w:ind w:left="5040" w:hanging="360"/>
      </w:pPr>
      <w:rPr>
        <w:rFonts w:ascii="Arial" w:hAnsi="Arial" w:hint="default"/>
      </w:rPr>
    </w:lvl>
    <w:lvl w:ilvl="7" w:tplc="210AD030" w:tentative="1">
      <w:start w:val="1"/>
      <w:numFmt w:val="bullet"/>
      <w:lvlText w:val="•"/>
      <w:lvlJc w:val="left"/>
      <w:pPr>
        <w:tabs>
          <w:tab w:val="num" w:pos="5760"/>
        </w:tabs>
        <w:ind w:left="5760" w:hanging="360"/>
      </w:pPr>
      <w:rPr>
        <w:rFonts w:ascii="Arial" w:hAnsi="Arial" w:hint="default"/>
      </w:rPr>
    </w:lvl>
    <w:lvl w:ilvl="8" w:tplc="7C9495A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8F161BE"/>
    <w:multiLevelType w:val="hybridMultilevel"/>
    <w:tmpl w:val="1BDE82EC"/>
    <w:lvl w:ilvl="0" w:tplc="297CE72E">
      <w:start w:val="1"/>
      <w:numFmt w:val="bullet"/>
      <w:lvlText w:val="•"/>
      <w:lvlJc w:val="left"/>
      <w:pPr>
        <w:tabs>
          <w:tab w:val="num" w:pos="720"/>
        </w:tabs>
        <w:ind w:left="720" w:hanging="360"/>
      </w:pPr>
      <w:rPr>
        <w:rFonts w:ascii="Arial" w:hAnsi="Arial" w:hint="default"/>
      </w:rPr>
    </w:lvl>
    <w:lvl w:ilvl="1" w:tplc="6D48EF80" w:tentative="1">
      <w:start w:val="1"/>
      <w:numFmt w:val="bullet"/>
      <w:lvlText w:val="•"/>
      <w:lvlJc w:val="left"/>
      <w:pPr>
        <w:tabs>
          <w:tab w:val="num" w:pos="1440"/>
        </w:tabs>
        <w:ind w:left="1440" w:hanging="360"/>
      </w:pPr>
      <w:rPr>
        <w:rFonts w:ascii="Arial" w:hAnsi="Arial" w:hint="default"/>
      </w:rPr>
    </w:lvl>
    <w:lvl w:ilvl="2" w:tplc="81B0CDDC" w:tentative="1">
      <w:start w:val="1"/>
      <w:numFmt w:val="bullet"/>
      <w:lvlText w:val="•"/>
      <w:lvlJc w:val="left"/>
      <w:pPr>
        <w:tabs>
          <w:tab w:val="num" w:pos="2160"/>
        </w:tabs>
        <w:ind w:left="2160" w:hanging="360"/>
      </w:pPr>
      <w:rPr>
        <w:rFonts w:ascii="Arial" w:hAnsi="Arial" w:hint="default"/>
      </w:rPr>
    </w:lvl>
    <w:lvl w:ilvl="3" w:tplc="FA02A56A" w:tentative="1">
      <w:start w:val="1"/>
      <w:numFmt w:val="bullet"/>
      <w:lvlText w:val="•"/>
      <w:lvlJc w:val="left"/>
      <w:pPr>
        <w:tabs>
          <w:tab w:val="num" w:pos="2880"/>
        </w:tabs>
        <w:ind w:left="2880" w:hanging="360"/>
      </w:pPr>
      <w:rPr>
        <w:rFonts w:ascii="Arial" w:hAnsi="Arial" w:hint="default"/>
      </w:rPr>
    </w:lvl>
    <w:lvl w:ilvl="4" w:tplc="4EDCDD48" w:tentative="1">
      <w:start w:val="1"/>
      <w:numFmt w:val="bullet"/>
      <w:lvlText w:val="•"/>
      <w:lvlJc w:val="left"/>
      <w:pPr>
        <w:tabs>
          <w:tab w:val="num" w:pos="3600"/>
        </w:tabs>
        <w:ind w:left="3600" w:hanging="360"/>
      </w:pPr>
      <w:rPr>
        <w:rFonts w:ascii="Arial" w:hAnsi="Arial" w:hint="default"/>
      </w:rPr>
    </w:lvl>
    <w:lvl w:ilvl="5" w:tplc="C67C133C" w:tentative="1">
      <w:start w:val="1"/>
      <w:numFmt w:val="bullet"/>
      <w:lvlText w:val="•"/>
      <w:lvlJc w:val="left"/>
      <w:pPr>
        <w:tabs>
          <w:tab w:val="num" w:pos="4320"/>
        </w:tabs>
        <w:ind w:left="4320" w:hanging="360"/>
      </w:pPr>
      <w:rPr>
        <w:rFonts w:ascii="Arial" w:hAnsi="Arial" w:hint="default"/>
      </w:rPr>
    </w:lvl>
    <w:lvl w:ilvl="6" w:tplc="4984B202" w:tentative="1">
      <w:start w:val="1"/>
      <w:numFmt w:val="bullet"/>
      <w:lvlText w:val="•"/>
      <w:lvlJc w:val="left"/>
      <w:pPr>
        <w:tabs>
          <w:tab w:val="num" w:pos="5040"/>
        </w:tabs>
        <w:ind w:left="5040" w:hanging="360"/>
      </w:pPr>
      <w:rPr>
        <w:rFonts w:ascii="Arial" w:hAnsi="Arial" w:hint="default"/>
      </w:rPr>
    </w:lvl>
    <w:lvl w:ilvl="7" w:tplc="ACC0B1A4" w:tentative="1">
      <w:start w:val="1"/>
      <w:numFmt w:val="bullet"/>
      <w:lvlText w:val="•"/>
      <w:lvlJc w:val="left"/>
      <w:pPr>
        <w:tabs>
          <w:tab w:val="num" w:pos="5760"/>
        </w:tabs>
        <w:ind w:left="5760" w:hanging="360"/>
      </w:pPr>
      <w:rPr>
        <w:rFonts w:ascii="Arial" w:hAnsi="Arial" w:hint="default"/>
      </w:rPr>
    </w:lvl>
    <w:lvl w:ilvl="8" w:tplc="4F7CD62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E4D73B2"/>
    <w:multiLevelType w:val="hybridMultilevel"/>
    <w:tmpl w:val="768E7FDC"/>
    <w:lvl w:ilvl="0" w:tplc="78E0C7A6">
      <w:start w:val="1"/>
      <w:numFmt w:val="bullet"/>
      <w:lvlText w:val="•"/>
      <w:lvlJc w:val="left"/>
      <w:pPr>
        <w:tabs>
          <w:tab w:val="num" w:pos="720"/>
        </w:tabs>
        <w:ind w:left="720" w:hanging="360"/>
      </w:pPr>
      <w:rPr>
        <w:rFonts w:ascii="Arial" w:hAnsi="Arial" w:hint="default"/>
      </w:rPr>
    </w:lvl>
    <w:lvl w:ilvl="1" w:tplc="DB8E683E" w:tentative="1">
      <w:start w:val="1"/>
      <w:numFmt w:val="bullet"/>
      <w:lvlText w:val="•"/>
      <w:lvlJc w:val="left"/>
      <w:pPr>
        <w:tabs>
          <w:tab w:val="num" w:pos="1440"/>
        </w:tabs>
        <w:ind w:left="1440" w:hanging="360"/>
      </w:pPr>
      <w:rPr>
        <w:rFonts w:ascii="Arial" w:hAnsi="Arial" w:hint="default"/>
      </w:rPr>
    </w:lvl>
    <w:lvl w:ilvl="2" w:tplc="94AE7D8E" w:tentative="1">
      <w:start w:val="1"/>
      <w:numFmt w:val="bullet"/>
      <w:lvlText w:val="•"/>
      <w:lvlJc w:val="left"/>
      <w:pPr>
        <w:tabs>
          <w:tab w:val="num" w:pos="2160"/>
        </w:tabs>
        <w:ind w:left="2160" w:hanging="360"/>
      </w:pPr>
      <w:rPr>
        <w:rFonts w:ascii="Arial" w:hAnsi="Arial" w:hint="default"/>
      </w:rPr>
    </w:lvl>
    <w:lvl w:ilvl="3" w:tplc="0ED8F432" w:tentative="1">
      <w:start w:val="1"/>
      <w:numFmt w:val="bullet"/>
      <w:lvlText w:val="•"/>
      <w:lvlJc w:val="left"/>
      <w:pPr>
        <w:tabs>
          <w:tab w:val="num" w:pos="2880"/>
        </w:tabs>
        <w:ind w:left="2880" w:hanging="360"/>
      </w:pPr>
      <w:rPr>
        <w:rFonts w:ascii="Arial" w:hAnsi="Arial" w:hint="default"/>
      </w:rPr>
    </w:lvl>
    <w:lvl w:ilvl="4" w:tplc="ABEE6546" w:tentative="1">
      <w:start w:val="1"/>
      <w:numFmt w:val="bullet"/>
      <w:lvlText w:val="•"/>
      <w:lvlJc w:val="left"/>
      <w:pPr>
        <w:tabs>
          <w:tab w:val="num" w:pos="3600"/>
        </w:tabs>
        <w:ind w:left="3600" w:hanging="360"/>
      </w:pPr>
      <w:rPr>
        <w:rFonts w:ascii="Arial" w:hAnsi="Arial" w:hint="default"/>
      </w:rPr>
    </w:lvl>
    <w:lvl w:ilvl="5" w:tplc="BC14C734" w:tentative="1">
      <w:start w:val="1"/>
      <w:numFmt w:val="bullet"/>
      <w:lvlText w:val="•"/>
      <w:lvlJc w:val="left"/>
      <w:pPr>
        <w:tabs>
          <w:tab w:val="num" w:pos="4320"/>
        </w:tabs>
        <w:ind w:left="4320" w:hanging="360"/>
      </w:pPr>
      <w:rPr>
        <w:rFonts w:ascii="Arial" w:hAnsi="Arial" w:hint="default"/>
      </w:rPr>
    </w:lvl>
    <w:lvl w:ilvl="6" w:tplc="A53C594E" w:tentative="1">
      <w:start w:val="1"/>
      <w:numFmt w:val="bullet"/>
      <w:lvlText w:val="•"/>
      <w:lvlJc w:val="left"/>
      <w:pPr>
        <w:tabs>
          <w:tab w:val="num" w:pos="5040"/>
        </w:tabs>
        <w:ind w:left="5040" w:hanging="360"/>
      </w:pPr>
      <w:rPr>
        <w:rFonts w:ascii="Arial" w:hAnsi="Arial" w:hint="default"/>
      </w:rPr>
    </w:lvl>
    <w:lvl w:ilvl="7" w:tplc="7614520C" w:tentative="1">
      <w:start w:val="1"/>
      <w:numFmt w:val="bullet"/>
      <w:lvlText w:val="•"/>
      <w:lvlJc w:val="left"/>
      <w:pPr>
        <w:tabs>
          <w:tab w:val="num" w:pos="5760"/>
        </w:tabs>
        <w:ind w:left="5760" w:hanging="360"/>
      </w:pPr>
      <w:rPr>
        <w:rFonts w:ascii="Arial" w:hAnsi="Arial" w:hint="default"/>
      </w:rPr>
    </w:lvl>
    <w:lvl w:ilvl="8" w:tplc="19B6B4D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6993751"/>
    <w:multiLevelType w:val="hybridMultilevel"/>
    <w:tmpl w:val="C8A264F6"/>
    <w:lvl w:ilvl="0" w:tplc="C22A5120">
      <w:start w:val="1"/>
      <w:numFmt w:val="bullet"/>
      <w:lvlText w:val="•"/>
      <w:lvlJc w:val="left"/>
      <w:pPr>
        <w:tabs>
          <w:tab w:val="num" w:pos="720"/>
        </w:tabs>
        <w:ind w:left="720" w:hanging="360"/>
      </w:pPr>
      <w:rPr>
        <w:rFonts w:ascii="Arial" w:hAnsi="Arial" w:hint="default"/>
      </w:rPr>
    </w:lvl>
    <w:lvl w:ilvl="1" w:tplc="89DEAB32" w:tentative="1">
      <w:start w:val="1"/>
      <w:numFmt w:val="bullet"/>
      <w:lvlText w:val="•"/>
      <w:lvlJc w:val="left"/>
      <w:pPr>
        <w:tabs>
          <w:tab w:val="num" w:pos="1440"/>
        </w:tabs>
        <w:ind w:left="1440" w:hanging="360"/>
      </w:pPr>
      <w:rPr>
        <w:rFonts w:ascii="Arial" w:hAnsi="Arial" w:hint="default"/>
      </w:rPr>
    </w:lvl>
    <w:lvl w:ilvl="2" w:tplc="4D18E540" w:tentative="1">
      <w:start w:val="1"/>
      <w:numFmt w:val="bullet"/>
      <w:lvlText w:val="•"/>
      <w:lvlJc w:val="left"/>
      <w:pPr>
        <w:tabs>
          <w:tab w:val="num" w:pos="2160"/>
        </w:tabs>
        <w:ind w:left="2160" w:hanging="360"/>
      </w:pPr>
      <w:rPr>
        <w:rFonts w:ascii="Arial" w:hAnsi="Arial" w:hint="default"/>
      </w:rPr>
    </w:lvl>
    <w:lvl w:ilvl="3" w:tplc="4D5AEFC8" w:tentative="1">
      <w:start w:val="1"/>
      <w:numFmt w:val="bullet"/>
      <w:lvlText w:val="•"/>
      <w:lvlJc w:val="left"/>
      <w:pPr>
        <w:tabs>
          <w:tab w:val="num" w:pos="2880"/>
        </w:tabs>
        <w:ind w:left="2880" w:hanging="360"/>
      </w:pPr>
      <w:rPr>
        <w:rFonts w:ascii="Arial" w:hAnsi="Arial" w:hint="default"/>
      </w:rPr>
    </w:lvl>
    <w:lvl w:ilvl="4" w:tplc="8D4E87F4" w:tentative="1">
      <w:start w:val="1"/>
      <w:numFmt w:val="bullet"/>
      <w:lvlText w:val="•"/>
      <w:lvlJc w:val="left"/>
      <w:pPr>
        <w:tabs>
          <w:tab w:val="num" w:pos="3600"/>
        </w:tabs>
        <w:ind w:left="3600" w:hanging="360"/>
      </w:pPr>
      <w:rPr>
        <w:rFonts w:ascii="Arial" w:hAnsi="Arial" w:hint="default"/>
      </w:rPr>
    </w:lvl>
    <w:lvl w:ilvl="5" w:tplc="044C162C" w:tentative="1">
      <w:start w:val="1"/>
      <w:numFmt w:val="bullet"/>
      <w:lvlText w:val="•"/>
      <w:lvlJc w:val="left"/>
      <w:pPr>
        <w:tabs>
          <w:tab w:val="num" w:pos="4320"/>
        </w:tabs>
        <w:ind w:left="4320" w:hanging="360"/>
      </w:pPr>
      <w:rPr>
        <w:rFonts w:ascii="Arial" w:hAnsi="Arial" w:hint="default"/>
      </w:rPr>
    </w:lvl>
    <w:lvl w:ilvl="6" w:tplc="D632B5F6" w:tentative="1">
      <w:start w:val="1"/>
      <w:numFmt w:val="bullet"/>
      <w:lvlText w:val="•"/>
      <w:lvlJc w:val="left"/>
      <w:pPr>
        <w:tabs>
          <w:tab w:val="num" w:pos="5040"/>
        </w:tabs>
        <w:ind w:left="5040" w:hanging="360"/>
      </w:pPr>
      <w:rPr>
        <w:rFonts w:ascii="Arial" w:hAnsi="Arial" w:hint="default"/>
      </w:rPr>
    </w:lvl>
    <w:lvl w:ilvl="7" w:tplc="2A265FC4" w:tentative="1">
      <w:start w:val="1"/>
      <w:numFmt w:val="bullet"/>
      <w:lvlText w:val="•"/>
      <w:lvlJc w:val="left"/>
      <w:pPr>
        <w:tabs>
          <w:tab w:val="num" w:pos="5760"/>
        </w:tabs>
        <w:ind w:left="5760" w:hanging="360"/>
      </w:pPr>
      <w:rPr>
        <w:rFonts w:ascii="Arial" w:hAnsi="Arial" w:hint="default"/>
      </w:rPr>
    </w:lvl>
    <w:lvl w:ilvl="8" w:tplc="5E28B33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6A75E8F"/>
    <w:multiLevelType w:val="hybridMultilevel"/>
    <w:tmpl w:val="D2D4CB7E"/>
    <w:lvl w:ilvl="0" w:tplc="317A8186">
      <w:start w:val="1"/>
      <w:numFmt w:val="bullet"/>
      <w:lvlText w:val="•"/>
      <w:lvlJc w:val="left"/>
      <w:pPr>
        <w:tabs>
          <w:tab w:val="num" w:pos="720"/>
        </w:tabs>
        <w:ind w:left="720" w:hanging="360"/>
      </w:pPr>
      <w:rPr>
        <w:rFonts w:ascii="Arial" w:hAnsi="Arial" w:hint="default"/>
      </w:rPr>
    </w:lvl>
    <w:lvl w:ilvl="1" w:tplc="6D105E16" w:tentative="1">
      <w:start w:val="1"/>
      <w:numFmt w:val="bullet"/>
      <w:lvlText w:val="•"/>
      <w:lvlJc w:val="left"/>
      <w:pPr>
        <w:tabs>
          <w:tab w:val="num" w:pos="1440"/>
        </w:tabs>
        <w:ind w:left="1440" w:hanging="360"/>
      </w:pPr>
      <w:rPr>
        <w:rFonts w:ascii="Arial" w:hAnsi="Arial" w:hint="default"/>
      </w:rPr>
    </w:lvl>
    <w:lvl w:ilvl="2" w:tplc="0304FF44" w:tentative="1">
      <w:start w:val="1"/>
      <w:numFmt w:val="bullet"/>
      <w:lvlText w:val="•"/>
      <w:lvlJc w:val="left"/>
      <w:pPr>
        <w:tabs>
          <w:tab w:val="num" w:pos="2160"/>
        </w:tabs>
        <w:ind w:left="2160" w:hanging="360"/>
      </w:pPr>
      <w:rPr>
        <w:rFonts w:ascii="Arial" w:hAnsi="Arial" w:hint="default"/>
      </w:rPr>
    </w:lvl>
    <w:lvl w:ilvl="3" w:tplc="6D6ADBB6" w:tentative="1">
      <w:start w:val="1"/>
      <w:numFmt w:val="bullet"/>
      <w:lvlText w:val="•"/>
      <w:lvlJc w:val="left"/>
      <w:pPr>
        <w:tabs>
          <w:tab w:val="num" w:pos="2880"/>
        </w:tabs>
        <w:ind w:left="2880" w:hanging="360"/>
      </w:pPr>
      <w:rPr>
        <w:rFonts w:ascii="Arial" w:hAnsi="Arial" w:hint="default"/>
      </w:rPr>
    </w:lvl>
    <w:lvl w:ilvl="4" w:tplc="7646D01C" w:tentative="1">
      <w:start w:val="1"/>
      <w:numFmt w:val="bullet"/>
      <w:lvlText w:val="•"/>
      <w:lvlJc w:val="left"/>
      <w:pPr>
        <w:tabs>
          <w:tab w:val="num" w:pos="3600"/>
        </w:tabs>
        <w:ind w:left="3600" w:hanging="360"/>
      </w:pPr>
      <w:rPr>
        <w:rFonts w:ascii="Arial" w:hAnsi="Arial" w:hint="default"/>
      </w:rPr>
    </w:lvl>
    <w:lvl w:ilvl="5" w:tplc="6CA21A98" w:tentative="1">
      <w:start w:val="1"/>
      <w:numFmt w:val="bullet"/>
      <w:lvlText w:val="•"/>
      <w:lvlJc w:val="left"/>
      <w:pPr>
        <w:tabs>
          <w:tab w:val="num" w:pos="4320"/>
        </w:tabs>
        <w:ind w:left="4320" w:hanging="360"/>
      </w:pPr>
      <w:rPr>
        <w:rFonts w:ascii="Arial" w:hAnsi="Arial" w:hint="default"/>
      </w:rPr>
    </w:lvl>
    <w:lvl w:ilvl="6" w:tplc="9AD20B64" w:tentative="1">
      <w:start w:val="1"/>
      <w:numFmt w:val="bullet"/>
      <w:lvlText w:val="•"/>
      <w:lvlJc w:val="left"/>
      <w:pPr>
        <w:tabs>
          <w:tab w:val="num" w:pos="5040"/>
        </w:tabs>
        <w:ind w:left="5040" w:hanging="360"/>
      </w:pPr>
      <w:rPr>
        <w:rFonts w:ascii="Arial" w:hAnsi="Arial" w:hint="default"/>
      </w:rPr>
    </w:lvl>
    <w:lvl w:ilvl="7" w:tplc="6A1C3F1C" w:tentative="1">
      <w:start w:val="1"/>
      <w:numFmt w:val="bullet"/>
      <w:lvlText w:val="•"/>
      <w:lvlJc w:val="left"/>
      <w:pPr>
        <w:tabs>
          <w:tab w:val="num" w:pos="5760"/>
        </w:tabs>
        <w:ind w:left="5760" w:hanging="360"/>
      </w:pPr>
      <w:rPr>
        <w:rFonts w:ascii="Arial" w:hAnsi="Arial" w:hint="default"/>
      </w:rPr>
    </w:lvl>
    <w:lvl w:ilvl="8" w:tplc="A9E2F7E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89F7D75"/>
    <w:multiLevelType w:val="hybridMultilevel"/>
    <w:tmpl w:val="AD82C9B2"/>
    <w:lvl w:ilvl="0" w:tplc="36EE9458">
      <w:start w:val="1"/>
      <w:numFmt w:val="bullet"/>
      <w:lvlText w:val="•"/>
      <w:lvlJc w:val="left"/>
      <w:pPr>
        <w:tabs>
          <w:tab w:val="num" w:pos="720"/>
        </w:tabs>
        <w:ind w:left="720" w:hanging="360"/>
      </w:pPr>
      <w:rPr>
        <w:rFonts w:ascii="Arial" w:hAnsi="Arial" w:hint="default"/>
      </w:rPr>
    </w:lvl>
    <w:lvl w:ilvl="1" w:tplc="88FCBA14" w:tentative="1">
      <w:start w:val="1"/>
      <w:numFmt w:val="bullet"/>
      <w:lvlText w:val="•"/>
      <w:lvlJc w:val="left"/>
      <w:pPr>
        <w:tabs>
          <w:tab w:val="num" w:pos="1440"/>
        </w:tabs>
        <w:ind w:left="1440" w:hanging="360"/>
      </w:pPr>
      <w:rPr>
        <w:rFonts w:ascii="Arial" w:hAnsi="Arial" w:hint="default"/>
      </w:rPr>
    </w:lvl>
    <w:lvl w:ilvl="2" w:tplc="0AFEEC40" w:tentative="1">
      <w:start w:val="1"/>
      <w:numFmt w:val="bullet"/>
      <w:lvlText w:val="•"/>
      <w:lvlJc w:val="left"/>
      <w:pPr>
        <w:tabs>
          <w:tab w:val="num" w:pos="2160"/>
        </w:tabs>
        <w:ind w:left="2160" w:hanging="360"/>
      </w:pPr>
      <w:rPr>
        <w:rFonts w:ascii="Arial" w:hAnsi="Arial" w:hint="default"/>
      </w:rPr>
    </w:lvl>
    <w:lvl w:ilvl="3" w:tplc="F77269AC" w:tentative="1">
      <w:start w:val="1"/>
      <w:numFmt w:val="bullet"/>
      <w:lvlText w:val="•"/>
      <w:lvlJc w:val="left"/>
      <w:pPr>
        <w:tabs>
          <w:tab w:val="num" w:pos="2880"/>
        </w:tabs>
        <w:ind w:left="2880" w:hanging="360"/>
      </w:pPr>
      <w:rPr>
        <w:rFonts w:ascii="Arial" w:hAnsi="Arial" w:hint="default"/>
      </w:rPr>
    </w:lvl>
    <w:lvl w:ilvl="4" w:tplc="4A5863F8" w:tentative="1">
      <w:start w:val="1"/>
      <w:numFmt w:val="bullet"/>
      <w:lvlText w:val="•"/>
      <w:lvlJc w:val="left"/>
      <w:pPr>
        <w:tabs>
          <w:tab w:val="num" w:pos="3600"/>
        </w:tabs>
        <w:ind w:left="3600" w:hanging="360"/>
      </w:pPr>
      <w:rPr>
        <w:rFonts w:ascii="Arial" w:hAnsi="Arial" w:hint="default"/>
      </w:rPr>
    </w:lvl>
    <w:lvl w:ilvl="5" w:tplc="A16C5862" w:tentative="1">
      <w:start w:val="1"/>
      <w:numFmt w:val="bullet"/>
      <w:lvlText w:val="•"/>
      <w:lvlJc w:val="left"/>
      <w:pPr>
        <w:tabs>
          <w:tab w:val="num" w:pos="4320"/>
        </w:tabs>
        <w:ind w:left="4320" w:hanging="360"/>
      </w:pPr>
      <w:rPr>
        <w:rFonts w:ascii="Arial" w:hAnsi="Arial" w:hint="default"/>
      </w:rPr>
    </w:lvl>
    <w:lvl w:ilvl="6" w:tplc="060A206E" w:tentative="1">
      <w:start w:val="1"/>
      <w:numFmt w:val="bullet"/>
      <w:lvlText w:val="•"/>
      <w:lvlJc w:val="left"/>
      <w:pPr>
        <w:tabs>
          <w:tab w:val="num" w:pos="5040"/>
        </w:tabs>
        <w:ind w:left="5040" w:hanging="360"/>
      </w:pPr>
      <w:rPr>
        <w:rFonts w:ascii="Arial" w:hAnsi="Arial" w:hint="default"/>
      </w:rPr>
    </w:lvl>
    <w:lvl w:ilvl="7" w:tplc="99AE4758" w:tentative="1">
      <w:start w:val="1"/>
      <w:numFmt w:val="bullet"/>
      <w:lvlText w:val="•"/>
      <w:lvlJc w:val="left"/>
      <w:pPr>
        <w:tabs>
          <w:tab w:val="num" w:pos="5760"/>
        </w:tabs>
        <w:ind w:left="5760" w:hanging="360"/>
      </w:pPr>
      <w:rPr>
        <w:rFonts w:ascii="Arial" w:hAnsi="Arial" w:hint="default"/>
      </w:rPr>
    </w:lvl>
    <w:lvl w:ilvl="8" w:tplc="756AD68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26A24D3"/>
    <w:multiLevelType w:val="hybridMultilevel"/>
    <w:tmpl w:val="E3F4ACB8"/>
    <w:lvl w:ilvl="0" w:tplc="EC589C68">
      <w:start w:val="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506E73"/>
    <w:multiLevelType w:val="hybridMultilevel"/>
    <w:tmpl w:val="0C20AD6C"/>
    <w:lvl w:ilvl="0" w:tplc="BDDACCBC">
      <w:start w:val="1"/>
      <w:numFmt w:val="bullet"/>
      <w:lvlText w:val="•"/>
      <w:lvlJc w:val="left"/>
      <w:pPr>
        <w:tabs>
          <w:tab w:val="num" w:pos="720"/>
        </w:tabs>
        <w:ind w:left="720" w:hanging="360"/>
      </w:pPr>
      <w:rPr>
        <w:rFonts w:ascii="Arial" w:hAnsi="Arial" w:hint="default"/>
      </w:rPr>
    </w:lvl>
    <w:lvl w:ilvl="1" w:tplc="CEC4ED00" w:tentative="1">
      <w:start w:val="1"/>
      <w:numFmt w:val="bullet"/>
      <w:lvlText w:val="•"/>
      <w:lvlJc w:val="left"/>
      <w:pPr>
        <w:tabs>
          <w:tab w:val="num" w:pos="1440"/>
        </w:tabs>
        <w:ind w:left="1440" w:hanging="360"/>
      </w:pPr>
      <w:rPr>
        <w:rFonts w:ascii="Arial" w:hAnsi="Arial" w:hint="default"/>
      </w:rPr>
    </w:lvl>
    <w:lvl w:ilvl="2" w:tplc="D5D63582" w:tentative="1">
      <w:start w:val="1"/>
      <w:numFmt w:val="bullet"/>
      <w:lvlText w:val="•"/>
      <w:lvlJc w:val="left"/>
      <w:pPr>
        <w:tabs>
          <w:tab w:val="num" w:pos="2160"/>
        </w:tabs>
        <w:ind w:left="2160" w:hanging="360"/>
      </w:pPr>
      <w:rPr>
        <w:rFonts w:ascii="Arial" w:hAnsi="Arial" w:hint="default"/>
      </w:rPr>
    </w:lvl>
    <w:lvl w:ilvl="3" w:tplc="438E33D4" w:tentative="1">
      <w:start w:val="1"/>
      <w:numFmt w:val="bullet"/>
      <w:lvlText w:val="•"/>
      <w:lvlJc w:val="left"/>
      <w:pPr>
        <w:tabs>
          <w:tab w:val="num" w:pos="2880"/>
        </w:tabs>
        <w:ind w:left="2880" w:hanging="360"/>
      </w:pPr>
      <w:rPr>
        <w:rFonts w:ascii="Arial" w:hAnsi="Arial" w:hint="default"/>
      </w:rPr>
    </w:lvl>
    <w:lvl w:ilvl="4" w:tplc="BF6E702A" w:tentative="1">
      <w:start w:val="1"/>
      <w:numFmt w:val="bullet"/>
      <w:lvlText w:val="•"/>
      <w:lvlJc w:val="left"/>
      <w:pPr>
        <w:tabs>
          <w:tab w:val="num" w:pos="3600"/>
        </w:tabs>
        <w:ind w:left="3600" w:hanging="360"/>
      </w:pPr>
      <w:rPr>
        <w:rFonts w:ascii="Arial" w:hAnsi="Arial" w:hint="default"/>
      </w:rPr>
    </w:lvl>
    <w:lvl w:ilvl="5" w:tplc="8D96163A" w:tentative="1">
      <w:start w:val="1"/>
      <w:numFmt w:val="bullet"/>
      <w:lvlText w:val="•"/>
      <w:lvlJc w:val="left"/>
      <w:pPr>
        <w:tabs>
          <w:tab w:val="num" w:pos="4320"/>
        </w:tabs>
        <w:ind w:left="4320" w:hanging="360"/>
      </w:pPr>
      <w:rPr>
        <w:rFonts w:ascii="Arial" w:hAnsi="Arial" w:hint="default"/>
      </w:rPr>
    </w:lvl>
    <w:lvl w:ilvl="6" w:tplc="F7201A86" w:tentative="1">
      <w:start w:val="1"/>
      <w:numFmt w:val="bullet"/>
      <w:lvlText w:val="•"/>
      <w:lvlJc w:val="left"/>
      <w:pPr>
        <w:tabs>
          <w:tab w:val="num" w:pos="5040"/>
        </w:tabs>
        <w:ind w:left="5040" w:hanging="360"/>
      </w:pPr>
      <w:rPr>
        <w:rFonts w:ascii="Arial" w:hAnsi="Arial" w:hint="default"/>
      </w:rPr>
    </w:lvl>
    <w:lvl w:ilvl="7" w:tplc="03063B90" w:tentative="1">
      <w:start w:val="1"/>
      <w:numFmt w:val="bullet"/>
      <w:lvlText w:val="•"/>
      <w:lvlJc w:val="left"/>
      <w:pPr>
        <w:tabs>
          <w:tab w:val="num" w:pos="5760"/>
        </w:tabs>
        <w:ind w:left="5760" w:hanging="360"/>
      </w:pPr>
      <w:rPr>
        <w:rFonts w:ascii="Arial" w:hAnsi="Arial" w:hint="default"/>
      </w:rPr>
    </w:lvl>
    <w:lvl w:ilvl="8" w:tplc="5FF8481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5A14A14"/>
    <w:multiLevelType w:val="hybridMultilevel"/>
    <w:tmpl w:val="2B4427FA"/>
    <w:lvl w:ilvl="0" w:tplc="F8046EC0">
      <w:start w:val="1"/>
      <w:numFmt w:val="bullet"/>
      <w:lvlText w:val="•"/>
      <w:lvlJc w:val="left"/>
      <w:pPr>
        <w:tabs>
          <w:tab w:val="num" w:pos="720"/>
        </w:tabs>
        <w:ind w:left="720" w:hanging="360"/>
      </w:pPr>
      <w:rPr>
        <w:rFonts w:ascii="Arial" w:hAnsi="Arial" w:hint="default"/>
      </w:rPr>
    </w:lvl>
    <w:lvl w:ilvl="1" w:tplc="263C1218" w:tentative="1">
      <w:start w:val="1"/>
      <w:numFmt w:val="bullet"/>
      <w:lvlText w:val="•"/>
      <w:lvlJc w:val="left"/>
      <w:pPr>
        <w:tabs>
          <w:tab w:val="num" w:pos="1440"/>
        </w:tabs>
        <w:ind w:left="1440" w:hanging="360"/>
      </w:pPr>
      <w:rPr>
        <w:rFonts w:ascii="Arial" w:hAnsi="Arial" w:hint="default"/>
      </w:rPr>
    </w:lvl>
    <w:lvl w:ilvl="2" w:tplc="7B54ECA2" w:tentative="1">
      <w:start w:val="1"/>
      <w:numFmt w:val="bullet"/>
      <w:lvlText w:val="•"/>
      <w:lvlJc w:val="left"/>
      <w:pPr>
        <w:tabs>
          <w:tab w:val="num" w:pos="2160"/>
        </w:tabs>
        <w:ind w:left="2160" w:hanging="360"/>
      </w:pPr>
      <w:rPr>
        <w:rFonts w:ascii="Arial" w:hAnsi="Arial" w:hint="default"/>
      </w:rPr>
    </w:lvl>
    <w:lvl w:ilvl="3" w:tplc="8D462D2E" w:tentative="1">
      <w:start w:val="1"/>
      <w:numFmt w:val="bullet"/>
      <w:lvlText w:val="•"/>
      <w:lvlJc w:val="left"/>
      <w:pPr>
        <w:tabs>
          <w:tab w:val="num" w:pos="2880"/>
        </w:tabs>
        <w:ind w:left="2880" w:hanging="360"/>
      </w:pPr>
      <w:rPr>
        <w:rFonts w:ascii="Arial" w:hAnsi="Arial" w:hint="default"/>
      </w:rPr>
    </w:lvl>
    <w:lvl w:ilvl="4" w:tplc="BFDCF40C" w:tentative="1">
      <w:start w:val="1"/>
      <w:numFmt w:val="bullet"/>
      <w:lvlText w:val="•"/>
      <w:lvlJc w:val="left"/>
      <w:pPr>
        <w:tabs>
          <w:tab w:val="num" w:pos="3600"/>
        </w:tabs>
        <w:ind w:left="3600" w:hanging="360"/>
      </w:pPr>
      <w:rPr>
        <w:rFonts w:ascii="Arial" w:hAnsi="Arial" w:hint="default"/>
      </w:rPr>
    </w:lvl>
    <w:lvl w:ilvl="5" w:tplc="005C1A5E" w:tentative="1">
      <w:start w:val="1"/>
      <w:numFmt w:val="bullet"/>
      <w:lvlText w:val="•"/>
      <w:lvlJc w:val="left"/>
      <w:pPr>
        <w:tabs>
          <w:tab w:val="num" w:pos="4320"/>
        </w:tabs>
        <w:ind w:left="4320" w:hanging="360"/>
      </w:pPr>
      <w:rPr>
        <w:rFonts w:ascii="Arial" w:hAnsi="Arial" w:hint="default"/>
      </w:rPr>
    </w:lvl>
    <w:lvl w:ilvl="6" w:tplc="D98C510E" w:tentative="1">
      <w:start w:val="1"/>
      <w:numFmt w:val="bullet"/>
      <w:lvlText w:val="•"/>
      <w:lvlJc w:val="left"/>
      <w:pPr>
        <w:tabs>
          <w:tab w:val="num" w:pos="5040"/>
        </w:tabs>
        <w:ind w:left="5040" w:hanging="360"/>
      </w:pPr>
      <w:rPr>
        <w:rFonts w:ascii="Arial" w:hAnsi="Arial" w:hint="default"/>
      </w:rPr>
    </w:lvl>
    <w:lvl w:ilvl="7" w:tplc="E0C8FB2E" w:tentative="1">
      <w:start w:val="1"/>
      <w:numFmt w:val="bullet"/>
      <w:lvlText w:val="•"/>
      <w:lvlJc w:val="left"/>
      <w:pPr>
        <w:tabs>
          <w:tab w:val="num" w:pos="5760"/>
        </w:tabs>
        <w:ind w:left="5760" w:hanging="360"/>
      </w:pPr>
      <w:rPr>
        <w:rFonts w:ascii="Arial" w:hAnsi="Arial" w:hint="default"/>
      </w:rPr>
    </w:lvl>
    <w:lvl w:ilvl="8" w:tplc="D8A23AE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CBB4D58"/>
    <w:multiLevelType w:val="hybridMultilevel"/>
    <w:tmpl w:val="1124DE2C"/>
    <w:lvl w:ilvl="0" w:tplc="E26E5076">
      <w:start w:val="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E20B87"/>
    <w:multiLevelType w:val="hybridMultilevel"/>
    <w:tmpl w:val="C9FE9526"/>
    <w:lvl w:ilvl="0" w:tplc="7FEA990C">
      <w:start w:val="1"/>
      <w:numFmt w:val="bullet"/>
      <w:lvlText w:val="•"/>
      <w:lvlJc w:val="left"/>
      <w:pPr>
        <w:tabs>
          <w:tab w:val="num" w:pos="720"/>
        </w:tabs>
        <w:ind w:left="720" w:hanging="360"/>
      </w:pPr>
      <w:rPr>
        <w:rFonts w:ascii="Arial" w:hAnsi="Arial" w:hint="default"/>
      </w:rPr>
    </w:lvl>
    <w:lvl w:ilvl="1" w:tplc="FEA81D16" w:tentative="1">
      <w:start w:val="1"/>
      <w:numFmt w:val="bullet"/>
      <w:lvlText w:val="•"/>
      <w:lvlJc w:val="left"/>
      <w:pPr>
        <w:tabs>
          <w:tab w:val="num" w:pos="1440"/>
        </w:tabs>
        <w:ind w:left="1440" w:hanging="360"/>
      </w:pPr>
      <w:rPr>
        <w:rFonts w:ascii="Arial" w:hAnsi="Arial" w:hint="default"/>
      </w:rPr>
    </w:lvl>
    <w:lvl w:ilvl="2" w:tplc="548840FE" w:tentative="1">
      <w:start w:val="1"/>
      <w:numFmt w:val="bullet"/>
      <w:lvlText w:val="•"/>
      <w:lvlJc w:val="left"/>
      <w:pPr>
        <w:tabs>
          <w:tab w:val="num" w:pos="2160"/>
        </w:tabs>
        <w:ind w:left="2160" w:hanging="360"/>
      </w:pPr>
      <w:rPr>
        <w:rFonts w:ascii="Arial" w:hAnsi="Arial" w:hint="default"/>
      </w:rPr>
    </w:lvl>
    <w:lvl w:ilvl="3" w:tplc="B9488348" w:tentative="1">
      <w:start w:val="1"/>
      <w:numFmt w:val="bullet"/>
      <w:lvlText w:val="•"/>
      <w:lvlJc w:val="left"/>
      <w:pPr>
        <w:tabs>
          <w:tab w:val="num" w:pos="2880"/>
        </w:tabs>
        <w:ind w:left="2880" w:hanging="360"/>
      </w:pPr>
      <w:rPr>
        <w:rFonts w:ascii="Arial" w:hAnsi="Arial" w:hint="default"/>
      </w:rPr>
    </w:lvl>
    <w:lvl w:ilvl="4" w:tplc="F8D821BE" w:tentative="1">
      <w:start w:val="1"/>
      <w:numFmt w:val="bullet"/>
      <w:lvlText w:val="•"/>
      <w:lvlJc w:val="left"/>
      <w:pPr>
        <w:tabs>
          <w:tab w:val="num" w:pos="3600"/>
        </w:tabs>
        <w:ind w:left="3600" w:hanging="360"/>
      </w:pPr>
      <w:rPr>
        <w:rFonts w:ascii="Arial" w:hAnsi="Arial" w:hint="default"/>
      </w:rPr>
    </w:lvl>
    <w:lvl w:ilvl="5" w:tplc="C4A2FA80" w:tentative="1">
      <w:start w:val="1"/>
      <w:numFmt w:val="bullet"/>
      <w:lvlText w:val="•"/>
      <w:lvlJc w:val="left"/>
      <w:pPr>
        <w:tabs>
          <w:tab w:val="num" w:pos="4320"/>
        </w:tabs>
        <w:ind w:left="4320" w:hanging="360"/>
      </w:pPr>
      <w:rPr>
        <w:rFonts w:ascii="Arial" w:hAnsi="Arial" w:hint="default"/>
      </w:rPr>
    </w:lvl>
    <w:lvl w:ilvl="6" w:tplc="842899A6" w:tentative="1">
      <w:start w:val="1"/>
      <w:numFmt w:val="bullet"/>
      <w:lvlText w:val="•"/>
      <w:lvlJc w:val="left"/>
      <w:pPr>
        <w:tabs>
          <w:tab w:val="num" w:pos="5040"/>
        </w:tabs>
        <w:ind w:left="5040" w:hanging="360"/>
      </w:pPr>
      <w:rPr>
        <w:rFonts w:ascii="Arial" w:hAnsi="Arial" w:hint="default"/>
      </w:rPr>
    </w:lvl>
    <w:lvl w:ilvl="7" w:tplc="1424195E" w:tentative="1">
      <w:start w:val="1"/>
      <w:numFmt w:val="bullet"/>
      <w:lvlText w:val="•"/>
      <w:lvlJc w:val="left"/>
      <w:pPr>
        <w:tabs>
          <w:tab w:val="num" w:pos="5760"/>
        </w:tabs>
        <w:ind w:left="5760" w:hanging="360"/>
      </w:pPr>
      <w:rPr>
        <w:rFonts w:ascii="Arial" w:hAnsi="Arial" w:hint="default"/>
      </w:rPr>
    </w:lvl>
    <w:lvl w:ilvl="8" w:tplc="ACDC05F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28837DA"/>
    <w:multiLevelType w:val="hybridMultilevel"/>
    <w:tmpl w:val="EA9A97C0"/>
    <w:lvl w:ilvl="0" w:tplc="30B4D4FA">
      <w:start w:val="1"/>
      <w:numFmt w:val="bullet"/>
      <w:lvlText w:val="•"/>
      <w:lvlJc w:val="left"/>
      <w:pPr>
        <w:tabs>
          <w:tab w:val="num" w:pos="720"/>
        </w:tabs>
        <w:ind w:left="720" w:hanging="360"/>
      </w:pPr>
      <w:rPr>
        <w:rFonts w:ascii="Arial" w:hAnsi="Arial" w:hint="default"/>
      </w:rPr>
    </w:lvl>
    <w:lvl w:ilvl="1" w:tplc="0FDCC2A4" w:tentative="1">
      <w:start w:val="1"/>
      <w:numFmt w:val="bullet"/>
      <w:lvlText w:val="•"/>
      <w:lvlJc w:val="left"/>
      <w:pPr>
        <w:tabs>
          <w:tab w:val="num" w:pos="1440"/>
        </w:tabs>
        <w:ind w:left="1440" w:hanging="360"/>
      </w:pPr>
      <w:rPr>
        <w:rFonts w:ascii="Arial" w:hAnsi="Arial" w:hint="default"/>
      </w:rPr>
    </w:lvl>
    <w:lvl w:ilvl="2" w:tplc="81EE1438" w:tentative="1">
      <w:start w:val="1"/>
      <w:numFmt w:val="bullet"/>
      <w:lvlText w:val="•"/>
      <w:lvlJc w:val="left"/>
      <w:pPr>
        <w:tabs>
          <w:tab w:val="num" w:pos="2160"/>
        </w:tabs>
        <w:ind w:left="2160" w:hanging="360"/>
      </w:pPr>
      <w:rPr>
        <w:rFonts w:ascii="Arial" w:hAnsi="Arial" w:hint="default"/>
      </w:rPr>
    </w:lvl>
    <w:lvl w:ilvl="3" w:tplc="2600483C" w:tentative="1">
      <w:start w:val="1"/>
      <w:numFmt w:val="bullet"/>
      <w:lvlText w:val="•"/>
      <w:lvlJc w:val="left"/>
      <w:pPr>
        <w:tabs>
          <w:tab w:val="num" w:pos="2880"/>
        </w:tabs>
        <w:ind w:left="2880" w:hanging="360"/>
      </w:pPr>
      <w:rPr>
        <w:rFonts w:ascii="Arial" w:hAnsi="Arial" w:hint="default"/>
      </w:rPr>
    </w:lvl>
    <w:lvl w:ilvl="4" w:tplc="7D940C28" w:tentative="1">
      <w:start w:val="1"/>
      <w:numFmt w:val="bullet"/>
      <w:lvlText w:val="•"/>
      <w:lvlJc w:val="left"/>
      <w:pPr>
        <w:tabs>
          <w:tab w:val="num" w:pos="3600"/>
        </w:tabs>
        <w:ind w:left="3600" w:hanging="360"/>
      </w:pPr>
      <w:rPr>
        <w:rFonts w:ascii="Arial" w:hAnsi="Arial" w:hint="default"/>
      </w:rPr>
    </w:lvl>
    <w:lvl w:ilvl="5" w:tplc="D77641AC" w:tentative="1">
      <w:start w:val="1"/>
      <w:numFmt w:val="bullet"/>
      <w:lvlText w:val="•"/>
      <w:lvlJc w:val="left"/>
      <w:pPr>
        <w:tabs>
          <w:tab w:val="num" w:pos="4320"/>
        </w:tabs>
        <w:ind w:left="4320" w:hanging="360"/>
      </w:pPr>
      <w:rPr>
        <w:rFonts w:ascii="Arial" w:hAnsi="Arial" w:hint="default"/>
      </w:rPr>
    </w:lvl>
    <w:lvl w:ilvl="6" w:tplc="C0CE2080" w:tentative="1">
      <w:start w:val="1"/>
      <w:numFmt w:val="bullet"/>
      <w:lvlText w:val="•"/>
      <w:lvlJc w:val="left"/>
      <w:pPr>
        <w:tabs>
          <w:tab w:val="num" w:pos="5040"/>
        </w:tabs>
        <w:ind w:left="5040" w:hanging="360"/>
      </w:pPr>
      <w:rPr>
        <w:rFonts w:ascii="Arial" w:hAnsi="Arial" w:hint="default"/>
      </w:rPr>
    </w:lvl>
    <w:lvl w:ilvl="7" w:tplc="248EC6CC" w:tentative="1">
      <w:start w:val="1"/>
      <w:numFmt w:val="bullet"/>
      <w:lvlText w:val="•"/>
      <w:lvlJc w:val="left"/>
      <w:pPr>
        <w:tabs>
          <w:tab w:val="num" w:pos="5760"/>
        </w:tabs>
        <w:ind w:left="5760" w:hanging="360"/>
      </w:pPr>
      <w:rPr>
        <w:rFonts w:ascii="Arial" w:hAnsi="Arial" w:hint="default"/>
      </w:rPr>
    </w:lvl>
    <w:lvl w:ilvl="8" w:tplc="F73418C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F847234"/>
    <w:multiLevelType w:val="hybridMultilevel"/>
    <w:tmpl w:val="19402130"/>
    <w:lvl w:ilvl="0" w:tplc="9384950E">
      <w:start w:val="1"/>
      <w:numFmt w:val="bullet"/>
      <w:lvlText w:val="•"/>
      <w:lvlJc w:val="left"/>
      <w:pPr>
        <w:tabs>
          <w:tab w:val="num" w:pos="720"/>
        </w:tabs>
        <w:ind w:left="720" w:hanging="360"/>
      </w:pPr>
      <w:rPr>
        <w:rFonts w:ascii="Arial" w:hAnsi="Arial" w:hint="default"/>
      </w:rPr>
    </w:lvl>
    <w:lvl w:ilvl="1" w:tplc="BCC2FE10" w:tentative="1">
      <w:start w:val="1"/>
      <w:numFmt w:val="bullet"/>
      <w:lvlText w:val="•"/>
      <w:lvlJc w:val="left"/>
      <w:pPr>
        <w:tabs>
          <w:tab w:val="num" w:pos="1440"/>
        </w:tabs>
        <w:ind w:left="1440" w:hanging="360"/>
      </w:pPr>
      <w:rPr>
        <w:rFonts w:ascii="Arial" w:hAnsi="Arial" w:hint="default"/>
      </w:rPr>
    </w:lvl>
    <w:lvl w:ilvl="2" w:tplc="4C26B0BA" w:tentative="1">
      <w:start w:val="1"/>
      <w:numFmt w:val="bullet"/>
      <w:lvlText w:val="•"/>
      <w:lvlJc w:val="left"/>
      <w:pPr>
        <w:tabs>
          <w:tab w:val="num" w:pos="2160"/>
        </w:tabs>
        <w:ind w:left="2160" w:hanging="360"/>
      </w:pPr>
      <w:rPr>
        <w:rFonts w:ascii="Arial" w:hAnsi="Arial" w:hint="default"/>
      </w:rPr>
    </w:lvl>
    <w:lvl w:ilvl="3" w:tplc="4A5ABDA8" w:tentative="1">
      <w:start w:val="1"/>
      <w:numFmt w:val="bullet"/>
      <w:lvlText w:val="•"/>
      <w:lvlJc w:val="left"/>
      <w:pPr>
        <w:tabs>
          <w:tab w:val="num" w:pos="2880"/>
        </w:tabs>
        <w:ind w:left="2880" w:hanging="360"/>
      </w:pPr>
      <w:rPr>
        <w:rFonts w:ascii="Arial" w:hAnsi="Arial" w:hint="default"/>
      </w:rPr>
    </w:lvl>
    <w:lvl w:ilvl="4" w:tplc="866685E8" w:tentative="1">
      <w:start w:val="1"/>
      <w:numFmt w:val="bullet"/>
      <w:lvlText w:val="•"/>
      <w:lvlJc w:val="left"/>
      <w:pPr>
        <w:tabs>
          <w:tab w:val="num" w:pos="3600"/>
        </w:tabs>
        <w:ind w:left="3600" w:hanging="360"/>
      </w:pPr>
      <w:rPr>
        <w:rFonts w:ascii="Arial" w:hAnsi="Arial" w:hint="default"/>
      </w:rPr>
    </w:lvl>
    <w:lvl w:ilvl="5" w:tplc="7E5E6B2A" w:tentative="1">
      <w:start w:val="1"/>
      <w:numFmt w:val="bullet"/>
      <w:lvlText w:val="•"/>
      <w:lvlJc w:val="left"/>
      <w:pPr>
        <w:tabs>
          <w:tab w:val="num" w:pos="4320"/>
        </w:tabs>
        <w:ind w:left="4320" w:hanging="360"/>
      </w:pPr>
      <w:rPr>
        <w:rFonts w:ascii="Arial" w:hAnsi="Arial" w:hint="default"/>
      </w:rPr>
    </w:lvl>
    <w:lvl w:ilvl="6" w:tplc="CB285F9E" w:tentative="1">
      <w:start w:val="1"/>
      <w:numFmt w:val="bullet"/>
      <w:lvlText w:val="•"/>
      <w:lvlJc w:val="left"/>
      <w:pPr>
        <w:tabs>
          <w:tab w:val="num" w:pos="5040"/>
        </w:tabs>
        <w:ind w:left="5040" w:hanging="360"/>
      </w:pPr>
      <w:rPr>
        <w:rFonts w:ascii="Arial" w:hAnsi="Arial" w:hint="default"/>
      </w:rPr>
    </w:lvl>
    <w:lvl w:ilvl="7" w:tplc="C2C228A0" w:tentative="1">
      <w:start w:val="1"/>
      <w:numFmt w:val="bullet"/>
      <w:lvlText w:val="•"/>
      <w:lvlJc w:val="left"/>
      <w:pPr>
        <w:tabs>
          <w:tab w:val="num" w:pos="5760"/>
        </w:tabs>
        <w:ind w:left="5760" w:hanging="360"/>
      </w:pPr>
      <w:rPr>
        <w:rFonts w:ascii="Arial" w:hAnsi="Arial" w:hint="default"/>
      </w:rPr>
    </w:lvl>
    <w:lvl w:ilvl="8" w:tplc="C4C4465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FFD1276"/>
    <w:multiLevelType w:val="hybridMultilevel"/>
    <w:tmpl w:val="B404A372"/>
    <w:lvl w:ilvl="0" w:tplc="BD82DD30">
      <w:start w:val="1"/>
      <w:numFmt w:val="bullet"/>
      <w:lvlText w:val="•"/>
      <w:lvlJc w:val="left"/>
      <w:pPr>
        <w:tabs>
          <w:tab w:val="num" w:pos="720"/>
        </w:tabs>
        <w:ind w:left="720" w:hanging="360"/>
      </w:pPr>
      <w:rPr>
        <w:rFonts w:ascii="Arial" w:hAnsi="Arial" w:hint="default"/>
      </w:rPr>
    </w:lvl>
    <w:lvl w:ilvl="1" w:tplc="F7C273E6" w:tentative="1">
      <w:start w:val="1"/>
      <w:numFmt w:val="bullet"/>
      <w:lvlText w:val="•"/>
      <w:lvlJc w:val="left"/>
      <w:pPr>
        <w:tabs>
          <w:tab w:val="num" w:pos="1440"/>
        </w:tabs>
        <w:ind w:left="1440" w:hanging="360"/>
      </w:pPr>
      <w:rPr>
        <w:rFonts w:ascii="Arial" w:hAnsi="Arial" w:hint="default"/>
      </w:rPr>
    </w:lvl>
    <w:lvl w:ilvl="2" w:tplc="BAB406BE" w:tentative="1">
      <w:start w:val="1"/>
      <w:numFmt w:val="bullet"/>
      <w:lvlText w:val="•"/>
      <w:lvlJc w:val="left"/>
      <w:pPr>
        <w:tabs>
          <w:tab w:val="num" w:pos="2160"/>
        </w:tabs>
        <w:ind w:left="2160" w:hanging="360"/>
      </w:pPr>
      <w:rPr>
        <w:rFonts w:ascii="Arial" w:hAnsi="Arial" w:hint="default"/>
      </w:rPr>
    </w:lvl>
    <w:lvl w:ilvl="3" w:tplc="190AFDF0" w:tentative="1">
      <w:start w:val="1"/>
      <w:numFmt w:val="bullet"/>
      <w:lvlText w:val="•"/>
      <w:lvlJc w:val="left"/>
      <w:pPr>
        <w:tabs>
          <w:tab w:val="num" w:pos="2880"/>
        </w:tabs>
        <w:ind w:left="2880" w:hanging="360"/>
      </w:pPr>
      <w:rPr>
        <w:rFonts w:ascii="Arial" w:hAnsi="Arial" w:hint="default"/>
      </w:rPr>
    </w:lvl>
    <w:lvl w:ilvl="4" w:tplc="8D6AA8A8" w:tentative="1">
      <w:start w:val="1"/>
      <w:numFmt w:val="bullet"/>
      <w:lvlText w:val="•"/>
      <w:lvlJc w:val="left"/>
      <w:pPr>
        <w:tabs>
          <w:tab w:val="num" w:pos="3600"/>
        </w:tabs>
        <w:ind w:left="3600" w:hanging="360"/>
      </w:pPr>
      <w:rPr>
        <w:rFonts w:ascii="Arial" w:hAnsi="Arial" w:hint="default"/>
      </w:rPr>
    </w:lvl>
    <w:lvl w:ilvl="5" w:tplc="C58651E4" w:tentative="1">
      <w:start w:val="1"/>
      <w:numFmt w:val="bullet"/>
      <w:lvlText w:val="•"/>
      <w:lvlJc w:val="left"/>
      <w:pPr>
        <w:tabs>
          <w:tab w:val="num" w:pos="4320"/>
        </w:tabs>
        <w:ind w:left="4320" w:hanging="360"/>
      </w:pPr>
      <w:rPr>
        <w:rFonts w:ascii="Arial" w:hAnsi="Arial" w:hint="default"/>
      </w:rPr>
    </w:lvl>
    <w:lvl w:ilvl="6" w:tplc="0C765C82" w:tentative="1">
      <w:start w:val="1"/>
      <w:numFmt w:val="bullet"/>
      <w:lvlText w:val="•"/>
      <w:lvlJc w:val="left"/>
      <w:pPr>
        <w:tabs>
          <w:tab w:val="num" w:pos="5040"/>
        </w:tabs>
        <w:ind w:left="5040" w:hanging="360"/>
      </w:pPr>
      <w:rPr>
        <w:rFonts w:ascii="Arial" w:hAnsi="Arial" w:hint="default"/>
      </w:rPr>
    </w:lvl>
    <w:lvl w:ilvl="7" w:tplc="43D25ACE" w:tentative="1">
      <w:start w:val="1"/>
      <w:numFmt w:val="bullet"/>
      <w:lvlText w:val="•"/>
      <w:lvlJc w:val="left"/>
      <w:pPr>
        <w:tabs>
          <w:tab w:val="num" w:pos="5760"/>
        </w:tabs>
        <w:ind w:left="5760" w:hanging="360"/>
      </w:pPr>
      <w:rPr>
        <w:rFonts w:ascii="Arial" w:hAnsi="Arial" w:hint="default"/>
      </w:rPr>
    </w:lvl>
    <w:lvl w:ilvl="8" w:tplc="0730FB0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5E9349F"/>
    <w:multiLevelType w:val="hybridMultilevel"/>
    <w:tmpl w:val="F244D60A"/>
    <w:lvl w:ilvl="0" w:tplc="C83C5F56">
      <w:start w:val="1"/>
      <w:numFmt w:val="bullet"/>
      <w:lvlText w:val="•"/>
      <w:lvlJc w:val="left"/>
      <w:pPr>
        <w:tabs>
          <w:tab w:val="num" w:pos="720"/>
        </w:tabs>
        <w:ind w:left="720" w:hanging="360"/>
      </w:pPr>
      <w:rPr>
        <w:rFonts w:ascii="Arial" w:hAnsi="Arial" w:hint="default"/>
      </w:rPr>
    </w:lvl>
    <w:lvl w:ilvl="1" w:tplc="FF60C172" w:tentative="1">
      <w:start w:val="1"/>
      <w:numFmt w:val="bullet"/>
      <w:lvlText w:val="•"/>
      <w:lvlJc w:val="left"/>
      <w:pPr>
        <w:tabs>
          <w:tab w:val="num" w:pos="1440"/>
        </w:tabs>
        <w:ind w:left="1440" w:hanging="360"/>
      </w:pPr>
      <w:rPr>
        <w:rFonts w:ascii="Arial" w:hAnsi="Arial" w:hint="default"/>
      </w:rPr>
    </w:lvl>
    <w:lvl w:ilvl="2" w:tplc="B6AA2A00" w:tentative="1">
      <w:start w:val="1"/>
      <w:numFmt w:val="bullet"/>
      <w:lvlText w:val="•"/>
      <w:lvlJc w:val="left"/>
      <w:pPr>
        <w:tabs>
          <w:tab w:val="num" w:pos="2160"/>
        </w:tabs>
        <w:ind w:left="2160" w:hanging="360"/>
      </w:pPr>
      <w:rPr>
        <w:rFonts w:ascii="Arial" w:hAnsi="Arial" w:hint="default"/>
      </w:rPr>
    </w:lvl>
    <w:lvl w:ilvl="3" w:tplc="D1009DC8" w:tentative="1">
      <w:start w:val="1"/>
      <w:numFmt w:val="bullet"/>
      <w:lvlText w:val="•"/>
      <w:lvlJc w:val="left"/>
      <w:pPr>
        <w:tabs>
          <w:tab w:val="num" w:pos="2880"/>
        </w:tabs>
        <w:ind w:left="2880" w:hanging="360"/>
      </w:pPr>
      <w:rPr>
        <w:rFonts w:ascii="Arial" w:hAnsi="Arial" w:hint="default"/>
      </w:rPr>
    </w:lvl>
    <w:lvl w:ilvl="4" w:tplc="97D437B6" w:tentative="1">
      <w:start w:val="1"/>
      <w:numFmt w:val="bullet"/>
      <w:lvlText w:val="•"/>
      <w:lvlJc w:val="left"/>
      <w:pPr>
        <w:tabs>
          <w:tab w:val="num" w:pos="3600"/>
        </w:tabs>
        <w:ind w:left="3600" w:hanging="360"/>
      </w:pPr>
      <w:rPr>
        <w:rFonts w:ascii="Arial" w:hAnsi="Arial" w:hint="default"/>
      </w:rPr>
    </w:lvl>
    <w:lvl w:ilvl="5" w:tplc="CBD4296E" w:tentative="1">
      <w:start w:val="1"/>
      <w:numFmt w:val="bullet"/>
      <w:lvlText w:val="•"/>
      <w:lvlJc w:val="left"/>
      <w:pPr>
        <w:tabs>
          <w:tab w:val="num" w:pos="4320"/>
        </w:tabs>
        <w:ind w:left="4320" w:hanging="360"/>
      </w:pPr>
      <w:rPr>
        <w:rFonts w:ascii="Arial" w:hAnsi="Arial" w:hint="default"/>
      </w:rPr>
    </w:lvl>
    <w:lvl w:ilvl="6" w:tplc="C3843574" w:tentative="1">
      <w:start w:val="1"/>
      <w:numFmt w:val="bullet"/>
      <w:lvlText w:val="•"/>
      <w:lvlJc w:val="left"/>
      <w:pPr>
        <w:tabs>
          <w:tab w:val="num" w:pos="5040"/>
        </w:tabs>
        <w:ind w:left="5040" w:hanging="360"/>
      </w:pPr>
      <w:rPr>
        <w:rFonts w:ascii="Arial" w:hAnsi="Arial" w:hint="default"/>
      </w:rPr>
    </w:lvl>
    <w:lvl w:ilvl="7" w:tplc="EECA607A" w:tentative="1">
      <w:start w:val="1"/>
      <w:numFmt w:val="bullet"/>
      <w:lvlText w:val="•"/>
      <w:lvlJc w:val="left"/>
      <w:pPr>
        <w:tabs>
          <w:tab w:val="num" w:pos="5760"/>
        </w:tabs>
        <w:ind w:left="5760" w:hanging="360"/>
      </w:pPr>
      <w:rPr>
        <w:rFonts w:ascii="Arial" w:hAnsi="Arial" w:hint="default"/>
      </w:rPr>
    </w:lvl>
    <w:lvl w:ilvl="8" w:tplc="C3C0324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77153ED3"/>
    <w:multiLevelType w:val="hybridMultilevel"/>
    <w:tmpl w:val="EA5455C4"/>
    <w:lvl w:ilvl="0" w:tplc="A462D670">
      <w:start w:val="1"/>
      <w:numFmt w:val="bullet"/>
      <w:lvlText w:val="•"/>
      <w:lvlJc w:val="left"/>
      <w:pPr>
        <w:tabs>
          <w:tab w:val="num" w:pos="720"/>
        </w:tabs>
        <w:ind w:left="720" w:hanging="360"/>
      </w:pPr>
      <w:rPr>
        <w:rFonts w:ascii="Arial" w:hAnsi="Arial" w:hint="default"/>
      </w:rPr>
    </w:lvl>
    <w:lvl w:ilvl="1" w:tplc="11AAF11E" w:tentative="1">
      <w:start w:val="1"/>
      <w:numFmt w:val="bullet"/>
      <w:lvlText w:val="•"/>
      <w:lvlJc w:val="left"/>
      <w:pPr>
        <w:tabs>
          <w:tab w:val="num" w:pos="1440"/>
        </w:tabs>
        <w:ind w:left="1440" w:hanging="360"/>
      </w:pPr>
      <w:rPr>
        <w:rFonts w:ascii="Arial" w:hAnsi="Arial" w:hint="default"/>
      </w:rPr>
    </w:lvl>
    <w:lvl w:ilvl="2" w:tplc="9D9E2990" w:tentative="1">
      <w:start w:val="1"/>
      <w:numFmt w:val="bullet"/>
      <w:lvlText w:val="•"/>
      <w:lvlJc w:val="left"/>
      <w:pPr>
        <w:tabs>
          <w:tab w:val="num" w:pos="2160"/>
        </w:tabs>
        <w:ind w:left="2160" w:hanging="360"/>
      </w:pPr>
      <w:rPr>
        <w:rFonts w:ascii="Arial" w:hAnsi="Arial" w:hint="default"/>
      </w:rPr>
    </w:lvl>
    <w:lvl w:ilvl="3" w:tplc="F1EECC76" w:tentative="1">
      <w:start w:val="1"/>
      <w:numFmt w:val="bullet"/>
      <w:lvlText w:val="•"/>
      <w:lvlJc w:val="left"/>
      <w:pPr>
        <w:tabs>
          <w:tab w:val="num" w:pos="2880"/>
        </w:tabs>
        <w:ind w:left="2880" w:hanging="360"/>
      </w:pPr>
      <w:rPr>
        <w:rFonts w:ascii="Arial" w:hAnsi="Arial" w:hint="default"/>
      </w:rPr>
    </w:lvl>
    <w:lvl w:ilvl="4" w:tplc="726C00E2" w:tentative="1">
      <w:start w:val="1"/>
      <w:numFmt w:val="bullet"/>
      <w:lvlText w:val="•"/>
      <w:lvlJc w:val="left"/>
      <w:pPr>
        <w:tabs>
          <w:tab w:val="num" w:pos="3600"/>
        </w:tabs>
        <w:ind w:left="3600" w:hanging="360"/>
      </w:pPr>
      <w:rPr>
        <w:rFonts w:ascii="Arial" w:hAnsi="Arial" w:hint="default"/>
      </w:rPr>
    </w:lvl>
    <w:lvl w:ilvl="5" w:tplc="2E9CA392" w:tentative="1">
      <w:start w:val="1"/>
      <w:numFmt w:val="bullet"/>
      <w:lvlText w:val="•"/>
      <w:lvlJc w:val="left"/>
      <w:pPr>
        <w:tabs>
          <w:tab w:val="num" w:pos="4320"/>
        </w:tabs>
        <w:ind w:left="4320" w:hanging="360"/>
      </w:pPr>
      <w:rPr>
        <w:rFonts w:ascii="Arial" w:hAnsi="Arial" w:hint="default"/>
      </w:rPr>
    </w:lvl>
    <w:lvl w:ilvl="6" w:tplc="B1929CC2" w:tentative="1">
      <w:start w:val="1"/>
      <w:numFmt w:val="bullet"/>
      <w:lvlText w:val="•"/>
      <w:lvlJc w:val="left"/>
      <w:pPr>
        <w:tabs>
          <w:tab w:val="num" w:pos="5040"/>
        </w:tabs>
        <w:ind w:left="5040" w:hanging="360"/>
      </w:pPr>
      <w:rPr>
        <w:rFonts w:ascii="Arial" w:hAnsi="Arial" w:hint="default"/>
      </w:rPr>
    </w:lvl>
    <w:lvl w:ilvl="7" w:tplc="4D867964" w:tentative="1">
      <w:start w:val="1"/>
      <w:numFmt w:val="bullet"/>
      <w:lvlText w:val="•"/>
      <w:lvlJc w:val="left"/>
      <w:pPr>
        <w:tabs>
          <w:tab w:val="num" w:pos="5760"/>
        </w:tabs>
        <w:ind w:left="5760" w:hanging="360"/>
      </w:pPr>
      <w:rPr>
        <w:rFonts w:ascii="Arial" w:hAnsi="Arial" w:hint="default"/>
      </w:rPr>
    </w:lvl>
    <w:lvl w:ilvl="8" w:tplc="96ACEA3C"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5"/>
  </w:num>
  <w:num w:numId="4">
    <w:abstractNumId w:val="14"/>
  </w:num>
  <w:num w:numId="5">
    <w:abstractNumId w:val="18"/>
  </w:num>
  <w:num w:numId="6">
    <w:abstractNumId w:val="7"/>
  </w:num>
  <w:num w:numId="7">
    <w:abstractNumId w:val="17"/>
  </w:num>
  <w:num w:numId="8">
    <w:abstractNumId w:val="4"/>
  </w:num>
  <w:num w:numId="9">
    <w:abstractNumId w:val="12"/>
  </w:num>
  <w:num w:numId="10">
    <w:abstractNumId w:val="5"/>
  </w:num>
  <w:num w:numId="11">
    <w:abstractNumId w:val="1"/>
  </w:num>
  <w:num w:numId="12">
    <w:abstractNumId w:val="8"/>
  </w:num>
  <w:num w:numId="13">
    <w:abstractNumId w:val="9"/>
  </w:num>
  <w:num w:numId="14">
    <w:abstractNumId w:val="11"/>
  </w:num>
  <w:num w:numId="15">
    <w:abstractNumId w:val="19"/>
  </w:num>
  <w:num w:numId="16">
    <w:abstractNumId w:val="6"/>
  </w:num>
  <w:num w:numId="17">
    <w:abstractNumId w:val="3"/>
  </w:num>
  <w:num w:numId="18">
    <w:abstractNumId w:val="16"/>
  </w:num>
  <w:num w:numId="19">
    <w:abstractNumId w:val="1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8B7"/>
    <w:rsid w:val="0000289E"/>
    <w:rsid w:val="00003783"/>
    <w:rsid w:val="00004AA5"/>
    <w:rsid w:val="0001198A"/>
    <w:rsid w:val="00011D96"/>
    <w:rsid w:val="00012481"/>
    <w:rsid w:val="00013102"/>
    <w:rsid w:val="00020949"/>
    <w:rsid w:val="0002139A"/>
    <w:rsid w:val="00024115"/>
    <w:rsid w:val="00024165"/>
    <w:rsid w:val="000362EC"/>
    <w:rsid w:val="00040F6C"/>
    <w:rsid w:val="000468AF"/>
    <w:rsid w:val="00050881"/>
    <w:rsid w:val="00052971"/>
    <w:rsid w:val="000531C4"/>
    <w:rsid w:val="00053634"/>
    <w:rsid w:val="000601D2"/>
    <w:rsid w:val="00060608"/>
    <w:rsid w:val="000614DB"/>
    <w:rsid w:val="000770EE"/>
    <w:rsid w:val="00081B8F"/>
    <w:rsid w:val="00086CF3"/>
    <w:rsid w:val="0009015B"/>
    <w:rsid w:val="000941A5"/>
    <w:rsid w:val="00097EF1"/>
    <w:rsid w:val="000A1D77"/>
    <w:rsid w:val="000B083A"/>
    <w:rsid w:val="000B1C46"/>
    <w:rsid w:val="000B4221"/>
    <w:rsid w:val="000B5210"/>
    <w:rsid w:val="000B6A2A"/>
    <w:rsid w:val="000C54FA"/>
    <w:rsid w:val="000C7B93"/>
    <w:rsid w:val="000D702A"/>
    <w:rsid w:val="000E1651"/>
    <w:rsid w:val="000E4E52"/>
    <w:rsid w:val="000E75B6"/>
    <w:rsid w:val="000F579B"/>
    <w:rsid w:val="0010266D"/>
    <w:rsid w:val="00103FBF"/>
    <w:rsid w:val="00115152"/>
    <w:rsid w:val="00121641"/>
    <w:rsid w:val="001277D2"/>
    <w:rsid w:val="0013568B"/>
    <w:rsid w:val="00136482"/>
    <w:rsid w:val="00137CAA"/>
    <w:rsid w:val="0014323E"/>
    <w:rsid w:val="00145267"/>
    <w:rsid w:val="00161A4F"/>
    <w:rsid w:val="00170C42"/>
    <w:rsid w:val="00170E93"/>
    <w:rsid w:val="001713F7"/>
    <w:rsid w:val="0017193D"/>
    <w:rsid w:val="0017322D"/>
    <w:rsid w:val="00177CDB"/>
    <w:rsid w:val="001862A3"/>
    <w:rsid w:val="00192AD9"/>
    <w:rsid w:val="00197D41"/>
    <w:rsid w:val="001A1A59"/>
    <w:rsid w:val="001A2C98"/>
    <w:rsid w:val="001A4382"/>
    <w:rsid w:val="001A4587"/>
    <w:rsid w:val="001A497F"/>
    <w:rsid w:val="001B1A30"/>
    <w:rsid w:val="001B3E41"/>
    <w:rsid w:val="001B7DC5"/>
    <w:rsid w:val="001D0F8E"/>
    <w:rsid w:val="001D52AF"/>
    <w:rsid w:val="001D685F"/>
    <w:rsid w:val="001E0F71"/>
    <w:rsid w:val="001E173F"/>
    <w:rsid w:val="001E3D2E"/>
    <w:rsid w:val="001E4D62"/>
    <w:rsid w:val="001E5743"/>
    <w:rsid w:val="001E76BF"/>
    <w:rsid w:val="001F3CEE"/>
    <w:rsid w:val="001F5A9D"/>
    <w:rsid w:val="001F5C38"/>
    <w:rsid w:val="001F7390"/>
    <w:rsid w:val="001F77D1"/>
    <w:rsid w:val="0020149C"/>
    <w:rsid w:val="00201FB5"/>
    <w:rsid w:val="002105D9"/>
    <w:rsid w:val="00211D59"/>
    <w:rsid w:val="0022220F"/>
    <w:rsid w:val="00226D86"/>
    <w:rsid w:val="00226E83"/>
    <w:rsid w:val="002441F1"/>
    <w:rsid w:val="002523BE"/>
    <w:rsid w:val="00254EFE"/>
    <w:rsid w:val="00255B85"/>
    <w:rsid w:val="00261AC1"/>
    <w:rsid w:val="00263843"/>
    <w:rsid w:val="00263981"/>
    <w:rsid w:val="00267C46"/>
    <w:rsid w:val="00275358"/>
    <w:rsid w:val="00280CDB"/>
    <w:rsid w:val="00282B96"/>
    <w:rsid w:val="00286CFB"/>
    <w:rsid w:val="00292943"/>
    <w:rsid w:val="00292D2A"/>
    <w:rsid w:val="00295DA6"/>
    <w:rsid w:val="002A27D0"/>
    <w:rsid w:val="002A41D3"/>
    <w:rsid w:val="002B11ED"/>
    <w:rsid w:val="002B1A03"/>
    <w:rsid w:val="002B1F27"/>
    <w:rsid w:val="002C3721"/>
    <w:rsid w:val="002C37BA"/>
    <w:rsid w:val="002C3BF0"/>
    <w:rsid w:val="002C57DE"/>
    <w:rsid w:val="002D65C2"/>
    <w:rsid w:val="002E298C"/>
    <w:rsid w:val="002E3B1B"/>
    <w:rsid w:val="002E6B44"/>
    <w:rsid w:val="002F0652"/>
    <w:rsid w:val="002F27AF"/>
    <w:rsid w:val="002F2F4A"/>
    <w:rsid w:val="002F559D"/>
    <w:rsid w:val="00304134"/>
    <w:rsid w:val="00307502"/>
    <w:rsid w:val="00325AD5"/>
    <w:rsid w:val="0033427C"/>
    <w:rsid w:val="003357C8"/>
    <w:rsid w:val="00337FD4"/>
    <w:rsid w:val="0034219F"/>
    <w:rsid w:val="003456CD"/>
    <w:rsid w:val="00353F58"/>
    <w:rsid w:val="0035406C"/>
    <w:rsid w:val="00355946"/>
    <w:rsid w:val="003626BD"/>
    <w:rsid w:val="003666BA"/>
    <w:rsid w:val="00371186"/>
    <w:rsid w:val="00373927"/>
    <w:rsid w:val="0038094E"/>
    <w:rsid w:val="00383F93"/>
    <w:rsid w:val="00391732"/>
    <w:rsid w:val="003A2BB3"/>
    <w:rsid w:val="003A2BB4"/>
    <w:rsid w:val="003A5BCE"/>
    <w:rsid w:val="003B5239"/>
    <w:rsid w:val="003C11AE"/>
    <w:rsid w:val="003C18FB"/>
    <w:rsid w:val="003D3C96"/>
    <w:rsid w:val="003D6871"/>
    <w:rsid w:val="003D6F1A"/>
    <w:rsid w:val="003D7845"/>
    <w:rsid w:val="003E7714"/>
    <w:rsid w:val="003E7F07"/>
    <w:rsid w:val="003F1C92"/>
    <w:rsid w:val="003F4A68"/>
    <w:rsid w:val="003F563A"/>
    <w:rsid w:val="004020EA"/>
    <w:rsid w:val="004043AC"/>
    <w:rsid w:val="00405594"/>
    <w:rsid w:val="0041378F"/>
    <w:rsid w:val="00421401"/>
    <w:rsid w:val="0043573D"/>
    <w:rsid w:val="0043607F"/>
    <w:rsid w:val="004415E8"/>
    <w:rsid w:val="00463256"/>
    <w:rsid w:val="00470BC4"/>
    <w:rsid w:val="0047363C"/>
    <w:rsid w:val="00475619"/>
    <w:rsid w:val="00476D49"/>
    <w:rsid w:val="00484076"/>
    <w:rsid w:val="00487472"/>
    <w:rsid w:val="00490907"/>
    <w:rsid w:val="00490951"/>
    <w:rsid w:val="00492D04"/>
    <w:rsid w:val="00493CFA"/>
    <w:rsid w:val="00497847"/>
    <w:rsid w:val="004A57FB"/>
    <w:rsid w:val="004A5B57"/>
    <w:rsid w:val="004B265C"/>
    <w:rsid w:val="004B2DB4"/>
    <w:rsid w:val="004C058F"/>
    <w:rsid w:val="004C241F"/>
    <w:rsid w:val="004C6826"/>
    <w:rsid w:val="004C6ACD"/>
    <w:rsid w:val="004C799E"/>
    <w:rsid w:val="004D1914"/>
    <w:rsid w:val="004D2936"/>
    <w:rsid w:val="004D5B68"/>
    <w:rsid w:val="004D6FA3"/>
    <w:rsid w:val="004E3C38"/>
    <w:rsid w:val="00501987"/>
    <w:rsid w:val="00502352"/>
    <w:rsid w:val="00502FE6"/>
    <w:rsid w:val="00507400"/>
    <w:rsid w:val="005113E2"/>
    <w:rsid w:val="005144BC"/>
    <w:rsid w:val="00526B9F"/>
    <w:rsid w:val="005401F1"/>
    <w:rsid w:val="00551D16"/>
    <w:rsid w:val="00562CF3"/>
    <w:rsid w:val="00562EBD"/>
    <w:rsid w:val="0056714F"/>
    <w:rsid w:val="00574C01"/>
    <w:rsid w:val="0058309C"/>
    <w:rsid w:val="00583784"/>
    <w:rsid w:val="005903A7"/>
    <w:rsid w:val="00592952"/>
    <w:rsid w:val="00592D94"/>
    <w:rsid w:val="00594E75"/>
    <w:rsid w:val="0059684A"/>
    <w:rsid w:val="005A7364"/>
    <w:rsid w:val="005B0D27"/>
    <w:rsid w:val="005B22F2"/>
    <w:rsid w:val="005B31F1"/>
    <w:rsid w:val="005B6080"/>
    <w:rsid w:val="005C248D"/>
    <w:rsid w:val="005C4135"/>
    <w:rsid w:val="005D6C20"/>
    <w:rsid w:val="005E0940"/>
    <w:rsid w:val="005E1318"/>
    <w:rsid w:val="005E2DBE"/>
    <w:rsid w:val="005E3044"/>
    <w:rsid w:val="005F0FDD"/>
    <w:rsid w:val="0060008B"/>
    <w:rsid w:val="00601E6F"/>
    <w:rsid w:val="006024FD"/>
    <w:rsid w:val="0061727F"/>
    <w:rsid w:val="00626700"/>
    <w:rsid w:val="00630853"/>
    <w:rsid w:val="006318EB"/>
    <w:rsid w:val="0063501B"/>
    <w:rsid w:val="006421D2"/>
    <w:rsid w:val="006519F4"/>
    <w:rsid w:val="00652B99"/>
    <w:rsid w:val="00653E48"/>
    <w:rsid w:val="006555CE"/>
    <w:rsid w:val="00657246"/>
    <w:rsid w:val="00657B66"/>
    <w:rsid w:val="0066075D"/>
    <w:rsid w:val="006659AD"/>
    <w:rsid w:val="0067036C"/>
    <w:rsid w:val="0068245D"/>
    <w:rsid w:val="00686559"/>
    <w:rsid w:val="00690879"/>
    <w:rsid w:val="00690EFF"/>
    <w:rsid w:val="0069380C"/>
    <w:rsid w:val="00694348"/>
    <w:rsid w:val="00696BE5"/>
    <w:rsid w:val="006A2D00"/>
    <w:rsid w:val="006A4571"/>
    <w:rsid w:val="006A779B"/>
    <w:rsid w:val="006B0FD9"/>
    <w:rsid w:val="006B5DC0"/>
    <w:rsid w:val="006D180E"/>
    <w:rsid w:val="006D653B"/>
    <w:rsid w:val="006E189E"/>
    <w:rsid w:val="006E3E1F"/>
    <w:rsid w:val="006E41D7"/>
    <w:rsid w:val="006F5EAF"/>
    <w:rsid w:val="00702E66"/>
    <w:rsid w:val="00706665"/>
    <w:rsid w:val="00712085"/>
    <w:rsid w:val="007161DD"/>
    <w:rsid w:val="00720844"/>
    <w:rsid w:val="007230DD"/>
    <w:rsid w:val="00724D6F"/>
    <w:rsid w:val="00733A44"/>
    <w:rsid w:val="0074041A"/>
    <w:rsid w:val="00742402"/>
    <w:rsid w:val="00750699"/>
    <w:rsid w:val="007533B8"/>
    <w:rsid w:val="0076344D"/>
    <w:rsid w:val="007644F7"/>
    <w:rsid w:val="007650AA"/>
    <w:rsid w:val="00770787"/>
    <w:rsid w:val="00770AF9"/>
    <w:rsid w:val="00771C48"/>
    <w:rsid w:val="00780AB9"/>
    <w:rsid w:val="00785766"/>
    <w:rsid w:val="00790C76"/>
    <w:rsid w:val="00792ED6"/>
    <w:rsid w:val="00792FB9"/>
    <w:rsid w:val="007930CC"/>
    <w:rsid w:val="00794E18"/>
    <w:rsid w:val="007A3B18"/>
    <w:rsid w:val="007B190E"/>
    <w:rsid w:val="007B403B"/>
    <w:rsid w:val="007B4797"/>
    <w:rsid w:val="007B703F"/>
    <w:rsid w:val="007C00E3"/>
    <w:rsid w:val="007D2F3A"/>
    <w:rsid w:val="007E0BC4"/>
    <w:rsid w:val="007E7FF8"/>
    <w:rsid w:val="007F0475"/>
    <w:rsid w:val="007F3C20"/>
    <w:rsid w:val="008050E2"/>
    <w:rsid w:val="00813A2F"/>
    <w:rsid w:val="00813AB2"/>
    <w:rsid w:val="0081636C"/>
    <w:rsid w:val="00823B49"/>
    <w:rsid w:val="00834382"/>
    <w:rsid w:val="008371AF"/>
    <w:rsid w:val="0084422C"/>
    <w:rsid w:val="008467D7"/>
    <w:rsid w:val="00847F46"/>
    <w:rsid w:val="00860000"/>
    <w:rsid w:val="00873E47"/>
    <w:rsid w:val="008804B5"/>
    <w:rsid w:val="008819E1"/>
    <w:rsid w:val="00882D35"/>
    <w:rsid w:val="008928B6"/>
    <w:rsid w:val="00894A57"/>
    <w:rsid w:val="00896635"/>
    <w:rsid w:val="008A6E64"/>
    <w:rsid w:val="008A730E"/>
    <w:rsid w:val="008B0582"/>
    <w:rsid w:val="008B3931"/>
    <w:rsid w:val="008B7DC2"/>
    <w:rsid w:val="008B7DD7"/>
    <w:rsid w:val="008B7FDD"/>
    <w:rsid w:val="008C04BA"/>
    <w:rsid w:val="008C16D3"/>
    <w:rsid w:val="008C2460"/>
    <w:rsid w:val="008C260C"/>
    <w:rsid w:val="008C4704"/>
    <w:rsid w:val="008C7D78"/>
    <w:rsid w:val="008E08A2"/>
    <w:rsid w:val="008E7E54"/>
    <w:rsid w:val="008F2738"/>
    <w:rsid w:val="008F2BFE"/>
    <w:rsid w:val="008F3563"/>
    <w:rsid w:val="008F42E9"/>
    <w:rsid w:val="00901400"/>
    <w:rsid w:val="0090193D"/>
    <w:rsid w:val="00913D65"/>
    <w:rsid w:val="00914A4F"/>
    <w:rsid w:val="00914CA1"/>
    <w:rsid w:val="0091623E"/>
    <w:rsid w:val="00924CBF"/>
    <w:rsid w:val="00931903"/>
    <w:rsid w:val="00941EDF"/>
    <w:rsid w:val="00947AF2"/>
    <w:rsid w:val="009503C2"/>
    <w:rsid w:val="00952906"/>
    <w:rsid w:val="00954B18"/>
    <w:rsid w:val="009552AF"/>
    <w:rsid w:val="00965D04"/>
    <w:rsid w:val="009661AF"/>
    <w:rsid w:val="009712FD"/>
    <w:rsid w:val="00971811"/>
    <w:rsid w:val="00973399"/>
    <w:rsid w:val="00983C55"/>
    <w:rsid w:val="0098427E"/>
    <w:rsid w:val="009A281C"/>
    <w:rsid w:val="009A2F48"/>
    <w:rsid w:val="009A7587"/>
    <w:rsid w:val="009B2F9D"/>
    <w:rsid w:val="009B505A"/>
    <w:rsid w:val="009C1862"/>
    <w:rsid w:val="009C1A95"/>
    <w:rsid w:val="009C6292"/>
    <w:rsid w:val="009C67AA"/>
    <w:rsid w:val="009C6E3E"/>
    <w:rsid w:val="009D06DE"/>
    <w:rsid w:val="009D3799"/>
    <w:rsid w:val="009D4692"/>
    <w:rsid w:val="009D597B"/>
    <w:rsid w:val="009E26E0"/>
    <w:rsid w:val="009E2765"/>
    <w:rsid w:val="009E3C37"/>
    <w:rsid w:val="009F42EA"/>
    <w:rsid w:val="00A01C75"/>
    <w:rsid w:val="00A072FB"/>
    <w:rsid w:val="00A1177A"/>
    <w:rsid w:val="00A1340C"/>
    <w:rsid w:val="00A16507"/>
    <w:rsid w:val="00A166E3"/>
    <w:rsid w:val="00A23C18"/>
    <w:rsid w:val="00A270A6"/>
    <w:rsid w:val="00A307F3"/>
    <w:rsid w:val="00A349EE"/>
    <w:rsid w:val="00A35011"/>
    <w:rsid w:val="00A4426E"/>
    <w:rsid w:val="00A50710"/>
    <w:rsid w:val="00A615C3"/>
    <w:rsid w:val="00A7003A"/>
    <w:rsid w:val="00A7262E"/>
    <w:rsid w:val="00A730A2"/>
    <w:rsid w:val="00A73EFE"/>
    <w:rsid w:val="00A74EAD"/>
    <w:rsid w:val="00A9004A"/>
    <w:rsid w:val="00A91628"/>
    <w:rsid w:val="00A91AAE"/>
    <w:rsid w:val="00A92CD3"/>
    <w:rsid w:val="00A93A10"/>
    <w:rsid w:val="00A9743E"/>
    <w:rsid w:val="00AA1276"/>
    <w:rsid w:val="00AA4C8D"/>
    <w:rsid w:val="00AA5A34"/>
    <w:rsid w:val="00AA6F59"/>
    <w:rsid w:val="00AB43FF"/>
    <w:rsid w:val="00AC27E7"/>
    <w:rsid w:val="00AC38B1"/>
    <w:rsid w:val="00AC5CEA"/>
    <w:rsid w:val="00AD0638"/>
    <w:rsid w:val="00AD6A13"/>
    <w:rsid w:val="00AD7D33"/>
    <w:rsid w:val="00AF3748"/>
    <w:rsid w:val="00AF54E4"/>
    <w:rsid w:val="00B008B7"/>
    <w:rsid w:val="00B145F2"/>
    <w:rsid w:val="00B254BD"/>
    <w:rsid w:val="00B27688"/>
    <w:rsid w:val="00B27DB8"/>
    <w:rsid w:val="00B311FD"/>
    <w:rsid w:val="00B36B7E"/>
    <w:rsid w:val="00B41D30"/>
    <w:rsid w:val="00B42FC7"/>
    <w:rsid w:val="00B45CFD"/>
    <w:rsid w:val="00B46A28"/>
    <w:rsid w:val="00B46F6C"/>
    <w:rsid w:val="00B510D8"/>
    <w:rsid w:val="00B63CA8"/>
    <w:rsid w:val="00B74895"/>
    <w:rsid w:val="00B74BB0"/>
    <w:rsid w:val="00B75FB4"/>
    <w:rsid w:val="00B82EF0"/>
    <w:rsid w:val="00B86654"/>
    <w:rsid w:val="00B87DF5"/>
    <w:rsid w:val="00B9009A"/>
    <w:rsid w:val="00B90D99"/>
    <w:rsid w:val="00BA3CCF"/>
    <w:rsid w:val="00BB1B60"/>
    <w:rsid w:val="00BB7431"/>
    <w:rsid w:val="00BC06C9"/>
    <w:rsid w:val="00BC6017"/>
    <w:rsid w:val="00BE2482"/>
    <w:rsid w:val="00BE3B9C"/>
    <w:rsid w:val="00BE4DA2"/>
    <w:rsid w:val="00BE5C22"/>
    <w:rsid w:val="00BE77BA"/>
    <w:rsid w:val="00BF210F"/>
    <w:rsid w:val="00BF5637"/>
    <w:rsid w:val="00BF653E"/>
    <w:rsid w:val="00C026CA"/>
    <w:rsid w:val="00C03BBC"/>
    <w:rsid w:val="00C0575A"/>
    <w:rsid w:val="00C13783"/>
    <w:rsid w:val="00C233AB"/>
    <w:rsid w:val="00C241B4"/>
    <w:rsid w:val="00C25EA2"/>
    <w:rsid w:val="00C32C02"/>
    <w:rsid w:val="00C34A83"/>
    <w:rsid w:val="00C36560"/>
    <w:rsid w:val="00C430B5"/>
    <w:rsid w:val="00C431B1"/>
    <w:rsid w:val="00C46751"/>
    <w:rsid w:val="00C50B59"/>
    <w:rsid w:val="00C535A4"/>
    <w:rsid w:val="00C623CF"/>
    <w:rsid w:val="00C64B41"/>
    <w:rsid w:val="00C678D5"/>
    <w:rsid w:val="00C7523B"/>
    <w:rsid w:val="00C80CA8"/>
    <w:rsid w:val="00C82E68"/>
    <w:rsid w:val="00C84894"/>
    <w:rsid w:val="00C92007"/>
    <w:rsid w:val="00C964B1"/>
    <w:rsid w:val="00C975BC"/>
    <w:rsid w:val="00CA1BA7"/>
    <w:rsid w:val="00CA79C2"/>
    <w:rsid w:val="00CB1E70"/>
    <w:rsid w:val="00CB4133"/>
    <w:rsid w:val="00CB5A03"/>
    <w:rsid w:val="00CC15C0"/>
    <w:rsid w:val="00CD3AFA"/>
    <w:rsid w:val="00CD5C8D"/>
    <w:rsid w:val="00CD7CBD"/>
    <w:rsid w:val="00CE0A22"/>
    <w:rsid w:val="00CE251C"/>
    <w:rsid w:val="00CE34FA"/>
    <w:rsid w:val="00CF16B2"/>
    <w:rsid w:val="00CF4904"/>
    <w:rsid w:val="00D14805"/>
    <w:rsid w:val="00D15C94"/>
    <w:rsid w:val="00D17348"/>
    <w:rsid w:val="00D20334"/>
    <w:rsid w:val="00D209C6"/>
    <w:rsid w:val="00D20A36"/>
    <w:rsid w:val="00D2703A"/>
    <w:rsid w:val="00D273C2"/>
    <w:rsid w:val="00D33416"/>
    <w:rsid w:val="00D34407"/>
    <w:rsid w:val="00D501D7"/>
    <w:rsid w:val="00D55059"/>
    <w:rsid w:val="00D56158"/>
    <w:rsid w:val="00D70BAC"/>
    <w:rsid w:val="00D71302"/>
    <w:rsid w:val="00D73C5C"/>
    <w:rsid w:val="00D83DF6"/>
    <w:rsid w:val="00D842F6"/>
    <w:rsid w:val="00D976A9"/>
    <w:rsid w:val="00D97BF2"/>
    <w:rsid w:val="00D97D95"/>
    <w:rsid w:val="00DA5003"/>
    <w:rsid w:val="00DA6F2D"/>
    <w:rsid w:val="00DB06EE"/>
    <w:rsid w:val="00DB1896"/>
    <w:rsid w:val="00DB23C0"/>
    <w:rsid w:val="00DB4433"/>
    <w:rsid w:val="00DC02AD"/>
    <w:rsid w:val="00DC6766"/>
    <w:rsid w:val="00DD3535"/>
    <w:rsid w:val="00DD6201"/>
    <w:rsid w:val="00DD71C1"/>
    <w:rsid w:val="00DE54C6"/>
    <w:rsid w:val="00DF573A"/>
    <w:rsid w:val="00E0327F"/>
    <w:rsid w:val="00E2149D"/>
    <w:rsid w:val="00E275CB"/>
    <w:rsid w:val="00E3016C"/>
    <w:rsid w:val="00E40319"/>
    <w:rsid w:val="00E50B94"/>
    <w:rsid w:val="00E50C1E"/>
    <w:rsid w:val="00E52259"/>
    <w:rsid w:val="00E72D4F"/>
    <w:rsid w:val="00E7455D"/>
    <w:rsid w:val="00E753D8"/>
    <w:rsid w:val="00E77E72"/>
    <w:rsid w:val="00E81C3C"/>
    <w:rsid w:val="00E8512C"/>
    <w:rsid w:val="00E9091E"/>
    <w:rsid w:val="00E937E1"/>
    <w:rsid w:val="00E95462"/>
    <w:rsid w:val="00E9608B"/>
    <w:rsid w:val="00EA75A6"/>
    <w:rsid w:val="00EB01D7"/>
    <w:rsid w:val="00EB0D2E"/>
    <w:rsid w:val="00ED163E"/>
    <w:rsid w:val="00EE4FD1"/>
    <w:rsid w:val="00EF4A1C"/>
    <w:rsid w:val="00EF62A0"/>
    <w:rsid w:val="00EF68C6"/>
    <w:rsid w:val="00EF76AE"/>
    <w:rsid w:val="00F05FAC"/>
    <w:rsid w:val="00F101EA"/>
    <w:rsid w:val="00F102BE"/>
    <w:rsid w:val="00F1232F"/>
    <w:rsid w:val="00F216F3"/>
    <w:rsid w:val="00F42149"/>
    <w:rsid w:val="00F42D9A"/>
    <w:rsid w:val="00F42EEE"/>
    <w:rsid w:val="00F474CE"/>
    <w:rsid w:val="00F514D7"/>
    <w:rsid w:val="00F54D4B"/>
    <w:rsid w:val="00F57F03"/>
    <w:rsid w:val="00F60619"/>
    <w:rsid w:val="00F61A4E"/>
    <w:rsid w:val="00F62FC0"/>
    <w:rsid w:val="00F65B12"/>
    <w:rsid w:val="00F70193"/>
    <w:rsid w:val="00F70E4D"/>
    <w:rsid w:val="00F74411"/>
    <w:rsid w:val="00F74880"/>
    <w:rsid w:val="00F84988"/>
    <w:rsid w:val="00F865BF"/>
    <w:rsid w:val="00F91341"/>
    <w:rsid w:val="00F916C7"/>
    <w:rsid w:val="00F93C3B"/>
    <w:rsid w:val="00F9471F"/>
    <w:rsid w:val="00F95492"/>
    <w:rsid w:val="00FA0D44"/>
    <w:rsid w:val="00FC4FB3"/>
    <w:rsid w:val="00FD1507"/>
    <w:rsid w:val="00FD40BB"/>
    <w:rsid w:val="00FE128D"/>
    <w:rsid w:val="00FE2CE0"/>
    <w:rsid w:val="00FF27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EBBCF"/>
  <w15:chartTrackingRefBased/>
  <w15:docId w15:val="{BFA9AADF-EFBD-4D7A-ACB7-73768E903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28D"/>
  </w:style>
  <w:style w:type="paragraph" w:styleId="Heading1">
    <w:name w:val="heading 1"/>
    <w:basedOn w:val="Normal"/>
    <w:next w:val="Normal"/>
    <w:link w:val="Heading1Char"/>
    <w:uiPriority w:val="9"/>
    <w:qFormat/>
    <w:rsid w:val="00405594"/>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D976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14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14D7"/>
  </w:style>
  <w:style w:type="paragraph" w:styleId="Footer">
    <w:name w:val="footer"/>
    <w:basedOn w:val="Normal"/>
    <w:link w:val="FooterChar"/>
    <w:uiPriority w:val="99"/>
    <w:unhideWhenUsed/>
    <w:rsid w:val="00F514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14D7"/>
  </w:style>
  <w:style w:type="character" w:customStyle="1" w:styleId="Heading1Char">
    <w:name w:val="Heading 1 Char"/>
    <w:basedOn w:val="DefaultParagraphFont"/>
    <w:link w:val="Heading1"/>
    <w:uiPriority w:val="9"/>
    <w:rsid w:val="00405594"/>
    <w:rPr>
      <w:rFonts w:asciiTheme="majorHAnsi" w:eastAsiaTheme="majorEastAsia" w:hAnsiTheme="majorHAnsi" w:cstheme="majorBidi"/>
      <w:color w:val="2F5496" w:themeColor="accent1" w:themeShade="BF"/>
      <w:sz w:val="32"/>
      <w:szCs w:val="32"/>
      <w:lang w:val="en-US"/>
    </w:rPr>
  </w:style>
  <w:style w:type="paragraph" w:styleId="NormalWeb">
    <w:name w:val="Normal (Web)"/>
    <w:basedOn w:val="Normal"/>
    <w:uiPriority w:val="99"/>
    <w:unhideWhenUsed/>
    <w:rsid w:val="00325AD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6421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21D2"/>
    <w:rPr>
      <w:sz w:val="20"/>
      <w:szCs w:val="20"/>
    </w:rPr>
  </w:style>
  <w:style w:type="character" w:styleId="FootnoteReference">
    <w:name w:val="footnote reference"/>
    <w:basedOn w:val="DefaultParagraphFont"/>
    <w:uiPriority w:val="99"/>
    <w:semiHidden/>
    <w:unhideWhenUsed/>
    <w:rsid w:val="006421D2"/>
    <w:rPr>
      <w:vertAlign w:val="superscript"/>
    </w:rPr>
  </w:style>
  <w:style w:type="paragraph" w:styleId="EndnoteText">
    <w:name w:val="endnote text"/>
    <w:basedOn w:val="Normal"/>
    <w:link w:val="EndnoteTextChar"/>
    <w:uiPriority w:val="99"/>
    <w:semiHidden/>
    <w:unhideWhenUsed/>
    <w:rsid w:val="00C026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026CA"/>
    <w:rPr>
      <w:sz w:val="20"/>
      <w:szCs w:val="20"/>
    </w:rPr>
  </w:style>
  <w:style w:type="character" w:styleId="EndnoteReference">
    <w:name w:val="endnote reference"/>
    <w:basedOn w:val="DefaultParagraphFont"/>
    <w:uiPriority w:val="99"/>
    <w:semiHidden/>
    <w:unhideWhenUsed/>
    <w:rsid w:val="00C026CA"/>
    <w:rPr>
      <w:vertAlign w:val="superscript"/>
    </w:rPr>
  </w:style>
  <w:style w:type="character" w:styleId="Hyperlink">
    <w:name w:val="Hyperlink"/>
    <w:basedOn w:val="DefaultParagraphFont"/>
    <w:uiPriority w:val="99"/>
    <w:unhideWhenUsed/>
    <w:rsid w:val="00B36B7E"/>
    <w:rPr>
      <w:color w:val="0563C1" w:themeColor="hyperlink"/>
      <w:u w:val="single"/>
    </w:rPr>
  </w:style>
  <w:style w:type="character" w:styleId="UnresolvedMention">
    <w:name w:val="Unresolved Mention"/>
    <w:basedOn w:val="DefaultParagraphFont"/>
    <w:uiPriority w:val="99"/>
    <w:semiHidden/>
    <w:unhideWhenUsed/>
    <w:rsid w:val="00B36B7E"/>
    <w:rPr>
      <w:color w:val="605E5C"/>
      <w:shd w:val="clear" w:color="auto" w:fill="E1DFDD"/>
    </w:rPr>
  </w:style>
  <w:style w:type="character" w:styleId="FollowedHyperlink">
    <w:name w:val="FollowedHyperlink"/>
    <w:basedOn w:val="DefaultParagraphFont"/>
    <w:uiPriority w:val="99"/>
    <w:semiHidden/>
    <w:unhideWhenUsed/>
    <w:rsid w:val="00B36B7E"/>
    <w:rPr>
      <w:color w:val="954F72" w:themeColor="followedHyperlink"/>
      <w:u w:val="single"/>
    </w:rPr>
  </w:style>
  <w:style w:type="paragraph" w:styleId="TOCHeading">
    <w:name w:val="TOC Heading"/>
    <w:basedOn w:val="Heading1"/>
    <w:next w:val="Normal"/>
    <w:uiPriority w:val="39"/>
    <w:unhideWhenUsed/>
    <w:qFormat/>
    <w:rsid w:val="00115152"/>
    <w:pPr>
      <w:outlineLvl w:val="9"/>
    </w:pPr>
  </w:style>
  <w:style w:type="paragraph" w:styleId="TOC2">
    <w:name w:val="toc 2"/>
    <w:basedOn w:val="Normal"/>
    <w:next w:val="Normal"/>
    <w:autoRedefine/>
    <w:uiPriority w:val="39"/>
    <w:unhideWhenUsed/>
    <w:rsid w:val="00115152"/>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15152"/>
    <w:pPr>
      <w:spacing w:after="100"/>
    </w:pPr>
    <w:rPr>
      <w:rFonts w:eastAsiaTheme="minorEastAsia" w:cs="Times New Roman"/>
      <w:lang w:val="en-US"/>
    </w:rPr>
  </w:style>
  <w:style w:type="paragraph" w:styleId="TOC3">
    <w:name w:val="toc 3"/>
    <w:basedOn w:val="Normal"/>
    <w:next w:val="Normal"/>
    <w:autoRedefine/>
    <w:uiPriority w:val="39"/>
    <w:unhideWhenUsed/>
    <w:rsid w:val="00115152"/>
    <w:pPr>
      <w:spacing w:after="100"/>
      <w:ind w:left="440"/>
    </w:pPr>
    <w:rPr>
      <w:rFonts w:eastAsiaTheme="minorEastAsia" w:cs="Times New Roman"/>
      <w:lang w:val="en-US"/>
    </w:rPr>
  </w:style>
  <w:style w:type="paragraph" w:styleId="Subtitle">
    <w:name w:val="Subtitle"/>
    <w:basedOn w:val="Normal"/>
    <w:next w:val="Normal"/>
    <w:link w:val="SubtitleChar"/>
    <w:uiPriority w:val="11"/>
    <w:qFormat/>
    <w:rsid w:val="005D6C2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D6C20"/>
    <w:rPr>
      <w:rFonts w:eastAsiaTheme="minorEastAsia"/>
      <w:color w:val="5A5A5A" w:themeColor="text1" w:themeTint="A5"/>
      <w:spacing w:val="15"/>
    </w:rPr>
  </w:style>
  <w:style w:type="paragraph" w:styleId="Bibliography">
    <w:name w:val="Bibliography"/>
    <w:basedOn w:val="Normal"/>
    <w:next w:val="Normal"/>
    <w:uiPriority w:val="37"/>
    <w:unhideWhenUsed/>
    <w:rsid w:val="00D976A9"/>
  </w:style>
  <w:style w:type="character" w:customStyle="1" w:styleId="Heading2Char">
    <w:name w:val="Heading 2 Char"/>
    <w:basedOn w:val="DefaultParagraphFont"/>
    <w:link w:val="Heading2"/>
    <w:uiPriority w:val="9"/>
    <w:rsid w:val="00D976A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B11ED"/>
    <w:pPr>
      <w:spacing w:after="0" w:line="240" w:lineRule="auto"/>
      <w:ind w:left="720"/>
      <w:contextualSpacing/>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8A730E"/>
    <w:rPr>
      <w:color w:val="808080"/>
    </w:rPr>
  </w:style>
  <w:style w:type="paragraph" w:styleId="HTMLPreformatted">
    <w:name w:val="HTML Preformatted"/>
    <w:basedOn w:val="Normal"/>
    <w:link w:val="HTMLPreformattedChar"/>
    <w:uiPriority w:val="99"/>
    <w:semiHidden/>
    <w:unhideWhenUsed/>
    <w:rsid w:val="000213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2139A"/>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12817">
      <w:bodyDiv w:val="1"/>
      <w:marLeft w:val="0"/>
      <w:marRight w:val="0"/>
      <w:marTop w:val="0"/>
      <w:marBottom w:val="0"/>
      <w:divBdr>
        <w:top w:val="none" w:sz="0" w:space="0" w:color="auto"/>
        <w:left w:val="none" w:sz="0" w:space="0" w:color="auto"/>
        <w:bottom w:val="none" w:sz="0" w:space="0" w:color="auto"/>
        <w:right w:val="none" w:sz="0" w:space="0" w:color="auto"/>
      </w:divBdr>
    </w:div>
    <w:div w:id="95059901">
      <w:bodyDiv w:val="1"/>
      <w:marLeft w:val="0"/>
      <w:marRight w:val="0"/>
      <w:marTop w:val="0"/>
      <w:marBottom w:val="0"/>
      <w:divBdr>
        <w:top w:val="none" w:sz="0" w:space="0" w:color="auto"/>
        <w:left w:val="none" w:sz="0" w:space="0" w:color="auto"/>
        <w:bottom w:val="none" w:sz="0" w:space="0" w:color="auto"/>
        <w:right w:val="none" w:sz="0" w:space="0" w:color="auto"/>
      </w:divBdr>
    </w:div>
    <w:div w:id="167795545">
      <w:bodyDiv w:val="1"/>
      <w:marLeft w:val="0"/>
      <w:marRight w:val="0"/>
      <w:marTop w:val="0"/>
      <w:marBottom w:val="0"/>
      <w:divBdr>
        <w:top w:val="none" w:sz="0" w:space="0" w:color="auto"/>
        <w:left w:val="none" w:sz="0" w:space="0" w:color="auto"/>
        <w:bottom w:val="none" w:sz="0" w:space="0" w:color="auto"/>
        <w:right w:val="none" w:sz="0" w:space="0" w:color="auto"/>
      </w:divBdr>
    </w:div>
    <w:div w:id="256644408">
      <w:bodyDiv w:val="1"/>
      <w:marLeft w:val="0"/>
      <w:marRight w:val="0"/>
      <w:marTop w:val="0"/>
      <w:marBottom w:val="0"/>
      <w:divBdr>
        <w:top w:val="none" w:sz="0" w:space="0" w:color="auto"/>
        <w:left w:val="none" w:sz="0" w:space="0" w:color="auto"/>
        <w:bottom w:val="none" w:sz="0" w:space="0" w:color="auto"/>
        <w:right w:val="none" w:sz="0" w:space="0" w:color="auto"/>
      </w:divBdr>
    </w:div>
    <w:div w:id="338853139">
      <w:bodyDiv w:val="1"/>
      <w:marLeft w:val="0"/>
      <w:marRight w:val="0"/>
      <w:marTop w:val="0"/>
      <w:marBottom w:val="0"/>
      <w:divBdr>
        <w:top w:val="none" w:sz="0" w:space="0" w:color="auto"/>
        <w:left w:val="none" w:sz="0" w:space="0" w:color="auto"/>
        <w:bottom w:val="none" w:sz="0" w:space="0" w:color="auto"/>
        <w:right w:val="none" w:sz="0" w:space="0" w:color="auto"/>
      </w:divBdr>
      <w:divsChild>
        <w:div w:id="1202400350">
          <w:marLeft w:val="446"/>
          <w:marRight w:val="0"/>
          <w:marTop w:val="0"/>
          <w:marBottom w:val="0"/>
          <w:divBdr>
            <w:top w:val="none" w:sz="0" w:space="0" w:color="auto"/>
            <w:left w:val="none" w:sz="0" w:space="0" w:color="auto"/>
            <w:bottom w:val="none" w:sz="0" w:space="0" w:color="auto"/>
            <w:right w:val="none" w:sz="0" w:space="0" w:color="auto"/>
          </w:divBdr>
        </w:div>
      </w:divsChild>
    </w:div>
    <w:div w:id="650713757">
      <w:bodyDiv w:val="1"/>
      <w:marLeft w:val="0"/>
      <w:marRight w:val="0"/>
      <w:marTop w:val="0"/>
      <w:marBottom w:val="0"/>
      <w:divBdr>
        <w:top w:val="none" w:sz="0" w:space="0" w:color="auto"/>
        <w:left w:val="none" w:sz="0" w:space="0" w:color="auto"/>
        <w:bottom w:val="none" w:sz="0" w:space="0" w:color="auto"/>
        <w:right w:val="none" w:sz="0" w:space="0" w:color="auto"/>
      </w:divBdr>
    </w:div>
    <w:div w:id="685442975">
      <w:bodyDiv w:val="1"/>
      <w:marLeft w:val="0"/>
      <w:marRight w:val="0"/>
      <w:marTop w:val="0"/>
      <w:marBottom w:val="0"/>
      <w:divBdr>
        <w:top w:val="none" w:sz="0" w:space="0" w:color="auto"/>
        <w:left w:val="none" w:sz="0" w:space="0" w:color="auto"/>
        <w:bottom w:val="none" w:sz="0" w:space="0" w:color="auto"/>
        <w:right w:val="none" w:sz="0" w:space="0" w:color="auto"/>
      </w:divBdr>
    </w:div>
    <w:div w:id="690761176">
      <w:bodyDiv w:val="1"/>
      <w:marLeft w:val="0"/>
      <w:marRight w:val="0"/>
      <w:marTop w:val="0"/>
      <w:marBottom w:val="0"/>
      <w:divBdr>
        <w:top w:val="none" w:sz="0" w:space="0" w:color="auto"/>
        <w:left w:val="none" w:sz="0" w:space="0" w:color="auto"/>
        <w:bottom w:val="none" w:sz="0" w:space="0" w:color="auto"/>
        <w:right w:val="none" w:sz="0" w:space="0" w:color="auto"/>
      </w:divBdr>
    </w:div>
    <w:div w:id="711660211">
      <w:bodyDiv w:val="1"/>
      <w:marLeft w:val="0"/>
      <w:marRight w:val="0"/>
      <w:marTop w:val="0"/>
      <w:marBottom w:val="0"/>
      <w:divBdr>
        <w:top w:val="none" w:sz="0" w:space="0" w:color="auto"/>
        <w:left w:val="none" w:sz="0" w:space="0" w:color="auto"/>
        <w:bottom w:val="none" w:sz="0" w:space="0" w:color="auto"/>
        <w:right w:val="none" w:sz="0" w:space="0" w:color="auto"/>
      </w:divBdr>
      <w:divsChild>
        <w:div w:id="1151630366">
          <w:marLeft w:val="446"/>
          <w:marRight w:val="0"/>
          <w:marTop w:val="0"/>
          <w:marBottom w:val="0"/>
          <w:divBdr>
            <w:top w:val="none" w:sz="0" w:space="0" w:color="auto"/>
            <w:left w:val="none" w:sz="0" w:space="0" w:color="auto"/>
            <w:bottom w:val="none" w:sz="0" w:space="0" w:color="auto"/>
            <w:right w:val="none" w:sz="0" w:space="0" w:color="auto"/>
          </w:divBdr>
        </w:div>
      </w:divsChild>
    </w:div>
    <w:div w:id="712460190">
      <w:bodyDiv w:val="1"/>
      <w:marLeft w:val="0"/>
      <w:marRight w:val="0"/>
      <w:marTop w:val="0"/>
      <w:marBottom w:val="0"/>
      <w:divBdr>
        <w:top w:val="none" w:sz="0" w:space="0" w:color="auto"/>
        <w:left w:val="none" w:sz="0" w:space="0" w:color="auto"/>
        <w:bottom w:val="none" w:sz="0" w:space="0" w:color="auto"/>
        <w:right w:val="none" w:sz="0" w:space="0" w:color="auto"/>
      </w:divBdr>
    </w:div>
    <w:div w:id="757285584">
      <w:bodyDiv w:val="1"/>
      <w:marLeft w:val="0"/>
      <w:marRight w:val="0"/>
      <w:marTop w:val="0"/>
      <w:marBottom w:val="0"/>
      <w:divBdr>
        <w:top w:val="none" w:sz="0" w:space="0" w:color="auto"/>
        <w:left w:val="none" w:sz="0" w:space="0" w:color="auto"/>
        <w:bottom w:val="none" w:sz="0" w:space="0" w:color="auto"/>
        <w:right w:val="none" w:sz="0" w:space="0" w:color="auto"/>
      </w:divBdr>
      <w:divsChild>
        <w:div w:id="1222793527">
          <w:marLeft w:val="446"/>
          <w:marRight w:val="0"/>
          <w:marTop w:val="0"/>
          <w:marBottom w:val="0"/>
          <w:divBdr>
            <w:top w:val="none" w:sz="0" w:space="0" w:color="auto"/>
            <w:left w:val="none" w:sz="0" w:space="0" w:color="auto"/>
            <w:bottom w:val="none" w:sz="0" w:space="0" w:color="auto"/>
            <w:right w:val="none" w:sz="0" w:space="0" w:color="auto"/>
          </w:divBdr>
        </w:div>
      </w:divsChild>
    </w:div>
    <w:div w:id="783041056">
      <w:bodyDiv w:val="1"/>
      <w:marLeft w:val="0"/>
      <w:marRight w:val="0"/>
      <w:marTop w:val="0"/>
      <w:marBottom w:val="0"/>
      <w:divBdr>
        <w:top w:val="none" w:sz="0" w:space="0" w:color="auto"/>
        <w:left w:val="none" w:sz="0" w:space="0" w:color="auto"/>
        <w:bottom w:val="none" w:sz="0" w:space="0" w:color="auto"/>
        <w:right w:val="none" w:sz="0" w:space="0" w:color="auto"/>
      </w:divBdr>
      <w:divsChild>
        <w:div w:id="2121484418">
          <w:marLeft w:val="446"/>
          <w:marRight w:val="0"/>
          <w:marTop w:val="0"/>
          <w:marBottom w:val="0"/>
          <w:divBdr>
            <w:top w:val="none" w:sz="0" w:space="0" w:color="auto"/>
            <w:left w:val="none" w:sz="0" w:space="0" w:color="auto"/>
            <w:bottom w:val="none" w:sz="0" w:space="0" w:color="auto"/>
            <w:right w:val="none" w:sz="0" w:space="0" w:color="auto"/>
          </w:divBdr>
        </w:div>
      </w:divsChild>
    </w:div>
    <w:div w:id="847210022">
      <w:bodyDiv w:val="1"/>
      <w:marLeft w:val="0"/>
      <w:marRight w:val="0"/>
      <w:marTop w:val="0"/>
      <w:marBottom w:val="0"/>
      <w:divBdr>
        <w:top w:val="none" w:sz="0" w:space="0" w:color="auto"/>
        <w:left w:val="none" w:sz="0" w:space="0" w:color="auto"/>
        <w:bottom w:val="none" w:sz="0" w:space="0" w:color="auto"/>
        <w:right w:val="none" w:sz="0" w:space="0" w:color="auto"/>
      </w:divBdr>
    </w:div>
    <w:div w:id="868252411">
      <w:bodyDiv w:val="1"/>
      <w:marLeft w:val="0"/>
      <w:marRight w:val="0"/>
      <w:marTop w:val="0"/>
      <w:marBottom w:val="0"/>
      <w:divBdr>
        <w:top w:val="none" w:sz="0" w:space="0" w:color="auto"/>
        <w:left w:val="none" w:sz="0" w:space="0" w:color="auto"/>
        <w:bottom w:val="none" w:sz="0" w:space="0" w:color="auto"/>
        <w:right w:val="none" w:sz="0" w:space="0" w:color="auto"/>
      </w:divBdr>
    </w:div>
    <w:div w:id="884490336">
      <w:bodyDiv w:val="1"/>
      <w:marLeft w:val="0"/>
      <w:marRight w:val="0"/>
      <w:marTop w:val="0"/>
      <w:marBottom w:val="0"/>
      <w:divBdr>
        <w:top w:val="none" w:sz="0" w:space="0" w:color="auto"/>
        <w:left w:val="none" w:sz="0" w:space="0" w:color="auto"/>
        <w:bottom w:val="none" w:sz="0" w:space="0" w:color="auto"/>
        <w:right w:val="none" w:sz="0" w:space="0" w:color="auto"/>
      </w:divBdr>
    </w:div>
    <w:div w:id="899052517">
      <w:bodyDiv w:val="1"/>
      <w:marLeft w:val="0"/>
      <w:marRight w:val="0"/>
      <w:marTop w:val="0"/>
      <w:marBottom w:val="0"/>
      <w:divBdr>
        <w:top w:val="none" w:sz="0" w:space="0" w:color="auto"/>
        <w:left w:val="none" w:sz="0" w:space="0" w:color="auto"/>
        <w:bottom w:val="none" w:sz="0" w:space="0" w:color="auto"/>
        <w:right w:val="none" w:sz="0" w:space="0" w:color="auto"/>
      </w:divBdr>
    </w:div>
    <w:div w:id="921261285">
      <w:bodyDiv w:val="1"/>
      <w:marLeft w:val="0"/>
      <w:marRight w:val="0"/>
      <w:marTop w:val="0"/>
      <w:marBottom w:val="0"/>
      <w:divBdr>
        <w:top w:val="none" w:sz="0" w:space="0" w:color="auto"/>
        <w:left w:val="none" w:sz="0" w:space="0" w:color="auto"/>
        <w:bottom w:val="none" w:sz="0" w:space="0" w:color="auto"/>
        <w:right w:val="none" w:sz="0" w:space="0" w:color="auto"/>
      </w:divBdr>
      <w:divsChild>
        <w:div w:id="1871410826">
          <w:marLeft w:val="446"/>
          <w:marRight w:val="0"/>
          <w:marTop w:val="0"/>
          <w:marBottom w:val="0"/>
          <w:divBdr>
            <w:top w:val="none" w:sz="0" w:space="0" w:color="auto"/>
            <w:left w:val="none" w:sz="0" w:space="0" w:color="auto"/>
            <w:bottom w:val="none" w:sz="0" w:space="0" w:color="auto"/>
            <w:right w:val="none" w:sz="0" w:space="0" w:color="auto"/>
          </w:divBdr>
        </w:div>
      </w:divsChild>
    </w:div>
    <w:div w:id="945160634">
      <w:bodyDiv w:val="1"/>
      <w:marLeft w:val="0"/>
      <w:marRight w:val="0"/>
      <w:marTop w:val="0"/>
      <w:marBottom w:val="0"/>
      <w:divBdr>
        <w:top w:val="none" w:sz="0" w:space="0" w:color="auto"/>
        <w:left w:val="none" w:sz="0" w:space="0" w:color="auto"/>
        <w:bottom w:val="none" w:sz="0" w:space="0" w:color="auto"/>
        <w:right w:val="none" w:sz="0" w:space="0" w:color="auto"/>
      </w:divBdr>
    </w:div>
    <w:div w:id="979463388">
      <w:bodyDiv w:val="1"/>
      <w:marLeft w:val="0"/>
      <w:marRight w:val="0"/>
      <w:marTop w:val="0"/>
      <w:marBottom w:val="0"/>
      <w:divBdr>
        <w:top w:val="none" w:sz="0" w:space="0" w:color="auto"/>
        <w:left w:val="none" w:sz="0" w:space="0" w:color="auto"/>
        <w:bottom w:val="none" w:sz="0" w:space="0" w:color="auto"/>
        <w:right w:val="none" w:sz="0" w:space="0" w:color="auto"/>
      </w:divBdr>
    </w:div>
    <w:div w:id="979960591">
      <w:bodyDiv w:val="1"/>
      <w:marLeft w:val="0"/>
      <w:marRight w:val="0"/>
      <w:marTop w:val="0"/>
      <w:marBottom w:val="0"/>
      <w:divBdr>
        <w:top w:val="none" w:sz="0" w:space="0" w:color="auto"/>
        <w:left w:val="none" w:sz="0" w:space="0" w:color="auto"/>
        <w:bottom w:val="none" w:sz="0" w:space="0" w:color="auto"/>
        <w:right w:val="none" w:sz="0" w:space="0" w:color="auto"/>
      </w:divBdr>
    </w:div>
    <w:div w:id="1063529782">
      <w:bodyDiv w:val="1"/>
      <w:marLeft w:val="0"/>
      <w:marRight w:val="0"/>
      <w:marTop w:val="0"/>
      <w:marBottom w:val="0"/>
      <w:divBdr>
        <w:top w:val="none" w:sz="0" w:space="0" w:color="auto"/>
        <w:left w:val="none" w:sz="0" w:space="0" w:color="auto"/>
        <w:bottom w:val="none" w:sz="0" w:space="0" w:color="auto"/>
        <w:right w:val="none" w:sz="0" w:space="0" w:color="auto"/>
      </w:divBdr>
    </w:div>
    <w:div w:id="1096289715">
      <w:bodyDiv w:val="1"/>
      <w:marLeft w:val="0"/>
      <w:marRight w:val="0"/>
      <w:marTop w:val="0"/>
      <w:marBottom w:val="0"/>
      <w:divBdr>
        <w:top w:val="none" w:sz="0" w:space="0" w:color="auto"/>
        <w:left w:val="none" w:sz="0" w:space="0" w:color="auto"/>
        <w:bottom w:val="none" w:sz="0" w:space="0" w:color="auto"/>
        <w:right w:val="none" w:sz="0" w:space="0" w:color="auto"/>
      </w:divBdr>
    </w:div>
    <w:div w:id="1140459706">
      <w:bodyDiv w:val="1"/>
      <w:marLeft w:val="0"/>
      <w:marRight w:val="0"/>
      <w:marTop w:val="0"/>
      <w:marBottom w:val="0"/>
      <w:divBdr>
        <w:top w:val="none" w:sz="0" w:space="0" w:color="auto"/>
        <w:left w:val="none" w:sz="0" w:space="0" w:color="auto"/>
        <w:bottom w:val="none" w:sz="0" w:space="0" w:color="auto"/>
        <w:right w:val="none" w:sz="0" w:space="0" w:color="auto"/>
      </w:divBdr>
    </w:div>
    <w:div w:id="1157263235">
      <w:bodyDiv w:val="1"/>
      <w:marLeft w:val="0"/>
      <w:marRight w:val="0"/>
      <w:marTop w:val="0"/>
      <w:marBottom w:val="0"/>
      <w:divBdr>
        <w:top w:val="none" w:sz="0" w:space="0" w:color="auto"/>
        <w:left w:val="none" w:sz="0" w:space="0" w:color="auto"/>
        <w:bottom w:val="none" w:sz="0" w:space="0" w:color="auto"/>
        <w:right w:val="none" w:sz="0" w:space="0" w:color="auto"/>
      </w:divBdr>
    </w:div>
    <w:div w:id="1160384344">
      <w:bodyDiv w:val="1"/>
      <w:marLeft w:val="0"/>
      <w:marRight w:val="0"/>
      <w:marTop w:val="0"/>
      <w:marBottom w:val="0"/>
      <w:divBdr>
        <w:top w:val="none" w:sz="0" w:space="0" w:color="auto"/>
        <w:left w:val="none" w:sz="0" w:space="0" w:color="auto"/>
        <w:bottom w:val="none" w:sz="0" w:space="0" w:color="auto"/>
        <w:right w:val="none" w:sz="0" w:space="0" w:color="auto"/>
      </w:divBdr>
      <w:divsChild>
        <w:div w:id="607467439">
          <w:marLeft w:val="446"/>
          <w:marRight w:val="0"/>
          <w:marTop w:val="0"/>
          <w:marBottom w:val="0"/>
          <w:divBdr>
            <w:top w:val="none" w:sz="0" w:space="0" w:color="auto"/>
            <w:left w:val="none" w:sz="0" w:space="0" w:color="auto"/>
            <w:bottom w:val="none" w:sz="0" w:space="0" w:color="auto"/>
            <w:right w:val="none" w:sz="0" w:space="0" w:color="auto"/>
          </w:divBdr>
        </w:div>
      </w:divsChild>
    </w:div>
    <w:div w:id="1163662113">
      <w:bodyDiv w:val="1"/>
      <w:marLeft w:val="0"/>
      <w:marRight w:val="0"/>
      <w:marTop w:val="0"/>
      <w:marBottom w:val="0"/>
      <w:divBdr>
        <w:top w:val="none" w:sz="0" w:space="0" w:color="auto"/>
        <w:left w:val="none" w:sz="0" w:space="0" w:color="auto"/>
        <w:bottom w:val="none" w:sz="0" w:space="0" w:color="auto"/>
        <w:right w:val="none" w:sz="0" w:space="0" w:color="auto"/>
      </w:divBdr>
      <w:divsChild>
        <w:div w:id="1250042510">
          <w:marLeft w:val="446"/>
          <w:marRight w:val="0"/>
          <w:marTop w:val="0"/>
          <w:marBottom w:val="0"/>
          <w:divBdr>
            <w:top w:val="none" w:sz="0" w:space="0" w:color="auto"/>
            <w:left w:val="none" w:sz="0" w:space="0" w:color="auto"/>
            <w:bottom w:val="none" w:sz="0" w:space="0" w:color="auto"/>
            <w:right w:val="none" w:sz="0" w:space="0" w:color="auto"/>
          </w:divBdr>
        </w:div>
      </w:divsChild>
    </w:div>
    <w:div w:id="1210142079">
      <w:bodyDiv w:val="1"/>
      <w:marLeft w:val="0"/>
      <w:marRight w:val="0"/>
      <w:marTop w:val="0"/>
      <w:marBottom w:val="0"/>
      <w:divBdr>
        <w:top w:val="none" w:sz="0" w:space="0" w:color="auto"/>
        <w:left w:val="none" w:sz="0" w:space="0" w:color="auto"/>
        <w:bottom w:val="none" w:sz="0" w:space="0" w:color="auto"/>
        <w:right w:val="none" w:sz="0" w:space="0" w:color="auto"/>
      </w:divBdr>
      <w:divsChild>
        <w:div w:id="36778156">
          <w:marLeft w:val="446"/>
          <w:marRight w:val="0"/>
          <w:marTop w:val="0"/>
          <w:marBottom w:val="0"/>
          <w:divBdr>
            <w:top w:val="none" w:sz="0" w:space="0" w:color="auto"/>
            <w:left w:val="none" w:sz="0" w:space="0" w:color="auto"/>
            <w:bottom w:val="none" w:sz="0" w:space="0" w:color="auto"/>
            <w:right w:val="none" w:sz="0" w:space="0" w:color="auto"/>
          </w:divBdr>
        </w:div>
      </w:divsChild>
    </w:div>
    <w:div w:id="1281959582">
      <w:bodyDiv w:val="1"/>
      <w:marLeft w:val="0"/>
      <w:marRight w:val="0"/>
      <w:marTop w:val="0"/>
      <w:marBottom w:val="0"/>
      <w:divBdr>
        <w:top w:val="none" w:sz="0" w:space="0" w:color="auto"/>
        <w:left w:val="none" w:sz="0" w:space="0" w:color="auto"/>
        <w:bottom w:val="none" w:sz="0" w:space="0" w:color="auto"/>
        <w:right w:val="none" w:sz="0" w:space="0" w:color="auto"/>
      </w:divBdr>
      <w:divsChild>
        <w:div w:id="251551886">
          <w:marLeft w:val="446"/>
          <w:marRight w:val="0"/>
          <w:marTop w:val="0"/>
          <w:marBottom w:val="0"/>
          <w:divBdr>
            <w:top w:val="none" w:sz="0" w:space="0" w:color="auto"/>
            <w:left w:val="none" w:sz="0" w:space="0" w:color="auto"/>
            <w:bottom w:val="none" w:sz="0" w:space="0" w:color="auto"/>
            <w:right w:val="none" w:sz="0" w:space="0" w:color="auto"/>
          </w:divBdr>
        </w:div>
      </w:divsChild>
    </w:div>
    <w:div w:id="1288316939">
      <w:bodyDiv w:val="1"/>
      <w:marLeft w:val="0"/>
      <w:marRight w:val="0"/>
      <w:marTop w:val="0"/>
      <w:marBottom w:val="0"/>
      <w:divBdr>
        <w:top w:val="none" w:sz="0" w:space="0" w:color="auto"/>
        <w:left w:val="none" w:sz="0" w:space="0" w:color="auto"/>
        <w:bottom w:val="none" w:sz="0" w:space="0" w:color="auto"/>
        <w:right w:val="none" w:sz="0" w:space="0" w:color="auto"/>
      </w:divBdr>
      <w:divsChild>
        <w:div w:id="235827653">
          <w:marLeft w:val="446"/>
          <w:marRight w:val="0"/>
          <w:marTop w:val="0"/>
          <w:marBottom w:val="0"/>
          <w:divBdr>
            <w:top w:val="none" w:sz="0" w:space="0" w:color="auto"/>
            <w:left w:val="none" w:sz="0" w:space="0" w:color="auto"/>
            <w:bottom w:val="none" w:sz="0" w:space="0" w:color="auto"/>
            <w:right w:val="none" w:sz="0" w:space="0" w:color="auto"/>
          </w:divBdr>
        </w:div>
      </w:divsChild>
    </w:div>
    <w:div w:id="1357659923">
      <w:bodyDiv w:val="1"/>
      <w:marLeft w:val="0"/>
      <w:marRight w:val="0"/>
      <w:marTop w:val="0"/>
      <w:marBottom w:val="0"/>
      <w:divBdr>
        <w:top w:val="none" w:sz="0" w:space="0" w:color="auto"/>
        <w:left w:val="none" w:sz="0" w:space="0" w:color="auto"/>
        <w:bottom w:val="none" w:sz="0" w:space="0" w:color="auto"/>
        <w:right w:val="none" w:sz="0" w:space="0" w:color="auto"/>
      </w:divBdr>
    </w:div>
    <w:div w:id="1371492758">
      <w:bodyDiv w:val="1"/>
      <w:marLeft w:val="0"/>
      <w:marRight w:val="0"/>
      <w:marTop w:val="0"/>
      <w:marBottom w:val="0"/>
      <w:divBdr>
        <w:top w:val="none" w:sz="0" w:space="0" w:color="auto"/>
        <w:left w:val="none" w:sz="0" w:space="0" w:color="auto"/>
        <w:bottom w:val="none" w:sz="0" w:space="0" w:color="auto"/>
        <w:right w:val="none" w:sz="0" w:space="0" w:color="auto"/>
      </w:divBdr>
      <w:divsChild>
        <w:div w:id="1700085112">
          <w:marLeft w:val="446"/>
          <w:marRight w:val="0"/>
          <w:marTop w:val="0"/>
          <w:marBottom w:val="0"/>
          <w:divBdr>
            <w:top w:val="none" w:sz="0" w:space="0" w:color="auto"/>
            <w:left w:val="none" w:sz="0" w:space="0" w:color="auto"/>
            <w:bottom w:val="none" w:sz="0" w:space="0" w:color="auto"/>
            <w:right w:val="none" w:sz="0" w:space="0" w:color="auto"/>
          </w:divBdr>
        </w:div>
      </w:divsChild>
    </w:div>
    <w:div w:id="1376344116">
      <w:bodyDiv w:val="1"/>
      <w:marLeft w:val="0"/>
      <w:marRight w:val="0"/>
      <w:marTop w:val="0"/>
      <w:marBottom w:val="0"/>
      <w:divBdr>
        <w:top w:val="none" w:sz="0" w:space="0" w:color="auto"/>
        <w:left w:val="none" w:sz="0" w:space="0" w:color="auto"/>
        <w:bottom w:val="none" w:sz="0" w:space="0" w:color="auto"/>
        <w:right w:val="none" w:sz="0" w:space="0" w:color="auto"/>
      </w:divBdr>
    </w:div>
    <w:div w:id="1384982746">
      <w:bodyDiv w:val="1"/>
      <w:marLeft w:val="0"/>
      <w:marRight w:val="0"/>
      <w:marTop w:val="0"/>
      <w:marBottom w:val="0"/>
      <w:divBdr>
        <w:top w:val="none" w:sz="0" w:space="0" w:color="auto"/>
        <w:left w:val="none" w:sz="0" w:space="0" w:color="auto"/>
        <w:bottom w:val="none" w:sz="0" w:space="0" w:color="auto"/>
        <w:right w:val="none" w:sz="0" w:space="0" w:color="auto"/>
      </w:divBdr>
    </w:div>
    <w:div w:id="1436293547">
      <w:bodyDiv w:val="1"/>
      <w:marLeft w:val="0"/>
      <w:marRight w:val="0"/>
      <w:marTop w:val="0"/>
      <w:marBottom w:val="0"/>
      <w:divBdr>
        <w:top w:val="none" w:sz="0" w:space="0" w:color="auto"/>
        <w:left w:val="none" w:sz="0" w:space="0" w:color="auto"/>
        <w:bottom w:val="none" w:sz="0" w:space="0" w:color="auto"/>
        <w:right w:val="none" w:sz="0" w:space="0" w:color="auto"/>
      </w:divBdr>
    </w:div>
    <w:div w:id="1515530181">
      <w:bodyDiv w:val="1"/>
      <w:marLeft w:val="0"/>
      <w:marRight w:val="0"/>
      <w:marTop w:val="0"/>
      <w:marBottom w:val="0"/>
      <w:divBdr>
        <w:top w:val="none" w:sz="0" w:space="0" w:color="auto"/>
        <w:left w:val="none" w:sz="0" w:space="0" w:color="auto"/>
        <w:bottom w:val="none" w:sz="0" w:space="0" w:color="auto"/>
        <w:right w:val="none" w:sz="0" w:space="0" w:color="auto"/>
      </w:divBdr>
    </w:div>
    <w:div w:id="1573001236">
      <w:bodyDiv w:val="1"/>
      <w:marLeft w:val="0"/>
      <w:marRight w:val="0"/>
      <w:marTop w:val="0"/>
      <w:marBottom w:val="0"/>
      <w:divBdr>
        <w:top w:val="none" w:sz="0" w:space="0" w:color="auto"/>
        <w:left w:val="none" w:sz="0" w:space="0" w:color="auto"/>
        <w:bottom w:val="none" w:sz="0" w:space="0" w:color="auto"/>
        <w:right w:val="none" w:sz="0" w:space="0" w:color="auto"/>
      </w:divBdr>
    </w:div>
    <w:div w:id="1662587010">
      <w:bodyDiv w:val="1"/>
      <w:marLeft w:val="0"/>
      <w:marRight w:val="0"/>
      <w:marTop w:val="0"/>
      <w:marBottom w:val="0"/>
      <w:divBdr>
        <w:top w:val="none" w:sz="0" w:space="0" w:color="auto"/>
        <w:left w:val="none" w:sz="0" w:space="0" w:color="auto"/>
        <w:bottom w:val="none" w:sz="0" w:space="0" w:color="auto"/>
        <w:right w:val="none" w:sz="0" w:space="0" w:color="auto"/>
      </w:divBdr>
      <w:divsChild>
        <w:div w:id="376054318">
          <w:marLeft w:val="446"/>
          <w:marRight w:val="0"/>
          <w:marTop w:val="0"/>
          <w:marBottom w:val="0"/>
          <w:divBdr>
            <w:top w:val="none" w:sz="0" w:space="0" w:color="auto"/>
            <w:left w:val="none" w:sz="0" w:space="0" w:color="auto"/>
            <w:bottom w:val="none" w:sz="0" w:space="0" w:color="auto"/>
            <w:right w:val="none" w:sz="0" w:space="0" w:color="auto"/>
          </w:divBdr>
        </w:div>
      </w:divsChild>
    </w:div>
    <w:div w:id="1662852408">
      <w:bodyDiv w:val="1"/>
      <w:marLeft w:val="0"/>
      <w:marRight w:val="0"/>
      <w:marTop w:val="0"/>
      <w:marBottom w:val="0"/>
      <w:divBdr>
        <w:top w:val="none" w:sz="0" w:space="0" w:color="auto"/>
        <w:left w:val="none" w:sz="0" w:space="0" w:color="auto"/>
        <w:bottom w:val="none" w:sz="0" w:space="0" w:color="auto"/>
        <w:right w:val="none" w:sz="0" w:space="0" w:color="auto"/>
      </w:divBdr>
      <w:divsChild>
        <w:div w:id="93944893">
          <w:marLeft w:val="446"/>
          <w:marRight w:val="0"/>
          <w:marTop w:val="0"/>
          <w:marBottom w:val="0"/>
          <w:divBdr>
            <w:top w:val="none" w:sz="0" w:space="0" w:color="auto"/>
            <w:left w:val="none" w:sz="0" w:space="0" w:color="auto"/>
            <w:bottom w:val="none" w:sz="0" w:space="0" w:color="auto"/>
            <w:right w:val="none" w:sz="0" w:space="0" w:color="auto"/>
          </w:divBdr>
        </w:div>
      </w:divsChild>
    </w:div>
    <w:div w:id="1697148467">
      <w:bodyDiv w:val="1"/>
      <w:marLeft w:val="0"/>
      <w:marRight w:val="0"/>
      <w:marTop w:val="0"/>
      <w:marBottom w:val="0"/>
      <w:divBdr>
        <w:top w:val="none" w:sz="0" w:space="0" w:color="auto"/>
        <w:left w:val="none" w:sz="0" w:space="0" w:color="auto"/>
        <w:bottom w:val="none" w:sz="0" w:space="0" w:color="auto"/>
        <w:right w:val="none" w:sz="0" w:space="0" w:color="auto"/>
      </w:divBdr>
      <w:divsChild>
        <w:div w:id="2093038862">
          <w:marLeft w:val="446"/>
          <w:marRight w:val="0"/>
          <w:marTop w:val="0"/>
          <w:marBottom w:val="0"/>
          <w:divBdr>
            <w:top w:val="none" w:sz="0" w:space="0" w:color="auto"/>
            <w:left w:val="none" w:sz="0" w:space="0" w:color="auto"/>
            <w:bottom w:val="none" w:sz="0" w:space="0" w:color="auto"/>
            <w:right w:val="none" w:sz="0" w:space="0" w:color="auto"/>
          </w:divBdr>
        </w:div>
      </w:divsChild>
    </w:div>
    <w:div w:id="1738820231">
      <w:bodyDiv w:val="1"/>
      <w:marLeft w:val="0"/>
      <w:marRight w:val="0"/>
      <w:marTop w:val="0"/>
      <w:marBottom w:val="0"/>
      <w:divBdr>
        <w:top w:val="none" w:sz="0" w:space="0" w:color="auto"/>
        <w:left w:val="none" w:sz="0" w:space="0" w:color="auto"/>
        <w:bottom w:val="none" w:sz="0" w:space="0" w:color="auto"/>
        <w:right w:val="none" w:sz="0" w:space="0" w:color="auto"/>
      </w:divBdr>
    </w:div>
    <w:div w:id="1778714858">
      <w:bodyDiv w:val="1"/>
      <w:marLeft w:val="0"/>
      <w:marRight w:val="0"/>
      <w:marTop w:val="0"/>
      <w:marBottom w:val="0"/>
      <w:divBdr>
        <w:top w:val="none" w:sz="0" w:space="0" w:color="auto"/>
        <w:left w:val="none" w:sz="0" w:space="0" w:color="auto"/>
        <w:bottom w:val="none" w:sz="0" w:space="0" w:color="auto"/>
        <w:right w:val="none" w:sz="0" w:space="0" w:color="auto"/>
      </w:divBdr>
      <w:divsChild>
        <w:div w:id="1758555133">
          <w:marLeft w:val="446"/>
          <w:marRight w:val="0"/>
          <w:marTop w:val="0"/>
          <w:marBottom w:val="0"/>
          <w:divBdr>
            <w:top w:val="none" w:sz="0" w:space="0" w:color="auto"/>
            <w:left w:val="none" w:sz="0" w:space="0" w:color="auto"/>
            <w:bottom w:val="none" w:sz="0" w:space="0" w:color="auto"/>
            <w:right w:val="none" w:sz="0" w:space="0" w:color="auto"/>
          </w:divBdr>
        </w:div>
      </w:divsChild>
    </w:div>
    <w:div w:id="1778715269">
      <w:bodyDiv w:val="1"/>
      <w:marLeft w:val="0"/>
      <w:marRight w:val="0"/>
      <w:marTop w:val="0"/>
      <w:marBottom w:val="0"/>
      <w:divBdr>
        <w:top w:val="none" w:sz="0" w:space="0" w:color="auto"/>
        <w:left w:val="none" w:sz="0" w:space="0" w:color="auto"/>
        <w:bottom w:val="none" w:sz="0" w:space="0" w:color="auto"/>
        <w:right w:val="none" w:sz="0" w:space="0" w:color="auto"/>
      </w:divBdr>
      <w:divsChild>
        <w:div w:id="74939503">
          <w:marLeft w:val="446"/>
          <w:marRight w:val="0"/>
          <w:marTop w:val="0"/>
          <w:marBottom w:val="0"/>
          <w:divBdr>
            <w:top w:val="none" w:sz="0" w:space="0" w:color="auto"/>
            <w:left w:val="none" w:sz="0" w:space="0" w:color="auto"/>
            <w:bottom w:val="none" w:sz="0" w:space="0" w:color="auto"/>
            <w:right w:val="none" w:sz="0" w:space="0" w:color="auto"/>
          </w:divBdr>
        </w:div>
      </w:divsChild>
    </w:div>
    <w:div w:id="1859733520">
      <w:bodyDiv w:val="1"/>
      <w:marLeft w:val="0"/>
      <w:marRight w:val="0"/>
      <w:marTop w:val="0"/>
      <w:marBottom w:val="0"/>
      <w:divBdr>
        <w:top w:val="none" w:sz="0" w:space="0" w:color="auto"/>
        <w:left w:val="none" w:sz="0" w:space="0" w:color="auto"/>
        <w:bottom w:val="none" w:sz="0" w:space="0" w:color="auto"/>
        <w:right w:val="none" w:sz="0" w:space="0" w:color="auto"/>
      </w:divBdr>
    </w:div>
    <w:div w:id="1924411175">
      <w:bodyDiv w:val="1"/>
      <w:marLeft w:val="0"/>
      <w:marRight w:val="0"/>
      <w:marTop w:val="0"/>
      <w:marBottom w:val="0"/>
      <w:divBdr>
        <w:top w:val="none" w:sz="0" w:space="0" w:color="auto"/>
        <w:left w:val="none" w:sz="0" w:space="0" w:color="auto"/>
        <w:bottom w:val="none" w:sz="0" w:space="0" w:color="auto"/>
        <w:right w:val="none" w:sz="0" w:space="0" w:color="auto"/>
      </w:divBdr>
      <w:divsChild>
        <w:div w:id="1374308840">
          <w:marLeft w:val="446"/>
          <w:marRight w:val="0"/>
          <w:marTop w:val="0"/>
          <w:marBottom w:val="0"/>
          <w:divBdr>
            <w:top w:val="none" w:sz="0" w:space="0" w:color="auto"/>
            <w:left w:val="none" w:sz="0" w:space="0" w:color="auto"/>
            <w:bottom w:val="none" w:sz="0" w:space="0" w:color="auto"/>
            <w:right w:val="none" w:sz="0" w:space="0" w:color="auto"/>
          </w:divBdr>
        </w:div>
      </w:divsChild>
    </w:div>
    <w:div w:id="1974865749">
      <w:bodyDiv w:val="1"/>
      <w:marLeft w:val="0"/>
      <w:marRight w:val="0"/>
      <w:marTop w:val="0"/>
      <w:marBottom w:val="0"/>
      <w:divBdr>
        <w:top w:val="none" w:sz="0" w:space="0" w:color="auto"/>
        <w:left w:val="none" w:sz="0" w:space="0" w:color="auto"/>
        <w:bottom w:val="none" w:sz="0" w:space="0" w:color="auto"/>
        <w:right w:val="none" w:sz="0" w:space="0" w:color="auto"/>
      </w:divBdr>
    </w:div>
    <w:div w:id="2057270095">
      <w:bodyDiv w:val="1"/>
      <w:marLeft w:val="0"/>
      <w:marRight w:val="0"/>
      <w:marTop w:val="0"/>
      <w:marBottom w:val="0"/>
      <w:divBdr>
        <w:top w:val="none" w:sz="0" w:space="0" w:color="auto"/>
        <w:left w:val="none" w:sz="0" w:space="0" w:color="auto"/>
        <w:bottom w:val="none" w:sz="0" w:space="0" w:color="auto"/>
        <w:right w:val="none" w:sz="0" w:space="0" w:color="auto"/>
      </w:divBdr>
    </w:div>
    <w:div w:id="2069377795">
      <w:bodyDiv w:val="1"/>
      <w:marLeft w:val="0"/>
      <w:marRight w:val="0"/>
      <w:marTop w:val="0"/>
      <w:marBottom w:val="0"/>
      <w:divBdr>
        <w:top w:val="none" w:sz="0" w:space="0" w:color="auto"/>
        <w:left w:val="none" w:sz="0" w:space="0" w:color="auto"/>
        <w:bottom w:val="none" w:sz="0" w:space="0" w:color="auto"/>
        <w:right w:val="none" w:sz="0" w:space="0" w:color="auto"/>
      </w:divBdr>
      <w:divsChild>
        <w:div w:id="119761615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_rels/footnotes.xml.rels><?xml version="1.0" encoding="UTF-8" standalone="yes"?>
<Relationships xmlns="http://schemas.openxmlformats.org/package/2006/relationships"><Relationship Id="rId3" Type="http://schemas.openxmlformats.org/officeDocument/2006/relationships/hyperlink" Target="https://lvdmaaten.github.io/tsne/" TargetMode="External"/><Relationship Id="rId2" Type="http://schemas.openxmlformats.org/officeDocument/2006/relationships/hyperlink" Target="https://scikit-learn.org/stable/modules/manifold.html%23optimizing-t-sne" TargetMode="External"/><Relationship Id="rId1" Type="http://schemas.openxmlformats.org/officeDocument/2006/relationships/hyperlink" Target="https://scikit-learn.org/stable/modules/generated/sklearn.manifold.TSN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ua19</b:Tag>
    <b:SourceType>InternetSite</b:SourceType>
    <b:Guid>{F5D6FA81-C81C-46D9-B5D5-3B9B75A51253}</b:Guid>
    <b:Author>
      <b:Author>
        <b:NameList>
          <b:Person>
            <b:Last>Dua</b:Last>
            <b:First>D.</b:First>
            <b:Middle>and Graff, C</b:Middle>
          </b:Person>
        </b:NameList>
      </b:Author>
    </b:Author>
    <b:InternetSiteTitle>UCI Machine Learning Repository</b:InternetSiteTitle>
    <b:Year>2019</b:Year>
    <b:URL>http://archive.ics.uci.edu/ml</b:URL>
    <b:Title>UCI Machine Learning Repository</b:Title>
    <b:YearAccessed>2020</b:YearAccessed>
    <b:RefOrder>1</b:RefOrder>
  </b:Source>
</b:Sources>
</file>

<file path=customXml/itemProps1.xml><?xml version="1.0" encoding="utf-8"?>
<ds:datastoreItem xmlns:ds="http://schemas.openxmlformats.org/officeDocument/2006/customXml" ds:itemID="{4C816C84-3A7B-49D1-9CAE-D34D5C7E0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22083</Words>
  <Characters>125879</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ung, Desmond</dc:creator>
  <cp:keywords/>
  <dc:description/>
  <cp:lastModifiedBy>Desmond</cp:lastModifiedBy>
  <cp:revision>3</cp:revision>
  <dcterms:created xsi:type="dcterms:W3CDTF">2021-04-16T16:34:00Z</dcterms:created>
  <dcterms:modified xsi:type="dcterms:W3CDTF">2021-04-1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998025-554f-3db7-bcc1-b95393fb17f8</vt:lpwstr>
  </property>
  <property fmtid="{D5CDD505-2E9C-101B-9397-08002B2CF9AE}" pid="24" name="Mendeley Citation Style_1">
    <vt:lpwstr>http://www.zotero.org/styles/harvard1</vt:lpwstr>
  </property>
</Properties>
</file>